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33D1AD" w14:textId="77777777" w:rsidR="007A6BF6" w:rsidRPr="00AA73B1" w:rsidRDefault="00AD79CF" w:rsidP="002678F8">
      <w:pPr>
        <w:spacing w:after="120"/>
        <w:jc w:val="both"/>
        <w:outlineLvl w:val="0"/>
        <w:rPr>
          <w:rFonts w:ascii="Times New Roman" w:eastAsia="Times New Roman" w:hAnsi="Times New Roman" w:cs="Times New Roman"/>
          <w:b/>
        </w:rPr>
      </w:pPr>
      <w:r w:rsidRPr="00AA73B1">
        <w:rPr>
          <w:rFonts w:ascii="Times New Roman" w:eastAsia="Times New Roman" w:hAnsi="Times New Roman" w:cs="Times New Roman"/>
          <w:b/>
        </w:rPr>
        <w:t xml:space="preserve">PROJECT TITLE </w:t>
      </w:r>
      <w:r w:rsidR="007A6BF6" w:rsidRPr="007A6BF6">
        <w:rPr>
          <w:rFonts w:ascii="Times New Roman" w:eastAsia="Times New Roman" w:hAnsi="Times New Roman" w:cs="Times New Roman"/>
          <w:b/>
        </w:rPr>
        <w:t>Bioprospecting plant proteomes for more efficient photosynthesis enzymes</w:t>
      </w:r>
    </w:p>
    <w:p w14:paraId="50D890FC" w14:textId="77777777" w:rsidR="00AD79CF" w:rsidRPr="00AA73B1" w:rsidRDefault="00AD79CF" w:rsidP="002678F8">
      <w:pPr>
        <w:spacing w:after="120"/>
        <w:jc w:val="both"/>
        <w:outlineLvl w:val="0"/>
        <w:rPr>
          <w:rFonts w:ascii="Times New Roman" w:eastAsia="Times New Roman" w:hAnsi="Times New Roman" w:cs="Times New Roman"/>
          <w:b/>
        </w:rPr>
      </w:pPr>
      <w:r w:rsidRPr="00AA73B1">
        <w:rPr>
          <w:rFonts w:ascii="Times New Roman" w:eastAsia="Times New Roman" w:hAnsi="Times New Roman" w:cs="Times New Roman"/>
          <w:b/>
        </w:rPr>
        <w:t>AIMS AND BACKGROUND</w:t>
      </w:r>
    </w:p>
    <w:p w14:paraId="23FE581A" w14:textId="24CD1CB6" w:rsidR="008F6350" w:rsidRDefault="00C07C3D" w:rsidP="002678F8">
      <w:pPr>
        <w:spacing w:after="120"/>
        <w:jc w:val="both"/>
        <w:rPr>
          <w:rFonts w:ascii="Times New Roman" w:eastAsia="Times New Roman" w:hAnsi="Times New Roman" w:cs="Times New Roman"/>
        </w:rPr>
      </w:pPr>
      <w:r>
        <w:rPr>
          <w:rFonts w:ascii="Times New Roman" w:eastAsia="Times New Roman" w:hAnsi="Times New Roman" w:cs="Times New Roman"/>
        </w:rPr>
        <w:t xml:space="preserve">The goal of this project is to develop an entirely new way to </w:t>
      </w:r>
      <w:r w:rsidR="00CE0D28">
        <w:rPr>
          <w:rFonts w:ascii="Times New Roman" w:eastAsia="Times New Roman" w:hAnsi="Times New Roman" w:cs="Times New Roman"/>
        </w:rPr>
        <w:t xml:space="preserve">screen hundreds of plants for enzyme variants that have atypical, and therefore potentially useful, kinetic characteristics. </w:t>
      </w:r>
      <w:r w:rsidR="0022439C">
        <w:rPr>
          <w:rFonts w:ascii="Times New Roman" w:eastAsia="Times New Roman" w:hAnsi="Times New Roman" w:cs="Times New Roman"/>
        </w:rPr>
        <w:t xml:space="preserve">The resulting </w:t>
      </w:r>
      <w:r w:rsidR="00407FCD">
        <w:rPr>
          <w:rFonts w:ascii="Times New Roman" w:eastAsia="Times New Roman" w:hAnsi="Times New Roman" w:cs="Times New Roman"/>
        </w:rPr>
        <w:t xml:space="preserve">proteomics </w:t>
      </w:r>
      <w:r w:rsidR="0022439C">
        <w:rPr>
          <w:rFonts w:ascii="Times New Roman" w:eastAsia="Times New Roman" w:hAnsi="Times New Roman" w:cs="Times New Roman"/>
        </w:rPr>
        <w:t xml:space="preserve">methods will be </w:t>
      </w:r>
      <w:r w:rsidR="002F1B3C">
        <w:rPr>
          <w:rFonts w:ascii="Times New Roman" w:eastAsia="Times New Roman" w:hAnsi="Times New Roman" w:cs="Times New Roman"/>
        </w:rPr>
        <w:t>able to quickly screen</w:t>
      </w:r>
      <w:r w:rsidR="0022439C">
        <w:rPr>
          <w:rFonts w:ascii="Times New Roman" w:eastAsia="Times New Roman" w:hAnsi="Times New Roman" w:cs="Times New Roman"/>
        </w:rPr>
        <w:t xml:space="preserve"> </w:t>
      </w:r>
      <w:r w:rsidR="002F1B3C">
        <w:rPr>
          <w:rFonts w:ascii="Times New Roman" w:eastAsia="Times New Roman" w:hAnsi="Times New Roman" w:cs="Times New Roman"/>
        </w:rPr>
        <w:t xml:space="preserve">any </w:t>
      </w:r>
      <w:r w:rsidR="0022439C">
        <w:rPr>
          <w:rFonts w:ascii="Times New Roman" w:eastAsia="Times New Roman" w:hAnsi="Times New Roman" w:cs="Times New Roman"/>
        </w:rPr>
        <w:t xml:space="preserve">species of land plant, </w:t>
      </w:r>
      <w:r w:rsidR="008C508A">
        <w:rPr>
          <w:rFonts w:ascii="Times New Roman" w:eastAsia="Times New Roman" w:hAnsi="Times New Roman" w:cs="Times New Roman"/>
        </w:rPr>
        <w:t>which</w:t>
      </w:r>
      <w:r w:rsidR="0022439C">
        <w:rPr>
          <w:rFonts w:ascii="Times New Roman" w:eastAsia="Times New Roman" w:hAnsi="Times New Roman" w:cs="Times New Roman"/>
        </w:rPr>
        <w:t xml:space="preserve"> will </w:t>
      </w:r>
      <w:r w:rsidR="00346F1B">
        <w:rPr>
          <w:rFonts w:ascii="Times New Roman" w:eastAsia="Times New Roman" w:hAnsi="Times New Roman" w:cs="Times New Roman"/>
        </w:rPr>
        <w:t>accelerate</w:t>
      </w:r>
      <w:r w:rsidR="0022439C">
        <w:rPr>
          <w:rFonts w:ascii="Times New Roman" w:eastAsia="Times New Roman" w:hAnsi="Times New Roman" w:cs="Times New Roman"/>
        </w:rPr>
        <w:t xml:space="preserve"> </w:t>
      </w:r>
      <w:r w:rsidR="002F1B3C">
        <w:rPr>
          <w:rFonts w:ascii="Times New Roman" w:eastAsia="Times New Roman" w:hAnsi="Times New Roman" w:cs="Times New Roman"/>
        </w:rPr>
        <w:t xml:space="preserve">the development of new </w:t>
      </w:r>
      <w:r w:rsidR="00346F1B">
        <w:rPr>
          <w:rFonts w:ascii="Times New Roman" w:eastAsia="Times New Roman" w:hAnsi="Times New Roman" w:cs="Times New Roman"/>
        </w:rPr>
        <w:t>plant</w:t>
      </w:r>
      <w:r w:rsidR="002F1B3C">
        <w:rPr>
          <w:rFonts w:ascii="Times New Roman" w:eastAsia="Times New Roman" w:hAnsi="Times New Roman" w:cs="Times New Roman"/>
        </w:rPr>
        <w:t xml:space="preserve"> </w:t>
      </w:r>
      <w:r w:rsidR="00346F1B">
        <w:rPr>
          <w:rFonts w:ascii="Times New Roman" w:eastAsia="Times New Roman" w:hAnsi="Times New Roman" w:cs="Times New Roman"/>
        </w:rPr>
        <w:t>varieties</w:t>
      </w:r>
      <w:r w:rsidR="002F1B3C">
        <w:rPr>
          <w:rFonts w:ascii="Times New Roman" w:eastAsia="Times New Roman" w:hAnsi="Times New Roman" w:cs="Times New Roman"/>
        </w:rPr>
        <w:t xml:space="preserve"> across</w:t>
      </w:r>
      <w:r w:rsidR="00346F1B">
        <w:rPr>
          <w:rFonts w:ascii="Times New Roman" w:eastAsia="Times New Roman" w:hAnsi="Times New Roman" w:cs="Times New Roman"/>
        </w:rPr>
        <w:t xml:space="preserve"> agricultural</w:t>
      </w:r>
      <w:r w:rsidR="002F1B3C">
        <w:rPr>
          <w:rFonts w:ascii="Times New Roman" w:eastAsia="Times New Roman" w:hAnsi="Times New Roman" w:cs="Times New Roman"/>
        </w:rPr>
        <w:t xml:space="preserve"> industries.</w:t>
      </w:r>
      <w:r w:rsidR="007F2790">
        <w:rPr>
          <w:rFonts w:ascii="Times New Roman" w:eastAsia="Times New Roman" w:hAnsi="Times New Roman" w:cs="Times New Roman"/>
        </w:rPr>
        <w:t xml:space="preserve"> </w:t>
      </w:r>
      <w:r w:rsidR="00470C21">
        <w:rPr>
          <w:rFonts w:ascii="Times New Roman" w:eastAsia="Times New Roman" w:hAnsi="Times New Roman" w:cs="Times New Roman"/>
        </w:rPr>
        <w:t xml:space="preserve">In addition to innovative methodology, this project will also develop </w:t>
      </w:r>
      <w:r w:rsidR="003A16A4">
        <w:rPr>
          <w:rFonts w:ascii="Times New Roman" w:eastAsia="Times New Roman" w:hAnsi="Times New Roman" w:cs="Times New Roman"/>
        </w:rPr>
        <w:t>the</w:t>
      </w:r>
      <w:r w:rsidR="00407FCD">
        <w:rPr>
          <w:rFonts w:ascii="Times New Roman" w:eastAsia="Times New Roman" w:hAnsi="Times New Roman" w:cs="Times New Roman"/>
        </w:rPr>
        <w:t xml:space="preserve"> </w:t>
      </w:r>
      <w:r w:rsidR="00470C21">
        <w:rPr>
          <w:rFonts w:ascii="Times New Roman" w:eastAsia="Times New Roman" w:hAnsi="Times New Roman" w:cs="Times New Roman"/>
        </w:rPr>
        <w:t xml:space="preserve">new theory </w:t>
      </w:r>
      <w:r w:rsidR="003A16A4">
        <w:rPr>
          <w:rFonts w:ascii="Times New Roman" w:eastAsia="Times New Roman" w:hAnsi="Times New Roman" w:cs="Times New Roman"/>
        </w:rPr>
        <w:t>that amounts of</w:t>
      </w:r>
      <w:r w:rsidR="00470C21">
        <w:rPr>
          <w:rFonts w:ascii="Times New Roman" w:eastAsia="Times New Roman" w:hAnsi="Times New Roman" w:cs="Times New Roman"/>
        </w:rPr>
        <w:t xml:space="preserve"> plant enzyme</w:t>
      </w:r>
      <w:r w:rsidR="003A16A4">
        <w:rPr>
          <w:rFonts w:ascii="Times New Roman" w:eastAsia="Times New Roman" w:hAnsi="Times New Roman" w:cs="Times New Roman"/>
        </w:rPr>
        <w:t>s relative to each other are very highly conserved</w:t>
      </w:r>
      <w:r w:rsidR="00470C21">
        <w:rPr>
          <w:rFonts w:ascii="Times New Roman" w:eastAsia="Times New Roman" w:hAnsi="Times New Roman" w:cs="Times New Roman"/>
        </w:rPr>
        <w:t xml:space="preserve"> across </w:t>
      </w:r>
      <w:r w:rsidR="00407FCD">
        <w:rPr>
          <w:rFonts w:ascii="Times New Roman" w:eastAsia="Times New Roman" w:hAnsi="Times New Roman" w:cs="Times New Roman"/>
        </w:rPr>
        <w:t>species.</w:t>
      </w:r>
    </w:p>
    <w:p w14:paraId="0671E9D0" w14:textId="7C090B40" w:rsidR="008F6350" w:rsidRPr="008F6350" w:rsidRDefault="008F6350" w:rsidP="002678F8">
      <w:pPr>
        <w:spacing w:after="120"/>
        <w:jc w:val="both"/>
        <w:rPr>
          <w:rFonts w:ascii="Times New Roman" w:eastAsia="Times New Roman" w:hAnsi="Times New Roman" w:cs="Times New Roman"/>
          <w:b/>
        </w:rPr>
      </w:pPr>
      <w:r w:rsidRPr="00AA73B1">
        <w:rPr>
          <w:rFonts w:ascii="Times New Roman" w:eastAsia="Times New Roman" w:hAnsi="Times New Roman" w:cs="Times New Roman"/>
          <w:b/>
        </w:rPr>
        <w:t xml:space="preserve">The fundamental question of this project is: </w:t>
      </w:r>
      <w:r>
        <w:rPr>
          <w:rFonts w:ascii="Times New Roman" w:eastAsia="Times New Roman" w:hAnsi="Times New Roman" w:cs="Times New Roman"/>
          <w:b/>
        </w:rPr>
        <w:t>In conserved metabolic pathways, d</w:t>
      </w:r>
      <w:r w:rsidRPr="00AA73B1">
        <w:rPr>
          <w:rFonts w:ascii="Times New Roman" w:eastAsia="Times New Roman" w:hAnsi="Times New Roman" w:cs="Times New Roman"/>
          <w:b/>
        </w:rPr>
        <w:t>oes abnormal isoform abundance indicate atypical enzyme characteristics?</w:t>
      </w:r>
    </w:p>
    <w:p w14:paraId="713126AB" w14:textId="1122DBD8" w:rsidR="0006407C" w:rsidRPr="007F2790" w:rsidRDefault="007F2790" w:rsidP="002678F8">
      <w:pPr>
        <w:spacing w:after="120"/>
        <w:jc w:val="both"/>
        <w:rPr>
          <w:rFonts w:ascii="Times New Roman" w:eastAsia="Times New Roman" w:hAnsi="Times New Roman" w:cs="Times New Roman"/>
        </w:rPr>
      </w:pPr>
      <w:r>
        <w:rPr>
          <w:rFonts w:ascii="Times New Roman" w:eastAsia="Times New Roman" w:hAnsi="Times New Roman" w:cs="Times New Roman"/>
        </w:rPr>
        <w:t xml:space="preserve">The </w:t>
      </w:r>
      <w:r w:rsidR="00D3087E">
        <w:rPr>
          <w:rFonts w:ascii="Times New Roman" w:eastAsia="Times New Roman" w:hAnsi="Times New Roman" w:cs="Times New Roman"/>
        </w:rPr>
        <w:t>two-step approach</w:t>
      </w:r>
      <w:r w:rsidR="008F6350">
        <w:rPr>
          <w:rFonts w:ascii="Times New Roman" w:eastAsia="Times New Roman" w:hAnsi="Times New Roman" w:cs="Times New Roman"/>
        </w:rPr>
        <w:t>, reflected in the project aims below,</w:t>
      </w:r>
      <w:r w:rsidR="00D3087E">
        <w:rPr>
          <w:rFonts w:ascii="Times New Roman" w:eastAsia="Times New Roman" w:hAnsi="Times New Roman" w:cs="Times New Roman"/>
        </w:rPr>
        <w:t xml:space="preserve"> will first </w:t>
      </w:r>
      <w:r w:rsidR="008F6350">
        <w:rPr>
          <w:rFonts w:ascii="Times New Roman" w:eastAsia="Times New Roman" w:hAnsi="Times New Roman" w:cs="Times New Roman"/>
        </w:rPr>
        <w:t>quantify</w:t>
      </w:r>
      <w:r w:rsidR="00D3087E">
        <w:rPr>
          <w:rFonts w:ascii="Times New Roman" w:eastAsia="Times New Roman" w:hAnsi="Times New Roman" w:cs="Times New Roman"/>
        </w:rPr>
        <w:t xml:space="preserve"> patterns of photosynthesis </w:t>
      </w:r>
      <w:r w:rsidR="00AE4955">
        <w:rPr>
          <w:rFonts w:ascii="Times New Roman" w:eastAsia="Times New Roman" w:hAnsi="Times New Roman" w:cs="Times New Roman"/>
        </w:rPr>
        <w:t>enzyme</w:t>
      </w:r>
      <w:r w:rsidR="00D3087E">
        <w:rPr>
          <w:rFonts w:ascii="Times New Roman" w:eastAsia="Times New Roman" w:hAnsi="Times New Roman" w:cs="Times New Roman"/>
        </w:rPr>
        <w:t xml:space="preserve"> ab</w:t>
      </w:r>
      <w:r w:rsidR="00A84CCF">
        <w:rPr>
          <w:rFonts w:ascii="Times New Roman" w:eastAsia="Times New Roman" w:hAnsi="Times New Roman" w:cs="Times New Roman"/>
        </w:rPr>
        <w:t xml:space="preserve">undance and, second, </w:t>
      </w:r>
      <w:proofErr w:type="spellStart"/>
      <w:r w:rsidR="00A84CCF">
        <w:rPr>
          <w:rFonts w:ascii="Times New Roman" w:eastAsia="Times New Roman" w:hAnsi="Times New Roman" w:cs="Times New Roman"/>
        </w:rPr>
        <w:t>characteris</w:t>
      </w:r>
      <w:r w:rsidR="00D3087E">
        <w:rPr>
          <w:rFonts w:ascii="Times New Roman" w:eastAsia="Times New Roman" w:hAnsi="Times New Roman" w:cs="Times New Roman"/>
        </w:rPr>
        <w:t>e</w:t>
      </w:r>
      <w:proofErr w:type="spellEnd"/>
      <w:r w:rsidR="00D3087E">
        <w:rPr>
          <w:rFonts w:ascii="Times New Roman" w:eastAsia="Times New Roman" w:hAnsi="Times New Roman" w:cs="Times New Roman"/>
        </w:rPr>
        <w:t xml:space="preserve"> in greater detail the outlier</w:t>
      </w:r>
      <w:r w:rsidR="00245F6E">
        <w:rPr>
          <w:rFonts w:ascii="Times New Roman" w:eastAsia="Times New Roman" w:hAnsi="Times New Roman" w:cs="Times New Roman"/>
        </w:rPr>
        <w:t xml:space="preserve"> genotypes</w:t>
      </w:r>
      <w:r w:rsidR="00D3087E">
        <w:rPr>
          <w:rFonts w:ascii="Times New Roman" w:eastAsia="Times New Roman" w:hAnsi="Times New Roman" w:cs="Times New Roman"/>
        </w:rPr>
        <w:t xml:space="preserve"> from those patterns. Although the methods could be applied to </w:t>
      </w:r>
      <w:r w:rsidR="00F1638B">
        <w:rPr>
          <w:rFonts w:ascii="Times New Roman" w:eastAsia="Times New Roman" w:hAnsi="Times New Roman" w:cs="Times New Roman"/>
        </w:rPr>
        <w:t>many different</w:t>
      </w:r>
      <w:r w:rsidR="00D3087E">
        <w:rPr>
          <w:rFonts w:ascii="Times New Roman" w:eastAsia="Times New Roman" w:hAnsi="Times New Roman" w:cs="Times New Roman"/>
        </w:rPr>
        <w:t xml:space="preserve"> plant </w:t>
      </w:r>
      <w:r w:rsidR="00AE4955">
        <w:rPr>
          <w:rFonts w:ascii="Times New Roman" w:eastAsia="Times New Roman" w:hAnsi="Times New Roman" w:cs="Times New Roman"/>
        </w:rPr>
        <w:t>proteins</w:t>
      </w:r>
      <w:r w:rsidR="00D3087E">
        <w:rPr>
          <w:rFonts w:ascii="Times New Roman" w:eastAsia="Times New Roman" w:hAnsi="Times New Roman" w:cs="Times New Roman"/>
        </w:rPr>
        <w:t xml:space="preserve">, this project will focus on </w:t>
      </w:r>
      <w:r w:rsidR="00FF0FEB">
        <w:rPr>
          <w:rFonts w:ascii="Times New Roman" w:eastAsia="Times New Roman" w:hAnsi="Times New Roman" w:cs="Times New Roman"/>
        </w:rPr>
        <w:t>discovering</w:t>
      </w:r>
      <w:r w:rsidR="00D3087E">
        <w:rPr>
          <w:rFonts w:ascii="Times New Roman" w:eastAsia="Times New Roman" w:hAnsi="Times New Roman" w:cs="Times New Roman"/>
        </w:rPr>
        <w:t xml:space="preserve"> atypical variants of two</w:t>
      </w:r>
      <w:r w:rsidR="008F6350">
        <w:rPr>
          <w:rFonts w:ascii="Times New Roman" w:eastAsia="Times New Roman" w:hAnsi="Times New Roman" w:cs="Times New Roman"/>
        </w:rPr>
        <w:t xml:space="preserve"> key photosynthesis enzymes</w:t>
      </w:r>
      <w:r w:rsidR="00FF0FEB">
        <w:rPr>
          <w:rFonts w:ascii="Times New Roman" w:eastAsia="Times New Roman" w:hAnsi="Times New Roman" w:cs="Times New Roman"/>
        </w:rPr>
        <w:t>,</w:t>
      </w:r>
      <w:r w:rsidR="00D3087E">
        <w:rPr>
          <w:rFonts w:ascii="Times New Roman" w:eastAsia="Times New Roman" w:hAnsi="Times New Roman" w:cs="Times New Roman"/>
        </w:rPr>
        <w:t xml:space="preserve"> Rubisco and Rubisco activase.</w:t>
      </w:r>
    </w:p>
    <w:p w14:paraId="6FDE4E94" w14:textId="1F34F779" w:rsidR="00B91A54" w:rsidRPr="00AA73B1" w:rsidRDefault="00B91A54" w:rsidP="002678F8">
      <w:pPr>
        <w:spacing w:after="120"/>
        <w:jc w:val="both"/>
        <w:rPr>
          <w:rFonts w:ascii="Times New Roman" w:eastAsia="Times New Roman" w:hAnsi="Times New Roman" w:cs="Times New Roman"/>
          <w:b/>
        </w:rPr>
      </w:pPr>
      <w:r w:rsidRPr="00AA73B1">
        <w:rPr>
          <w:rFonts w:ascii="Times New Roman" w:eastAsia="Times New Roman" w:hAnsi="Times New Roman" w:cs="Times New Roman"/>
          <w:b/>
        </w:rPr>
        <w:t xml:space="preserve">Aim 1: Determine </w:t>
      </w:r>
      <w:r w:rsidR="00C33B26" w:rsidRPr="00AA73B1">
        <w:rPr>
          <w:rFonts w:ascii="Times New Roman" w:eastAsia="Times New Roman" w:hAnsi="Times New Roman" w:cs="Times New Roman"/>
          <w:b/>
        </w:rPr>
        <w:t>the genetic and environmental drivers of variation in</w:t>
      </w:r>
      <w:r w:rsidR="00935A36">
        <w:rPr>
          <w:rFonts w:ascii="Times New Roman" w:eastAsia="Times New Roman" w:hAnsi="Times New Roman" w:cs="Times New Roman"/>
          <w:b/>
        </w:rPr>
        <w:t xml:space="preserve"> photosynthesis enzyme</w:t>
      </w:r>
      <w:r w:rsidR="00C33B26" w:rsidRPr="00AA73B1">
        <w:rPr>
          <w:rFonts w:ascii="Times New Roman" w:eastAsia="Times New Roman" w:hAnsi="Times New Roman" w:cs="Times New Roman"/>
          <w:b/>
        </w:rPr>
        <w:t xml:space="preserve"> abundance </w:t>
      </w:r>
      <w:r w:rsidR="00E20C9D">
        <w:rPr>
          <w:rFonts w:ascii="Times New Roman" w:eastAsia="Times New Roman" w:hAnsi="Times New Roman" w:cs="Times New Roman"/>
          <w:b/>
        </w:rPr>
        <w:t xml:space="preserve">across </w:t>
      </w:r>
      <w:r w:rsidR="00935A36">
        <w:rPr>
          <w:rFonts w:ascii="Times New Roman" w:eastAsia="Times New Roman" w:hAnsi="Times New Roman" w:cs="Times New Roman"/>
          <w:b/>
        </w:rPr>
        <w:t>native Australian plants</w:t>
      </w:r>
      <w:r w:rsidR="00FA46BA" w:rsidRPr="00AA73B1">
        <w:rPr>
          <w:rFonts w:ascii="Times New Roman" w:eastAsia="Times New Roman" w:hAnsi="Times New Roman" w:cs="Times New Roman"/>
          <w:b/>
        </w:rPr>
        <w:t>.</w:t>
      </w:r>
    </w:p>
    <w:p w14:paraId="5410E3D2" w14:textId="496B145C" w:rsidR="00AA73B1" w:rsidRDefault="00AA73B1" w:rsidP="002678F8">
      <w:pPr>
        <w:spacing w:after="120"/>
        <w:jc w:val="both"/>
        <w:rPr>
          <w:rFonts w:ascii="Times New Roman" w:eastAsia="Times New Roman" w:hAnsi="Times New Roman" w:cs="Times New Roman"/>
          <w:b/>
        </w:rPr>
      </w:pPr>
      <w:r w:rsidRPr="00AA73B1">
        <w:rPr>
          <w:rFonts w:ascii="Times New Roman" w:eastAsia="Times New Roman" w:hAnsi="Times New Roman" w:cs="Times New Roman"/>
          <w:b/>
        </w:rPr>
        <w:t xml:space="preserve">Aim 2: Test the hypothesis that unusual isoform abundance relative to </w:t>
      </w:r>
      <w:r w:rsidR="00935A36">
        <w:rPr>
          <w:rFonts w:ascii="Times New Roman" w:eastAsia="Times New Roman" w:hAnsi="Times New Roman" w:cs="Times New Roman"/>
          <w:b/>
        </w:rPr>
        <w:t>metabolically linked</w:t>
      </w:r>
      <w:r w:rsidR="00ED4CF2">
        <w:rPr>
          <w:rFonts w:ascii="Times New Roman" w:eastAsia="Times New Roman" w:hAnsi="Times New Roman" w:cs="Times New Roman"/>
          <w:b/>
        </w:rPr>
        <w:t xml:space="preserve"> enzymes are</w:t>
      </w:r>
      <w:r w:rsidRPr="00AA73B1">
        <w:rPr>
          <w:rFonts w:ascii="Times New Roman" w:eastAsia="Times New Roman" w:hAnsi="Times New Roman" w:cs="Times New Roman"/>
          <w:b/>
        </w:rPr>
        <w:t xml:space="preserve"> predictor</w:t>
      </w:r>
      <w:r w:rsidR="00ED4CF2">
        <w:rPr>
          <w:rFonts w:ascii="Times New Roman" w:eastAsia="Times New Roman" w:hAnsi="Times New Roman" w:cs="Times New Roman"/>
          <w:b/>
        </w:rPr>
        <w:t>s</w:t>
      </w:r>
      <w:r w:rsidRPr="00AA73B1">
        <w:rPr>
          <w:rFonts w:ascii="Times New Roman" w:eastAsia="Times New Roman" w:hAnsi="Times New Roman" w:cs="Times New Roman"/>
          <w:b/>
        </w:rPr>
        <w:t xml:space="preserve"> of atypical en</w:t>
      </w:r>
      <w:r w:rsidR="00ED4CF2">
        <w:rPr>
          <w:rFonts w:ascii="Times New Roman" w:eastAsia="Times New Roman" w:hAnsi="Times New Roman" w:cs="Times New Roman"/>
          <w:b/>
        </w:rPr>
        <w:t>zyme activities.</w:t>
      </w:r>
    </w:p>
    <w:p w14:paraId="154A46D6" w14:textId="2AB75148" w:rsidR="00C22342" w:rsidRDefault="008F6350" w:rsidP="002678F8">
      <w:pPr>
        <w:spacing w:after="120"/>
        <w:jc w:val="both"/>
        <w:rPr>
          <w:rFonts w:ascii="Times New Roman" w:eastAsia="Times New Roman" w:hAnsi="Times New Roman" w:cs="Times New Roman"/>
        </w:rPr>
      </w:pPr>
      <w:r>
        <w:rPr>
          <w:rFonts w:ascii="Times New Roman" w:eastAsia="Times New Roman" w:hAnsi="Times New Roman" w:cs="Times New Roman"/>
        </w:rPr>
        <w:t xml:space="preserve">The photosynthesis proteins in 700 leaf samples from different genotypes of plantation-grown and wild </w:t>
      </w:r>
      <w:r w:rsidR="000B6306" w:rsidRPr="007F2790">
        <w:rPr>
          <w:rFonts w:ascii="Times New Roman" w:eastAsia="Times New Roman" w:hAnsi="Times New Roman" w:cs="Times New Roman"/>
          <w:i/>
        </w:rPr>
        <w:t>Eucalyptus</w:t>
      </w:r>
      <w:r w:rsidRPr="007F2790">
        <w:rPr>
          <w:rFonts w:ascii="Times New Roman" w:eastAsia="Times New Roman" w:hAnsi="Times New Roman" w:cs="Times New Roman"/>
          <w:i/>
        </w:rPr>
        <w:t xml:space="preserve"> camaldulensis</w:t>
      </w:r>
      <w:r>
        <w:rPr>
          <w:rFonts w:ascii="Times New Roman" w:eastAsia="Times New Roman" w:hAnsi="Times New Roman" w:cs="Times New Roman"/>
        </w:rPr>
        <w:t xml:space="preserve"> </w:t>
      </w:r>
      <w:r w:rsidR="004457CE">
        <w:rPr>
          <w:rFonts w:ascii="Times New Roman" w:eastAsia="Times New Roman" w:hAnsi="Times New Roman" w:cs="Times New Roman"/>
        </w:rPr>
        <w:t xml:space="preserve">(river red gum) </w:t>
      </w:r>
      <w:r>
        <w:rPr>
          <w:rFonts w:ascii="Times New Roman" w:eastAsia="Times New Roman" w:hAnsi="Times New Roman" w:cs="Times New Roman"/>
        </w:rPr>
        <w:t xml:space="preserve">will be measured by mass spectrometry and compared against each other and over 1000 samples of </w:t>
      </w:r>
      <w:r w:rsidR="00A82E85">
        <w:rPr>
          <w:rFonts w:ascii="Times New Roman" w:eastAsia="Times New Roman" w:hAnsi="Times New Roman" w:cs="Times New Roman"/>
        </w:rPr>
        <w:t xml:space="preserve">other </w:t>
      </w:r>
      <w:r>
        <w:rPr>
          <w:rFonts w:ascii="Times New Roman" w:eastAsia="Times New Roman" w:hAnsi="Times New Roman" w:cs="Times New Roman"/>
        </w:rPr>
        <w:t>wild eucalypts and Australian native plants.</w:t>
      </w:r>
      <w:r w:rsidR="000827E2">
        <w:rPr>
          <w:rFonts w:ascii="Times New Roman" w:eastAsia="Times New Roman" w:hAnsi="Times New Roman" w:cs="Times New Roman"/>
        </w:rPr>
        <w:t xml:space="preserve"> The Rubisco and Rubisco activase from outlier genotypes will then be</w:t>
      </w:r>
      <w:r w:rsidR="00767105">
        <w:rPr>
          <w:rFonts w:ascii="Times New Roman" w:eastAsia="Times New Roman" w:hAnsi="Times New Roman" w:cs="Times New Roman"/>
        </w:rPr>
        <w:t xml:space="preserve"> quantified and</w:t>
      </w:r>
      <w:r w:rsidR="000827E2">
        <w:rPr>
          <w:rFonts w:ascii="Times New Roman" w:eastAsia="Times New Roman" w:hAnsi="Times New Roman" w:cs="Times New Roman"/>
        </w:rPr>
        <w:t xml:space="preserve"> kinetically characteri</w:t>
      </w:r>
      <w:r w:rsidR="007F5707">
        <w:rPr>
          <w:rFonts w:ascii="Times New Roman" w:eastAsia="Times New Roman" w:hAnsi="Times New Roman" w:cs="Times New Roman"/>
        </w:rPr>
        <w:t>s</w:t>
      </w:r>
      <w:r w:rsidR="000827E2">
        <w:rPr>
          <w:rFonts w:ascii="Times New Roman" w:eastAsia="Times New Roman" w:hAnsi="Times New Roman" w:cs="Times New Roman"/>
        </w:rPr>
        <w:t>ed at the isoform level.</w:t>
      </w:r>
    </w:p>
    <w:p w14:paraId="5D8C42BA" w14:textId="68E8C23E" w:rsidR="00C22342" w:rsidRPr="00C22342" w:rsidRDefault="00C22342" w:rsidP="002678F8">
      <w:pPr>
        <w:jc w:val="both"/>
        <w:outlineLvl w:val="0"/>
        <w:rPr>
          <w:rFonts w:ascii="Times New Roman" w:eastAsia="Times New Roman" w:hAnsi="Times New Roman" w:cs="Times New Roman"/>
          <w:b/>
        </w:rPr>
      </w:pPr>
      <w:r w:rsidRPr="00C22342">
        <w:rPr>
          <w:rFonts w:ascii="Times New Roman" w:eastAsia="Times New Roman" w:hAnsi="Times New Roman" w:cs="Times New Roman"/>
          <w:b/>
        </w:rPr>
        <w:t>Background</w:t>
      </w:r>
    </w:p>
    <w:p w14:paraId="68458E79" w14:textId="05EE1D57" w:rsidR="00877B9F" w:rsidRDefault="00E26CEC" w:rsidP="002678F8">
      <w:pPr>
        <w:jc w:val="both"/>
        <w:outlineLvl w:val="0"/>
        <w:rPr>
          <w:rFonts w:ascii="Times New Roman" w:eastAsia="Times New Roman" w:hAnsi="Times New Roman" w:cs="Times New Roman"/>
        </w:rPr>
      </w:pPr>
      <w:r>
        <w:rPr>
          <w:rFonts w:ascii="Times New Roman" w:eastAsia="Times New Roman" w:hAnsi="Times New Roman" w:cs="Times New Roman"/>
        </w:rPr>
        <w:t xml:space="preserve">Finding new ways to improve crops is </w:t>
      </w:r>
      <w:r w:rsidR="00E03D40">
        <w:rPr>
          <w:rFonts w:ascii="Times New Roman" w:eastAsia="Times New Roman" w:hAnsi="Times New Roman" w:cs="Times New Roman"/>
        </w:rPr>
        <w:t xml:space="preserve">critically </w:t>
      </w:r>
      <w:r>
        <w:rPr>
          <w:rFonts w:ascii="Times New Roman" w:eastAsia="Times New Roman" w:hAnsi="Times New Roman" w:cs="Times New Roman"/>
        </w:rPr>
        <w:t xml:space="preserve">important because, at current rates, global food demand will exceed supply by 2050, and </w:t>
      </w:r>
      <w:r w:rsidR="000F1EDA">
        <w:rPr>
          <w:rFonts w:ascii="Times New Roman" w:eastAsia="Times New Roman" w:hAnsi="Times New Roman" w:cs="Times New Roman"/>
        </w:rPr>
        <w:t xml:space="preserve">crop yields have </w:t>
      </w:r>
      <w:r>
        <w:rPr>
          <w:rFonts w:ascii="Times New Roman" w:eastAsia="Times New Roman" w:hAnsi="Times New Roman" w:cs="Times New Roman"/>
        </w:rPr>
        <w:t>stagnated</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1knh1kc1nt","properties":{"formattedCitation":"{\\rtf \\super 1,2\\nosupersub{}}","plainCitation":"1,2"},"citationItems":[{"id":553,"uris":["http://zotero.org/users/2536149/items/JMGK6Z3C"],"uri":["http://zotero.org/users/2536149/items/JMGK6Z3C"],"itemData":{"id":553,"type":"article-journal","title":"Redesigning photosynthesis to sustainably meet global food and bioenergy demand","container-title":"Proceedings of the National Academy of Sciences","page":"8529-8536","volume":"112","issue":"28","source":"www.pnas.org","abstract":"The world’s crop productivity is stagnating whereas population growth, rising affluence, and mandates for biofuels put increasing demands on agriculture. Meanwhile, demand for increasing cropland competes with equally crucial global sustainability and environmental protection needs. Addressing this looming agricultural crisis will be one of our greatest scientific challenges in the coming decades, and success will require substantial improvements at many levels. We assert that increasing the efficiency and productivity of photosynthesis in crop plants will be essential if this grand challenge is to be met. Here, we explore an array of prospective redesigns of plant systems at various scales, all aimed at increasing crop yields through improved photosynthetic efficiency and performance. Prospects range from straightforward alterations, already supported by preliminary evidence of feasibility, to substantial redesigns that are currently only conceptual, but that may be enabled by new developments in synthetic biology. Although some proposed redesigns are certain to face obstacles that will require alternate routes, the efforts should lead to new discoveries and technical advances with important impacts on the global problem of crop productivity and bioenergy production.","DOI":"10.1073/pnas.1424031112","ISSN":"0027-8424, 1091-6490","note":"PMID: 26124102","journalAbbreviation":"PNAS","language":"en","author":[{"family":"Ort","given":"Donald R."},{"family":"Merchant","given":"Sabeeha S."},{"family":"Alric","given":"Jean"},{"family":"Barkan","given":"Alice"},{"family":"Blankenship","given":"Robert E."},{"family":"Bock","given":"Ralph"},{"family":"Croce","given":"Roberta"},{"family":"Hanson","given":"Maureen R."},{"family":"Hibberd","given":"Julian M."},{"family":"Long","given":"Stephen P."},{"family":"Moore","given":"Thomas A."},{"family":"Moroney","given":"James"},{"family":"Niyogi","given":"Krishna K."},{"family":"Parry","given":"Martin A. J."},{"family":"Peralta-Yahya","given":"Pamela P."},{"family":"Prince","given":"Roger C."},{"family":"Redding","given":"Kevin E."},{"family":"Spalding","given":"Martin H."},{"family":"Wijk","given":"Klaas J.","dropping-particle":"van"},{"family":"Vermaas","given":"Wim F. J."},{"family":"Caemmerer","given":"Susanne","dropping-particle":"von"},{"family":"Weber","given":"Andreas P. M."},{"family":"Yeates","given":"Todd O."},{"family":"Yuan","given":"Joshua S."},{"family":"Zhu","given":"Xin Guang"}],"issued":{"date-parts":[["2015",7,14]]}}},{"id":483,"uris":["http://zotero.org/users/2536149/items/VUTSM5XV"],"uri":["http://zotero.org/users/2536149/items/VUTSM5XV"],"itemData":{"id":483,"type":"article-journal","title":"Meeting the Global Food Demand of the Future by Engineering Crop Photosynthesis and Yield Potential","container-title":"Cell","page":"56-66","volume":"161","issue":"1","source":"www.cell.com","DOI":"10.1016/j.cell.2015.03.019","ISSN":"0092-8674, 1097-4172","note":"PMID: 25815985","journalAbbreviation":"Cell","language":"English","author":[{"family":"Long","given":"Stephen P."},{"family":"Marshall-Colon","given":"Amy"},{"family":"Zhu","given":"Xin-Guang"}],"issued":{"date-parts":[["2015",3,26]]}}}],"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1,2</w:t>
      </w:r>
      <w:r w:rsidR="00D629CC">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2D6127">
        <w:rPr>
          <w:rFonts w:ascii="Times New Roman" w:eastAsia="Times New Roman" w:hAnsi="Times New Roman" w:cs="Times New Roman"/>
        </w:rPr>
        <w:t xml:space="preserve">Improving the efficiency of photosynthesis has high potential to </w:t>
      </w:r>
      <w:r w:rsidR="001B7E60">
        <w:rPr>
          <w:rFonts w:ascii="Times New Roman" w:eastAsia="Times New Roman" w:hAnsi="Times New Roman" w:cs="Times New Roman"/>
        </w:rPr>
        <w:t>increase</w:t>
      </w:r>
      <w:r w:rsidR="002D6127">
        <w:rPr>
          <w:rFonts w:ascii="Times New Roman" w:eastAsia="Times New Roman" w:hAnsi="Times New Roman" w:cs="Times New Roman"/>
        </w:rPr>
        <w:t xml:space="preserve"> crop yields because </w:t>
      </w:r>
      <w:r w:rsidR="002C033F">
        <w:rPr>
          <w:rFonts w:ascii="Times New Roman" w:eastAsia="Times New Roman" w:hAnsi="Times New Roman" w:cs="Times New Roman"/>
        </w:rPr>
        <w:t xml:space="preserve">the leaf enzymes involved in carbon fixation are inefficient and </w:t>
      </w:r>
      <w:r w:rsidR="002D6127">
        <w:rPr>
          <w:rFonts w:ascii="Times New Roman" w:eastAsia="Times New Roman" w:hAnsi="Times New Roman" w:cs="Times New Roman"/>
        </w:rPr>
        <w:t xml:space="preserve">past crop development has </w:t>
      </w:r>
      <w:r w:rsidR="001B7E60">
        <w:rPr>
          <w:rFonts w:ascii="Times New Roman" w:eastAsia="Times New Roman" w:hAnsi="Times New Roman" w:cs="Times New Roman"/>
        </w:rPr>
        <w:t>improved yields by other mechanisms</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11l52j40ja","properties":{"formattedCitation":"{\\rtf \\super 1,3\\uc0\\u8211{}5\\nosupersub{}}","plainCitation":"1,3–5"},"citationItems":[{"id":553,"uris":["http://zotero.org/users/2536149/items/JMGK6Z3C"],"uri":["http://zotero.org/users/2536149/items/JMGK6Z3C"],"itemData":{"id":553,"type":"article-journal","title":"Redesigning photosynthesis to sustainably meet global food and bioenergy demand","container-title":"Proceedings of the National Academy of Sciences","page":"8529-8536","volume":"112","issue":"28","source":"www.pnas.org","abstract":"The world’s crop productivity is stagnating whereas population growth, rising affluence, and mandates for biofuels put increasing demands on agriculture. Meanwhile, demand for increasing cropland competes with equally crucial global sustainability and environmental protection needs. Addressing this looming agricultural crisis will be one of our greatest scientific challenges in the coming decades, and success will require substantial improvements at many levels. We assert that increasing the efficiency and productivity of photosynthesis in crop plants will be essential if this grand challenge is to be met. Here, we explore an array of prospective redesigns of plant systems at various scales, all aimed at increasing crop yields through improved photosynthetic efficiency and performance. Prospects range from straightforward alterations, already supported by preliminary evidence of feasibility, to substantial redesigns that are currently only conceptual, but that may be enabled by new developments in synthetic biology. Although some proposed redesigns are certain to face obstacles that will require alternate routes, the efforts should lead to new discoveries and technical advances with important impacts on the global problem of crop productivity and bioenergy production.","DOI":"10.1073/pnas.1424031112","ISSN":"0027-8424, 1091-6490","note":"PMID: 26124102","journalAbbreviation":"PNAS","language":"en","author":[{"family":"Ort","given":"Donald R."},{"family":"Merchant","given":"Sabeeha S."},{"family":"Alric","given":"Jean"},{"family":"Barkan","given":"Alice"},{"family":"Blankenship","given":"Robert E."},{"family":"Bock","given":"Ralph"},{"family":"Croce","given":"Roberta"},{"family":"Hanson","given":"Maureen R."},{"family":"Hibberd","given":"Julian M."},{"family":"Long","given":"Stephen P."},{"family":"Moore","given":"Thomas A."},{"family":"Moroney","given":"James"},{"family":"Niyogi","given":"Krishna K."},{"family":"Parry","given":"Martin A. J."},{"family":"Peralta-Yahya","given":"Pamela P."},{"family":"Prince","given":"Roger C."},{"family":"Redding","given":"Kevin E."},{"family":"Spalding","given":"Martin H."},{"family":"Wijk","given":"Klaas J.","dropping-particle":"van"},{"family":"Vermaas","given":"Wim F. J."},{"family":"Caemmerer","given":"Susanne","dropping-particle":"von"},{"family":"Weber","given":"Andreas P. M."},{"family":"Yeates","given":"Todd O."},{"family":"Yuan","given":"Joshua S."},{"family":"Zhu","given":"Xin Guang"}],"issued":{"date-parts":[["2015",7,14]]}}},{"id":262,"uris":["http://zotero.org/users/2536149/items/SQ5WJ623"],"uri":["http://zotero.org/users/2536149/items/SQ5WJ623"],"itemData":{"id":262,"type":"article-journal","title":"Can improvement in photosynthesis increase crop yields?","container-title":"Plant, Cell &amp; Environment","page":"315-330","volume":"29","issue":"3","source":"Wiley Online Library","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DOI":"10.1111/j.1365-3040.2005.01493.x","ISSN":"1365-3040","language":"en","author":[{"family":"Long","given":"Stephen P."},{"family":"Zhu","given":"Xin-Guang"},{"family":"Naidu","given":"Shawna L."},{"family":"Ort","given":"Donald R."}],"issued":{"date-parts":[["2006",3,1]]}}},{"id":414,"uris":["http://zotero.org/users/2536149/items/8TG4NMTW"],"uri":["http://zotero.org/users/2536149/items/8TG4NMTW"],"itemData":{"id":414,"type":"article-journal","title":"Improving Photosynthetic Efficiency for Greater Yield","container-title":"Annual Review of Plant Biology","page":"235-261","volume":"61","issue":"1","source":"Annual Reviews","abstract":"Increasing the yield potential of the major food grain crops has contributed very significantly to a rising food supply over the past 50 years, which has until recently more than kept pace with rising global demand. Whereas improved photosynthetic efficiency has played only a minor role in the remarkable increases in productivity achieved in the last half century, further increases in yield potential will rely in large part on improved photosynthesis. Here we examine inefficiencies in photosynthetic energy transduction in crops from light interception to carbohydrate synthesis, and how classical breeding, systems biology, and synthetic biology are providing new opportunities to develop more productive germplasm. Near-term opportunities include improving the display of leaves in crop canopies to avoid light saturation of individual leaves and further investigation of a photorespiratory bypass that has already improved the productivity of model species. Longer-term opportunities include engineering into plants carboxylases that are better adapted to current and forthcoming CO2 concentrations, and the use of modeling to guide molecular optimization of resource investment among the components of the photosynthetic apparatus, to maximize carbon gain without increasing crop inputs. Collectively, these changes have the potential to more than double the yield potential of our major crops.","DOI":"10.1146/annurev-arplant-042809-112206","note":"PMID: 20192734","author":[{"family":"Zhu","given":"Xin-Guang"},{"family":"Long","given":"Stephen P."},{"family":"Ort","given":"Donald R."}],"issued":{"date-parts":[["2010"]]}}},{"id":258,"uris":["http://zotero.org/users/2536149/items/JUPAMDA7"],"uri":["http://zotero.org/users/2536149/items/JUPAMDA7"],"itemData":{"id":258,"type":"article-journal","title":"Improving Photosynthesis","container-title":"Plant Physiology","page":"1780-1793","volume":"162","issue":"4","source":"www.plantphysiol.org","abstract":"Photosynthesis is the basis of plant growth, and improving photosynthesis can contribute toward greater food security in the coming decades as world population increases. Multiple targets have been identified that could be manipulated to increase crop photosynthesis. The most important target is Rubisco because it catalyses both carboxylation and oxygenation reactions and the majority of responses of photosynthesis to light, CO2, and temperature are reflected in its kinetic properties. Oxygenase activity can be reduced either by concentrating CO2 around Rubisco or by modifying the kinetic properties of Rubisco. The C4 photosynthetic pathway is a CO2-concentrating mechanism that generally enables C4 plants to achieve greater efficiency in their use of light, nitrogen, and water than C3 plants. To capitalize on these advantages, attempts have been made to engineer the C4 pathway into C3 rice (Oryza sativa). A simpler approach is to transfer bicarbonate transporters from cyanobacteria into chloroplasts and prevent CO2 leakage. Recent technological breakthroughs now allow higher plant Rubisco to be engineered and assembled successfully in planta. Novel amino acid sequences can be introduced that have been impossible to reach via normal evolution, potentially enlarging the range of kinetic properties and breaking free from the constraints associated with covariation that have been observed between certain kinetic parameters. Capturing the promise of improved photosynthesis in greater yield potential will require continued efforts to improve carbon allocation within the plant as well as to maintain grain quality and resistance to disease and lodging.","DOI":"10.1104/pp.113.219006","ISSN":", 1532-2548","note":"PMID: 23812345","journalAbbreviation":"Plant Physiol.","language":"en","author":[{"family":"Evans","given":"John R."}],"issued":{"date-parts":[["2013",8,1]]}}}],"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1,3–5</w:t>
      </w:r>
      <w:r w:rsidR="00D629CC">
        <w:rPr>
          <w:rFonts w:ascii="Times New Roman" w:eastAsia="Times New Roman" w:hAnsi="Times New Roman" w:cs="Times New Roman"/>
        </w:rPr>
        <w:fldChar w:fldCharType="end"/>
      </w:r>
      <w:r w:rsidR="002C033F">
        <w:rPr>
          <w:rFonts w:ascii="Times New Roman" w:eastAsia="Times New Roman" w:hAnsi="Times New Roman" w:cs="Times New Roman"/>
        </w:rPr>
        <w:t>.</w:t>
      </w:r>
    </w:p>
    <w:p w14:paraId="7867D4BC" w14:textId="2A2575C7" w:rsidR="001C3114" w:rsidRDefault="00DB43F2"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 xml:space="preserve">Rubisco, the enzyme </w:t>
      </w:r>
      <w:r w:rsidR="00AC1212">
        <w:rPr>
          <w:rFonts w:ascii="Times New Roman" w:eastAsia="Times New Roman" w:hAnsi="Times New Roman" w:cs="Times New Roman"/>
        </w:rPr>
        <w:t xml:space="preserve">that </w:t>
      </w:r>
      <w:r w:rsidR="00D511B4">
        <w:rPr>
          <w:rFonts w:ascii="Times New Roman" w:eastAsia="Times New Roman" w:hAnsi="Times New Roman" w:cs="Times New Roman"/>
        </w:rPr>
        <w:t xml:space="preserve">fixes </w:t>
      </w:r>
      <w:r>
        <w:rPr>
          <w:rFonts w:ascii="Times New Roman" w:eastAsia="Times New Roman" w:hAnsi="Times New Roman" w:cs="Times New Roman"/>
        </w:rPr>
        <w:t>CO</w:t>
      </w:r>
      <w:r w:rsidRPr="00D511B4">
        <w:rPr>
          <w:rFonts w:ascii="Times New Roman" w:eastAsia="Times New Roman" w:hAnsi="Times New Roman" w:cs="Times New Roman"/>
          <w:vertAlign w:val="subscript"/>
        </w:rPr>
        <w:t>2</w:t>
      </w:r>
      <w:r w:rsidR="00AC1212">
        <w:rPr>
          <w:rFonts w:ascii="Times New Roman" w:eastAsia="Times New Roman" w:hAnsi="Times New Roman" w:cs="Times New Roman"/>
        </w:rPr>
        <w:t xml:space="preserve"> into energy storing metabolites</w:t>
      </w:r>
      <w:r>
        <w:rPr>
          <w:rFonts w:ascii="Times New Roman" w:eastAsia="Times New Roman" w:hAnsi="Times New Roman" w:cs="Times New Roman"/>
        </w:rPr>
        <w:t xml:space="preserve">, </w:t>
      </w:r>
      <w:r w:rsidR="001C3114">
        <w:rPr>
          <w:rFonts w:ascii="Times New Roman" w:eastAsia="Times New Roman" w:hAnsi="Times New Roman" w:cs="Times New Roman"/>
        </w:rPr>
        <w:t>is enzymatically inefficient because it evolved under ancient atmospheric conditions with higher CO</w:t>
      </w:r>
      <w:r w:rsidR="001C3114" w:rsidRPr="00845726">
        <w:rPr>
          <w:rFonts w:ascii="Times New Roman" w:eastAsia="Times New Roman" w:hAnsi="Times New Roman" w:cs="Times New Roman"/>
          <w:vertAlign w:val="subscript"/>
        </w:rPr>
        <w:t>2</w:t>
      </w:r>
      <w:r w:rsidR="001C3114">
        <w:rPr>
          <w:rFonts w:ascii="Times New Roman" w:eastAsia="Times New Roman" w:hAnsi="Times New Roman" w:cs="Times New Roman"/>
        </w:rPr>
        <w:t xml:space="preserve"> and lower O</w:t>
      </w:r>
      <w:r w:rsidR="001C3114" w:rsidRPr="00845726">
        <w:rPr>
          <w:rFonts w:ascii="Times New Roman" w:eastAsia="Times New Roman" w:hAnsi="Times New Roman" w:cs="Times New Roman"/>
          <w:vertAlign w:val="subscript"/>
        </w:rPr>
        <w:t>2</w:t>
      </w:r>
      <w:r w:rsidR="001C3114">
        <w:rPr>
          <w:rFonts w:ascii="Times New Roman" w:eastAsia="Times New Roman" w:hAnsi="Times New Roman" w:cs="Times New Roman"/>
        </w:rPr>
        <w:t xml:space="preserve"> than today</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1ebadek55u","properties":{"formattedCitation":"{\\rtf \\super 5,6\\nosupersub{}}","plainCitation":"5,6"},"citationItems":[{"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id":258,"uris":["http://zotero.org/users/2536149/items/JUPAMDA7"],"uri":["http://zotero.org/users/2536149/items/JUPAMDA7"],"itemData":{"id":258,"type":"article-journal","title":"Improving Photosynthesis","container-title":"Plant Physiology","page":"1780-1793","volume":"162","issue":"4","source":"www.plantphysiol.org","abstract":"Photosynthesis is the basis of plant growth, and improving photosynthesis can contribute toward greater food security in the coming decades as world population increases. Multiple targets have been identified that could be manipulated to increase crop photosynthesis. The most important target is Rubisco because it catalyses both carboxylation and oxygenation reactions and the majority of responses of photosynthesis to light, CO2, and temperature are reflected in its kinetic properties. Oxygenase activity can be reduced either by concentrating CO2 around Rubisco or by modifying the kinetic properties of Rubisco. The C4 photosynthetic pathway is a CO2-concentrating mechanism that generally enables C4 plants to achieve greater efficiency in their use of light, nitrogen, and water than C3 plants. To capitalize on these advantages, attempts have been made to engineer the C4 pathway into C3 rice (Oryza sativa). A simpler approach is to transfer bicarbonate transporters from cyanobacteria into chloroplasts and prevent CO2 leakage. Recent technological breakthroughs now allow higher plant Rubisco to be engineered and assembled successfully in planta. Novel amino acid sequences can be introduced that have been impossible to reach via normal evolution, potentially enlarging the range of kinetic properties and breaking free from the constraints associated with covariation that have been observed between certain kinetic parameters. Capturing the promise of improved photosynthesis in greater yield potential will require continued efforts to improve carbon allocation within the plant as well as to maintain grain quality and resistance to disease and lodging.","DOI":"10.1104/pp.113.219006","ISSN":", 1532-2548","note":"PMID: 23812345","journalAbbreviation":"Plant Physiol.","language":"en","author":[{"family":"Evans","given":"John R."}],"issued":{"date-parts":[["2013",8,1]]}}}],"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5,6</w:t>
      </w:r>
      <w:r w:rsidR="00D629CC">
        <w:rPr>
          <w:rFonts w:ascii="Times New Roman" w:eastAsia="Times New Roman" w:hAnsi="Times New Roman" w:cs="Times New Roman"/>
        </w:rPr>
        <w:fldChar w:fldCharType="end"/>
      </w:r>
      <w:r w:rsidR="00AC1212">
        <w:rPr>
          <w:rFonts w:ascii="Times New Roman" w:eastAsia="Times New Roman" w:hAnsi="Times New Roman" w:cs="Times New Roman"/>
        </w:rPr>
        <w:t>. U</w:t>
      </w:r>
      <w:r w:rsidR="001C3114">
        <w:rPr>
          <w:rFonts w:ascii="Times New Roman" w:eastAsia="Times New Roman" w:hAnsi="Times New Roman" w:cs="Times New Roman"/>
        </w:rPr>
        <w:t>nder current conditions its desirable carboxylation reaction competes with an oxygenation reaction that wastes up to &gt;30% fixed carbon</w:t>
      </w:r>
      <w:r w:rsidR="00D629CC">
        <w:rPr>
          <w:rFonts w:ascii="Times New Roman" w:eastAsia="Times New Roman" w:hAnsi="Times New Roman" w:cs="Times New Roman"/>
        </w:rPr>
        <w:fldChar w:fldCharType="begin"/>
      </w:r>
      <w:r w:rsidR="00D629CC">
        <w:rPr>
          <w:rFonts w:ascii="Times New Roman" w:eastAsia="Times New Roman" w:hAnsi="Times New Roman" w:cs="Times New Roman"/>
        </w:rPr>
        <w:instrText xml:space="preserve"> ADDIN ZOTERO_ITEM CSL_CITATION {"citationID":"skrkmnv0q","properties":{"formattedCitation":"{\\rtf \\super 3\\nosupersub{}}","plainCitation":"3"},"citationItems":[{"id":262,"uris":["http://zotero.org/users/2536149/items/SQ5WJ623"],"uri":["http://zotero.org/users/2536149/items/SQ5WJ623"],"itemData":{"id":262,"type":"article-journal","title":"Can improvement in photosynthesis increase crop yields?","container-title":"Plant, Cell &amp; Environment","page":"315-330","volume":"29","issue":"3","source":"Wiley Online Library","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DOI":"10.1111/j.1365-3040.2005.01493.x","ISSN":"1365-3040","language":"en","author":[{"family":"Long","given":"Stephen P."},{"family":"Zhu","given":"Xin-Guang"},{"family":"Naidu","given":"Shawna L."},{"family":"Ort","given":"Donald R."}],"issued":{"date-parts":[["2006",3,1]]}}}],"schema":"https://github.com/citation-style-language/schema/raw/master/csl-citation.json"} </w:instrText>
      </w:r>
      <w:r w:rsidR="00D629CC">
        <w:rPr>
          <w:rFonts w:ascii="Times New Roman" w:eastAsia="Times New Roman" w:hAnsi="Times New Roman" w:cs="Times New Roman"/>
        </w:rPr>
        <w:fldChar w:fldCharType="separate"/>
      </w:r>
      <w:r w:rsidR="00D629CC" w:rsidRPr="00D629CC">
        <w:rPr>
          <w:rFonts w:ascii="Times New Roman" w:eastAsia="Times New Roman" w:hAnsi="Times New Roman" w:cs="Times New Roman"/>
          <w:vertAlign w:val="superscript"/>
        </w:rPr>
        <w:t>3</w:t>
      </w:r>
      <w:r w:rsidR="00D629CC">
        <w:rPr>
          <w:rFonts w:ascii="Times New Roman" w:eastAsia="Times New Roman" w:hAnsi="Times New Roman" w:cs="Times New Roman"/>
        </w:rPr>
        <w:fldChar w:fldCharType="end"/>
      </w:r>
      <w:r w:rsidR="001C3114">
        <w:rPr>
          <w:rFonts w:ascii="Times New Roman" w:eastAsia="Times New Roman" w:hAnsi="Times New Roman" w:cs="Times New Roman"/>
        </w:rPr>
        <w:t xml:space="preserve">. Rubisco </w:t>
      </w:r>
      <w:r>
        <w:rPr>
          <w:rFonts w:ascii="Times New Roman" w:eastAsia="Times New Roman" w:hAnsi="Times New Roman" w:cs="Times New Roman"/>
        </w:rPr>
        <w:t xml:space="preserve">is a </w:t>
      </w:r>
      <w:r w:rsidR="00C61D7C">
        <w:rPr>
          <w:rFonts w:ascii="Times New Roman" w:eastAsia="Times New Roman" w:hAnsi="Times New Roman" w:cs="Times New Roman"/>
        </w:rPr>
        <w:t xml:space="preserve">widely </w:t>
      </w:r>
      <w:proofErr w:type="spellStart"/>
      <w:r w:rsidR="00C61D7C">
        <w:rPr>
          <w:rFonts w:ascii="Times New Roman" w:eastAsia="Times New Roman" w:hAnsi="Times New Roman" w:cs="Times New Roman"/>
        </w:rPr>
        <w:t>recogni</w:t>
      </w:r>
      <w:r w:rsidR="007F5707">
        <w:rPr>
          <w:rFonts w:ascii="Times New Roman" w:eastAsia="Times New Roman" w:hAnsi="Times New Roman" w:cs="Times New Roman"/>
        </w:rPr>
        <w:t>s</w:t>
      </w:r>
      <w:r w:rsidR="00C61D7C">
        <w:rPr>
          <w:rFonts w:ascii="Times New Roman" w:eastAsia="Times New Roman" w:hAnsi="Times New Roman" w:cs="Times New Roman"/>
        </w:rPr>
        <w:t>ed</w:t>
      </w:r>
      <w:proofErr w:type="spellEnd"/>
      <w:r w:rsidR="00C61D7C">
        <w:rPr>
          <w:rFonts w:ascii="Times New Roman" w:eastAsia="Times New Roman" w:hAnsi="Times New Roman" w:cs="Times New Roman"/>
        </w:rPr>
        <w:t xml:space="preserve"> </w:t>
      </w:r>
      <w:r w:rsidR="003223E6">
        <w:rPr>
          <w:rFonts w:ascii="Times New Roman" w:eastAsia="Times New Roman" w:hAnsi="Times New Roman" w:cs="Times New Roman"/>
        </w:rPr>
        <w:t>target</w:t>
      </w:r>
      <w:r>
        <w:rPr>
          <w:rFonts w:ascii="Times New Roman" w:eastAsia="Times New Roman" w:hAnsi="Times New Roman" w:cs="Times New Roman"/>
        </w:rPr>
        <w:t xml:space="preserve"> for </w:t>
      </w:r>
      <w:r w:rsidR="005E3845">
        <w:rPr>
          <w:rFonts w:ascii="Times New Roman" w:eastAsia="Times New Roman" w:hAnsi="Times New Roman" w:cs="Times New Roman"/>
        </w:rPr>
        <w:t xml:space="preserve">improving </w:t>
      </w:r>
      <w:r w:rsidR="00C614B0">
        <w:rPr>
          <w:rFonts w:ascii="Times New Roman" w:eastAsia="Times New Roman" w:hAnsi="Times New Roman" w:cs="Times New Roman"/>
        </w:rPr>
        <w:t>crop productivity</w:t>
      </w:r>
      <w:r w:rsidR="000D44CC">
        <w:rPr>
          <w:rFonts w:ascii="Times New Roman" w:eastAsia="Times New Roman" w:hAnsi="Times New Roman" w:cs="Times New Roman"/>
        </w:rPr>
        <w:t xml:space="preserve"> </w:t>
      </w:r>
      <w:r w:rsidR="00C614B0">
        <w:rPr>
          <w:rFonts w:ascii="Times New Roman" w:eastAsia="Times New Roman" w:hAnsi="Times New Roman" w:cs="Times New Roman"/>
        </w:rPr>
        <w:t>because increases in Rubisco carboxylation activity have the</w:t>
      </w:r>
      <w:r w:rsidR="000D44CC">
        <w:rPr>
          <w:rFonts w:ascii="Times New Roman" w:eastAsia="Times New Roman" w:hAnsi="Times New Roman" w:cs="Times New Roman"/>
        </w:rPr>
        <w:t xml:space="preserve"> potential </w:t>
      </w:r>
      <w:r w:rsidR="005E3845">
        <w:rPr>
          <w:rFonts w:ascii="Times New Roman" w:eastAsia="Times New Roman" w:hAnsi="Times New Roman" w:cs="Times New Roman"/>
        </w:rPr>
        <w:t xml:space="preserve">to increase </w:t>
      </w:r>
      <w:r w:rsidR="00C614B0">
        <w:rPr>
          <w:rFonts w:ascii="Times New Roman" w:eastAsia="Times New Roman" w:hAnsi="Times New Roman" w:cs="Times New Roman"/>
        </w:rPr>
        <w:t xml:space="preserve">crop </w:t>
      </w:r>
      <w:r w:rsidR="005E3845">
        <w:rPr>
          <w:rFonts w:ascii="Times New Roman" w:eastAsia="Times New Roman" w:hAnsi="Times New Roman" w:cs="Times New Roman"/>
        </w:rPr>
        <w:t xml:space="preserve">yields </w:t>
      </w:r>
      <w:r w:rsidR="00F545C4">
        <w:rPr>
          <w:rFonts w:ascii="Times New Roman" w:eastAsia="Times New Roman" w:hAnsi="Times New Roman" w:cs="Times New Roman"/>
        </w:rPr>
        <w:t>15-30%</w:t>
      </w:r>
      <w:r w:rsidR="00D629CC">
        <w:rPr>
          <w:rFonts w:ascii="Times New Roman" w:eastAsia="Times New Roman" w:hAnsi="Times New Roman" w:cs="Times New Roman"/>
        </w:rPr>
        <w:fldChar w:fldCharType="begin"/>
      </w:r>
      <w:r w:rsidR="002532D3">
        <w:rPr>
          <w:rFonts w:ascii="Times New Roman" w:eastAsia="Times New Roman" w:hAnsi="Times New Roman" w:cs="Times New Roman"/>
        </w:rPr>
        <w:instrText xml:space="preserve"> ADDIN ZOTERO_ITEM CSL_CITATION {"citationID":"2dal4fi1s0","properties":{"formattedCitation":"{\\rtf \\super 2\\uc0\\u8211{}4,7,8\\nosupersub{}}","plainCitation":"2–4,7,8"},"citationItems":[{"id":262,"uris":["http://zotero.org/users/2536149/items/SQ5WJ623"],"uri":["http://zotero.org/users/2536149/items/SQ5WJ623"],"itemData":{"id":262,"type":"article-journal","title":"Can improvement in photosynthesis increase crop yields?","container-title":"Plant, Cell &amp; Environment","page":"315-330","volume":"29","issue":"3","source":"Wiley Online Library","abstract":"The yield potential (Yp) of a grain crop is the seed mass per unit ground area obtained under optimum growing conditions without weeds, pests and diseases. It is determined by the product of the available light energy and by the genetically determined properties: efficiency of light capture (ɛi), the efficiency of conversion of the intercepted light into biomass (ɛc) and the proportion of biomass partitioned into grain (η). Plant breeding brings η and ɛi close to their theoretical maxima, leaving ɛc, primarily determined by photosynthesis, as the only remaining major prospect for improving Yp. Leaf photosynthetic rate, however, is poorly correlated with yield when different genotypes of a crop species are compared. This led to the viewpoint that improvement of leaf photosynthesis has little value for improving Yp. By contrast, the many recent experiments that compare the growth of a genotype in current and future projected elevated [CO2] environments show that increase in leaf photosynthesis is closely associated with similar increases in yield. Are there opportunities to achieve similar increases by genetic manipulation? Six potential routes of increasing ɛc by improving photosynthetic efficiency were explored, ranging from altered canopy architecture to improved regeneration of the acceptor molecule for CO2. Collectively, these changes could improve ɛc and, therefore, Yp by c. 50%. Because some changes could be achieved by transgenic technology, the time of the development of commercial cultivars could be considerably less than by conventional breeding and potentially, within 10–15 years.","DOI":"10.1111/j.1365-3040.2005.01493.x","ISSN":"1365-3040","language":"en","author":[{"family":"Long","given":"Stephen P."},{"family":"Zhu","given":"Xin-Guang"},{"family":"Naidu","given":"Shawna L."},{"family":"Ort","given":"Donald R."}],"issued":{"date-parts":[["2006",3,1]]}}},{"id":483,"uris":["http://zotero.org/users/2536149/items/VUTSM5XV"],"uri":["http://zotero.org/users/2536149/items/VUTSM5XV"],"itemData":{"id":483,"type":"article-journal","title":"Meeting the Global Food Demand of the Future by Engineering Crop Photosynthesis and Yield Potential","container-title":"Cell","page":"56-66","volume":"161","issue":"1","source":"www.cell.com","DOI":"10.1016/j.cell.2015.03.019","ISSN":"0092-8674, 1097-4172","note":"PMID: 25815985","journalAbbreviation":"Cell","language":"English","author":[{"family":"Long","given":"Stephen P."},{"family":"Marshall-Colon","given":"Amy"},{"family":"Zhu","given":"Xin-Guang"}],"issued":{"date-parts":[["2015",3,26]]}}},{"id":414,"uris":["http://zotero.org/users/2536149/items/8TG4NMTW"],"uri":["http://zotero.org/users/2536149/items/8TG4NMTW"],"itemData":{"id":414,"type":"article-journal","title":"Improving Photosynthetic Efficiency for Greater Yield","container-title":"Annual Review of Plant Biology","page":"235-261","volume":"61","issue":"1","source":"Annual Reviews","abstract":"Increasing the yield potential of the major food grain crops has contributed very significantly to a rising food supply over the past 50 years, which has until recently more than kept pace with rising global demand. Whereas improved photosynthetic efficiency has played only a minor role in the remarkable increases in productivity achieved in the last half century, further increases in yield potential will rely in large part on improved photosynthesis. Here we examine inefficiencies in photosynthetic energy transduction in crops from light interception to carbohydrate synthesis, and how classical breeding, systems biology, and synthetic biology are providing new opportunities to develop more productive germplasm. Near-term opportunities include improving the display of leaves in crop canopies to avoid light saturation of individual leaves and further investigation of a photorespiratory bypass that has already improved the productivity of model species. Longer-term opportunities include engineering into plants carboxylases that are better adapted to current and forthcoming CO2 concentrations, and the use of modeling to guide molecular optimization of resource investment among the components of the photosynthetic apparatus, to maximize carbon gain without increasing crop inputs. Collectively, these changes have the potential to more than double the yield potential of our major crops.","DOI":"10.1146/annurev-arplant-042809-112206","note":"PMID: 20192734","author":[{"family":"Zhu","given":"Xin-Guang"},{"family":"Long","given":"Stephen P."},{"family":"Ort","given":"Donald R."}],"issued":{"date-parts":[["2010"]]}}},{"id":418,"uris":["http://zotero.org/users/2536149/items/CMCM2EJ7"],"uri":["http://zotero.org/users/2536149/items/CMCM2EJ7"],"itemData":{"id":418,"type":"article-journal","title":"Rubisco activity and regulation as targets for crop improvement","container-title":"Journal of Experimental Botany","page":"717-730","volume":"64","issue":"3","source":"academic.oup.com","DOI":"10.1093/jxb/ers336","ISSN":"0022-0957","journalAbbreviation":"J Exp Bot","author":[{"family":"Parry","given":"Martin A. J."},{"family":"Andralojc","given":"P. John"},{"family":"Scales","given":"Joanna C."},{"family":"Salvucci","given":"Michael E."},{"family":"Carmo-Silva","given":"A. Elizabete"},{"family":"Alonso","given":"Hernan"},{"family":"Whitney","given":"Spencer M."}],"issued":{"date-parts":[["2013",1,1]]}}},{"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schema":"https://github.com/citation-style-language/schema/raw/master/csl-citation.json"} </w:instrText>
      </w:r>
      <w:r w:rsidR="00D629CC">
        <w:rPr>
          <w:rFonts w:ascii="Times New Roman" w:eastAsia="Times New Roman" w:hAnsi="Times New Roman" w:cs="Times New Roman"/>
        </w:rPr>
        <w:fldChar w:fldCharType="separate"/>
      </w:r>
      <w:r w:rsidR="002532D3" w:rsidRPr="002532D3">
        <w:rPr>
          <w:rFonts w:ascii="Times New Roman" w:eastAsia="Times New Roman" w:hAnsi="Times New Roman" w:cs="Times New Roman"/>
          <w:vertAlign w:val="superscript"/>
        </w:rPr>
        <w:t>2–4,7,8</w:t>
      </w:r>
      <w:r w:rsidR="00D629CC">
        <w:rPr>
          <w:rFonts w:ascii="Times New Roman" w:eastAsia="Times New Roman" w:hAnsi="Times New Roman" w:cs="Times New Roman"/>
        </w:rPr>
        <w:fldChar w:fldCharType="end"/>
      </w:r>
      <w:r w:rsidR="00752EFC">
        <w:rPr>
          <w:rFonts w:ascii="Times New Roman" w:eastAsia="Times New Roman" w:hAnsi="Times New Roman" w:cs="Times New Roman"/>
        </w:rPr>
        <w:t>.</w:t>
      </w:r>
    </w:p>
    <w:p w14:paraId="50FC2D37" w14:textId="72F1141D" w:rsidR="00AF7202" w:rsidRDefault="00C614B0"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The catalytic properties of Rubisco are diverse across photosynthetic organisms and exploiting that diversity is one of the main approaches of photosynthesis improvement</w:t>
      </w:r>
      <w:r w:rsidR="002532D3">
        <w:rPr>
          <w:rFonts w:ascii="Times New Roman" w:eastAsia="Times New Roman" w:hAnsi="Times New Roman" w:cs="Times New Roman"/>
        </w:rPr>
        <w:fldChar w:fldCharType="begin"/>
      </w:r>
      <w:r w:rsidR="00D86690">
        <w:rPr>
          <w:rFonts w:ascii="Times New Roman" w:eastAsia="Times New Roman" w:hAnsi="Times New Roman" w:cs="Times New Roman"/>
        </w:rPr>
        <w:instrText xml:space="preserve"> ADDIN ZOTERO_ITEM CSL_CITATION {"citationID":"2bo9lase5a","properties":{"formattedCitation":"{\\rtf \\super 4,6,9\\uc0\\u8211{}12\\nosupersub{}}","plainCitation":"4,6,9–12"},"citationItems":[{"id":501,"uris":["http://zotero.org/users/2536149/items/XS5U8PIA"],"uri":["http://zotero.org/users/2536149/items/XS5U8PIA"],"itemData":{"id":501,"type":"article-journal","title":"Catalysis and regulation in Rubisco","container-title":"Journal of Experimental Botany","page":"1555-1568","volume":"59","issue":"7","source":"academic.oup.com","DOI":"10.1093/jxb/ern091","ISSN":"0022-0957","journalAbbreviation":"J Exp Bot","author":[{"family":"Andersson","given":"Inger"}],"issued":{"date-parts":[["2008",5,1]]}}},{"id":414,"uris":["http://zotero.org/users/2536149/items/8TG4NMTW"],"uri":["http://zotero.org/users/2536149/items/8TG4NMTW"],"itemData":{"id":414,"type":"article-journal","title":"Improving Photosynthetic Efficiency for Greater Yield","container-title":"Annual Review of Plant Biology","page":"235-261","volume":"61","issue":"1","source":"Annual Reviews","abstract":"Increasing the yield potential of the major food grain crops has contributed very significantly to a rising food supply over the past 50 years, which has until recently more than kept pace with rising global demand. Whereas improved photosynthetic efficiency has played only a minor role in the remarkable increases in productivity achieved in the last half century, further increases in yield potential will rely in large part on improved photosynthesis. Here we examine inefficiencies in photosynthetic energy transduction in crops from light interception to carbohydrate synthesis, and how classical breeding, systems biology, and synthetic biology are providing new opportunities to develop more productive germplasm. Near-term opportunities include improving the display of leaves in crop canopies to avoid light saturation of individual leaves and further investigation of a photorespiratory bypass that has already improved the productivity of model species. Longer-term opportunities include engineering into plants carboxylases that are better adapted to current and forthcoming CO2 concentrations, and the use of modeling to guide molecular optimization of resource investment among the components of the photosynthetic apparatus, to maximize carbon gain without increasing crop inputs. Collectively, these changes have the potential to more than double the yield potential of our major crops.","DOI":"10.1146/annurev-arplant-042809-112206","note":"PMID: 20192734","author":[{"family":"Zhu","given":"Xin-Guang"},{"family":"Long","given":"Stephen P."},{"family":"Ort","given":"Donald R."}],"issued":{"date-parts":[["2010"]]}}},{"id":504,"uris":["http://zotero.org/users/2536149/items/7QC2CU7G"],"uri":["http://zotero.org/users/2536149/items/7QC2CU7G"],"itemData":{"id":504,"type":"article-journal","title":"Rubisco catalytic properties of wild and domesticated relatives provide scope for improving wheat photosynthesis","container-title":"Journal of Experimental Botany","page":"1827-1838","volume":"67","issue":"6","source":"academic.oup.com","DOI":"10.1093/jxb/erv574","ISSN":"0022-0957","journalAbbreviation":"J Exp Bot","author":[{"family":"Prins","given":"Anneke"},{"family":"Orr","given":"Douglas J."},{"family":"Andralojc","given":"P. John"},{"family":"Reynolds","given":"Matthew P."},{"family":"Carmo-Silva","given":"Elizabete"},{"family":"Parry","given":"Martin A. J."}],"issued":{"date-parts":[["2016",3,1]]}}},{"id":324,"uris":["http://zotero.org/users/2536149/items/SFKWU6RM"],"uri":["http://zotero.org/users/2536149/items/SFKWU6RM"],"itemData":{"id":324,"type":"article-journal","title":"Engineering chloroplasts to improve Rubisco catalysis: prospects for translating improvements into food and fiber crops","container-title":"New Phytologist","page":"494-510","volume":"213","issue":"2","source":"Wiley Online Library","abstract":"494\n\n\nI.\n\n495\n\n\nII.\n\n496\n\n\nIII.\n\n496\n\n\nIV.\n\n499\n\n\nV.\n\n499\n\n\nVI.\n\n501\n\n\nVII.\n\n501\n\n\nVIII.\n\n502\n\n\nIX.\n\n505\n\n\nX.\n\n506\n\n\n\n\n507\n\n\n\nReferences\n507\n\n\n\n\n\n\n\n\nSummary\n\nThe uncertainty of future climate change is placing pressure on cropping systems to continue to provide stable increases in productive yields. To mitigate future climates and the increasing threats against global food security, new solutions to manipulate photosynthesis are required. This review explores the current efforts available to improve carbon assimilation within plant chloroplasts by engineering Rubisco, which catalyzes the rate-limiting step of CO2 fixation. Fixation of CO2 and subsequent cycling of 3-phosphoglycerate through the Calvin cycle provides the necessary carbohydrate building blocks for maintaining plant growth and yield, but has to compete with Rubisco oxygenation, which results in photorespiration that is energetically wasteful for plants. Engineering improvements in Rubisco is a complex challenge and requires an understanding of chloroplast gene regulatory pathways, and the intricate nature of Rubisco catalysis and biogenesis, to transplant more efficient forms of Rubisco into crops. In recent times, major advances in Rubisco engineering have been achieved through improvement of our knowledge of Rubisco synthesis and assembly, and identifying amino acid catalytic switches in the L-subunit responsible for improvements in catalysis. Improving the capacity of CO2 fixation in crops such as rice will require further advances in chloroplast bioengineering and Rubisco biogenesis.","DOI":"10.1111/nph.14351","ISSN":"1469-8137","shortTitle":"Engineering chloroplasts to improve Rubisco catalysis","journalAbbreviation":"New Phytol","language":"en","author":[{"family":"Sharwood","given":"Robert E."}],"issued":{"date-parts":[["2017",1,1]]}}},{"id":236,"uris":["http://zotero.org/users/2536149/items/7SMJKSZE"],"uri":["http://zotero.org/users/2536149/items/7SMJKSZE"],"itemData":{"id":236,"type":"article-journal","title":"Rubisco specificity factor tends to be larger in plant species from drier habitats and in species with persistent leaves","container-title":"Plant, Cell &amp; Environment","page":"571-579","volume":"28","issue":"5","source":"Wiley Online Library","abstract":"The specificity factor of Rubisco is a measure of the relative capacities of the enzyme to catalyse carboxylation and oxygenation of ribulose 1,5-bisphosphate and hence to control the relative rates of photosynthetic carbon assimilation and photorespiration. Specificity factors of purified Rubisco from 24 species of C3 plants found in diverse habitats with a wide range of environmental growth limitations by both water availability and temperature in the Balearic Islands were measured at 25 °C. The results suggest that specificity factors are more dependent on environmental pressure than on phylogenetic factors. Irrespective of phylogenetic relationships, higher specificity factors were found in species characteristically growing in dryer environments and in species that are hemideciduous or evergreen. Effects of temperature on specificity factor of the purified enzyme from 14 species were consistent with the concept that higher specificity factors were associated with an increase in the activation energy for oxygenation compared to carboxylation of the 2,3-enediolate of RuBP to the respective transition state intermediates. The results are discussed in terms of selection pressures leading to the differences in specificity factors and the value of the observations for identifying useful genetic manipulation to change Rubisco polypeptide subunits.","DOI":"10.1111/j.1365-3040.2005.01300.x","ISSN":"1365-3040","language":"en","author":[{"family":"Galmés","given":"Jeroni"},{"family":"Flexas","given":"Jaume"},{"family":"Keys","given":"Alfred J."},{"family":"Cifre","given":"Josep"},{"family":"Mitchell","given":"Rowan a. C."},{"family":"Madgwick","given":"Pippa J."},{"family":"Haslam","given":"Richard P."},{"family":"Medrano","given":"Hipólito"},{"family":"Parry","given":"Martin a. J."}],"issued":{"date-parts":[["2005",5,1]]}}},{"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schema":"https://github.com/citation-style-language/schema/raw/master/csl-citation.json"} </w:instrText>
      </w:r>
      <w:r w:rsidR="002532D3">
        <w:rPr>
          <w:rFonts w:ascii="Times New Roman" w:eastAsia="Times New Roman" w:hAnsi="Times New Roman" w:cs="Times New Roman"/>
        </w:rPr>
        <w:fldChar w:fldCharType="separate"/>
      </w:r>
      <w:r w:rsidR="00D86690" w:rsidRPr="00D86690">
        <w:rPr>
          <w:rFonts w:ascii="Times New Roman" w:eastAsia="Times New Roman" w:hAnsi="Times New Roman" w:cs="Times New Roman"/>
          <w:vertAlign w:val="superscript"/>
        </w:rPr>
        <w:t>4,6,9–12</w:t>
      </w:r>
      <w:r w:rsidR="002532D3">
        <w:rPr>
          <w:rFonts w:ascii="Times New Roman" w:eastAsia="Times New Roman" w:hAnsi="Times New Roman" w:cs="Times New Roman"/>
        </w:rPr>
        <w:fldChar w:fldCharType="end"/>
      </w:r>
      <w:r w:rsidR="00EF0A07">
        <w:rPr>
          <w:rFonts w:ascii="Times New Roman" w:eastAsia="Times New Roman" w:hAnsi="Times New Roman" w:cs="Times New Roman"/>
        </w:rPr>
        <w:t>;</w:t>
      </w:r>
      <w:r w:rsidR="00003416">
        <w:rPr>
          <w:rFonts w:ascii="Times New Roman" w:eastAsia="Times New Roman" w:hAnsi="Times New Roman" w:cs="Times New Roman"/>
        </w:rPr>
        <w:t xml:space="preserve"> </w:t>
      </w:r>
      <w:r w:rsidR="00003416" w:rsidRPr="00003416">
        <w:rPr>
          <w:rFonts w:ascii="Times New Roman" w:eastAsia="Times New Roman" w:hAnsi="Times New Roman" w:cs="Times New Roman"/>
          <w:i/>
        </w:rPr>
        <w:t>e.g.</w:t>
      </w:r>
      <w:r w:rsidR="00003416">
        <w:rPr>
          <w:rFonts w:ascii="Times New Roman" w:eastAsia="Times New Roman" w:hAnsi="Times New Roman" w:cs="Times New Roman"/>
        </w:rPr>
        <w:t>, by recombinantly expressing a Rubisco with high specificity for carboxylation over oxygenation.</w:t>
      </w:r>
      <w:r w:rsidR="00294510">
        <w:rPr>
          <w:rFonts w:ascii="Times New Roman" w:eastAsia="Times New Roman" w:hAnsi="Times New Roman" w:cs="Times New Roman"/>
        </w:rPr>
        <w:t xml:space="preserve"> </w:t>
      </w:r>
      <w:r w:rsidR="00043021">
        <w:rPr>
          <w:rFonts w:ascii="Times New Roman" w:eastAsia="Times New Roman" w:hAnsi="Times New Roman" w:cs="Times New Roman"/>
        </w:rPr>
        <w:t xml:space="preserve">Evergreen </w:t>
      </w:r>
      <w:r w:rsidR="001D3600">
        <w:rPr>
          <w:rFonts w:ascii="Times New Roman" w:eastAsia="Times New Roman" w:hAnsi="Times New Roman" w:cs="Times New Roman"/>
        </w:rPr>
        <w:t>plants native</w:t>
      </w:r>
      <w:r w:rsidR="00043021">
        <w:rPr>
          <w:rFonts w:ascii="Times New Roman" w:eastAsia="Times New Roman" w:hAnsi="Times New Roman" w:cs="Times New Roman"/>
        </w:rPr>
        <w:t xml:space="preserve"> to hot and dry environments </w:t>
      </w:r>
      <w:r w:rsidR="001D3600">
        <w:rPr>
          <w:rFonts w:ascii="Times New Roman" w:eastAsia="Times New Roman" w:hAnsi="Times New Roman" w:cs="Times New Roman"/>
        </w:rPr>
        <w:t xml:space="preserve">are promising sources of </w:t>
      </w:r>
      <w:r w:rsidR="00D53BD1">
        <w:rPr>
          <w:rFonts w:ascii="Times New Roman" w:eastAsia="Times New Roman" w:hAnsi="Times New Roman" w:cs="Times New Roman"/>
        </w:rPr>
        <w:t xml:space="preserve">Rubisco variants with </w:t>
      </w:r>
      <w:r w:rsidR="001D3600">
        <w:rPr>
          <w:rFonts w:ascii="Times New Roman" w:eastAsia="Times New Roman" w:hAnsi="Times New Roman" w:cs="Times New Roman"/>
        </w:rPr>
        <w:t>desirable characteristics</w:t>
      </w:r>
      <w:r w:rsidR="005D53B2">
        <w:rPr>
          <w:rFonts w:ascii="Times New Roman" w:eastAsia="Times New Roman" w:hAnsi="Times New Roman" w:cs="Times New Roman"/>
        </w:rPr>
        <w:fldChar w:fldCharType="begin"/>
      </w:r>
      <w:r w:rsidR="005D53B2">
        <w:rPr>
          <w:rFonts w:ascii="Times New Roman" w:eastAsia="Times New Roman" w:hAnsi="Times New Roman" w:cs="Times New Roman"/>
        </w:rPr>
        <w:instrText xml:space="preserve"> ADDIN ZOTERO_ITEM CSL_CITATION {"citationID":"1qc3lit6m8","properties":{"formattedCitation":"{\\rtf \\super 6,12\\nosupersub{}}","plainCitation":"6,12"},"citationItems":[{"id":236,"uris":["http://zotero.org/users/2536149/items/7SMJKSZE"],"uri":["http://zotero.org/users/2536149/items/7SMJKSZE"],"itemData":{"id":236,"type":"article-journal","title":"Rubisco specificity factor tends to be larger in plant species from drier habitats and in species with persistent leaves","container-title":"Plant, Cell &amp; Environment","page":"571-579","volume":"28","issue":"5","source":"Wiley Online Library","abstract":"The specificity factor of Rubisco is a measure of the relative capacities of the enzyme to catalyse carboxylation and oxygenation of ribulose 1,5-bisphosphate and hence to control the relative rates of photosynthetic carbon assimilation and photorespiration. Specificity factors of purified Rubisco from 24 species of C3 plants found in diverse habitats with a wide range of environmental growth limitations by both water availability and temperature in the Balearic Islands were measured at 25 °C. The results suggest that specificity factors are more dependent on environmental pressure than on phylogenetic factors. Irrespective of phylogenetic relationships, higher specificity factors were found in species characteristically growing in dryer environments and in species that are hemideciduous or evergreen. Effects of temperature on specificity factor of the purified enzyme from 14 species were consistent with the concept that higher specificity factors were associated with an increase in the activation energy for oxygenation compared to carboxylation of the 2,3-enediolate of RuBP to the respective transition state intermediates. The results are discussed in terms of selection pressures leading to the differences in specificity factors and the value of the observations for identifying useful genetic manipulation to change Rubisco polypeptide subunits.","DOI":"10.1111/j.1365-3040.2005.01300.x","ISSN":"1365-3040","language":"en","author":[{"family":"Galmés","given":"Jeroni"},{"family":"Flexas","given":"Jaume"},{"family":"Keys","given":"Alfred J."},{"family":"Cifre","given":"Josep"},{"family":"Mitchell","given":"Rowan a. C."},{"family":"Madgwick","given":"Pippa J."},{"family":"Haslam","given":"Richard P."},{"family":"Medrano","given":"Hipólito"},{"family":"Parry","given":"Martin a. J."}],"issued":{"date-parts":[["2005",5,1]]}}},{"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schema":"https://github.com/citation-style-language/schema/raw/master/csl-citation.json"} </w:instrText>
      </w:r>
      <w:r w:rsidR="005D53B2">
        <w:rPr>
          <w:rFonts w:ascii="Times New Roman" w:eastAsia="Times New Roman" w:hAnsi="Times New Roman" w:cs="Times New Roman"/>
        </w:rPr>
        <w:fldChar w:fldCharType="separate"/>
      </w:r>
      <w:r w:rsidR="005D53B2" w:rsidRPr="005D53B2">
        <w:rPr>
          <w:rFonts w:ascii="Times New Roman" w:eastAsia="Times New Roman" w:hAnsi="Times New Roman" w:cs="Times New Roman"/>
          <w:vertAlign w:val="superscript"/>
        </w:rPr>
        <w:t>6,12</w:t>
      </w:r>
      <w:r w:rsidR="005D53B2">
        <w:rPr>
          <w:rFonts w:ascii="Times New Roman" w:eastAsia="Times New Roman" w:hAnsi="Times New Roman" w:cs="Times New Roman"/>
        </w:rPr>
        <w:fldChar w:fldCharType="end"/>
      </w:r>
      <w:r w:rsidR="00D53BD1">
        <w:rPr>
          <w:rFonts w:ascii="Times New Roman" w:eastAsia="Times New Roman" w:hAnsi="Times New Roman" w:cs="Times New Roman"/>
        </w:rPr>
        <w:t xml:space="preserve">, suggesting that </w:t>
      </w:r>
      <w:r w:rsidR="006426C1">
        <w:rPr>
          <w:rFonts w:ascii="Times New Roman" w:eastAsia="Times New Roman" w:hAnsi="Times New Roman" w:cs="Times New Roman"/>
        </w:rPr>
        <w:t xml:space="preserve">Australia’s native diversity </w:t>
      </w:r>
      <w:r w:rsidR="00863009">
        <w:rPr>
          <w:rFonts w:ascii="Times New Roman" w:eastAsia="Times New Roman" w:hAnsi="Times New Roman" w:cs="Times New Roman"/>
        </w:rPr>
        <w:t>is likely</w:t>
      </w:r>
      <w:r w:rsidR="006426C1">
        <w:rPr>
          <w:rFonts w:ascii="Times New Roman" w:eastAsia="Times New Roman" w:hAnsi="Times New Roman" w:cs="Times New Roman"/>
        </w:rPr>
        <w:t xml:space="preserve"> a rich source of favorable Rubisco </w:t>
      </w:r>
      <w:r w:rsidR="00B93586">
        <w:rPr>
          <w:rFonts w:ascii="Times New Roman" w:eastAsia="Times New Roman" w:hAnsi="Times New Roman" w:cs="Times New Roman"/>
        </w:rPr>
        <w:t>variants</w:t>
      </w:r>
      <w:r w:rsidR="00AF7202">
        <w:rPr>
          <w:rFonts w:ascii="Times New Roman" w:eastAsia="Times New Roman" w:hAnsi="Times New Roman" w:cs="Times New Roman"/>
        </w:rPr>
        <w:t>.</w:t>
      </w:r>
    </w:p>
    <w:p w14:paraId="24AD9780" w14:textId="569AD4DF" w:rsidR="00826A93" w:rsidRDefault="001770E8" w:rsidP="002678F8">
      <w:pPr>
        <w:ind w:firstLine="426"/>
        <w:jc w:val="both"/>
        <w:outlineLvl w:val="0"/>
        <w:rPr>
          <w:rFonts w:ascii="Times New Roman" w:eastAsia="Times New Roman" w:hAnsi="Times New Roman" w:cs="Times New Roman"/>
        </w:rPr>
      </w:pPr>
      <w:r w:rsidRPr="001770E8">
        <w:rPr>
          <w:rFonts w:ascii="Times New Roman" w:eastAsia="Times New Roman" w:hAnsi="Times New Roman" w:cs="Times New Roman"/>
          <w:i/>
        </w:rPr>
        <w:t>In vivo</w:t>
      </w:r>
      <w:r>
        <w:rPr>
          <w:rFonts w:ascii="Times New Roman" w:eastAsia="Times New Roman" w:hAnsi="Times New Roman" w:cs="Times New Roman"/>
        </w:rPr>
        <w:t xml:space="preserve"> Rubisco catalytic properties depend both on the Rubisco variant and on a second enzyme</w:t>
      </w:r>
      <w:r w:rsidR="006D3C96">
        <w:rPr>
          <w:rFonts w:ascii="Times New Roman" w:eastAsia="Times New Roman" w:hAnsi="Times New Roman" w:cs="Times New Roman"/>
        </w:rPr>
        <w:t>, Rubisco activase,</w:t>
      </w:r>
      <w:r>
        <w:rPr>
          <w:rFonts w:ascii="Times New Roman" w:eastAsia="Times New Roman" w:hAnsi="Times New Roman" w:cs="Times New Roman"/>
        </w:rPr>
        <w:t xml:space="preserve"> that </w:t>
      </w:r>
      <w:r w:rsidR="006D3C96">
        <w:rPr>
          <w:rFonts w:ascii="Times New Roman" w:eastAsia="Times New Roman" w:hAnsi="Times New Roman" w:cs="Times New Roman"/>
        </w:rPr>
        <w:t xml:space="preserve">interacts with Rubisco to </w:t>
      </w:r>
      <w:r>
        <w:rPr>
          <w:rFonts w:ascii="Times New Roman" w:eastAsia="Times New Roman" w:hAnsi="Times New Roman" w:cs="Times New Roman"/>
        </w:rPr>
        <w:t>maintain its active state. Rubisco activase is a target for photosynthesis improvement, particularly for increasing crop heat tolerance,</w:t>
      </w:r>
      <w:r w:rsidR="00882806">
        <w:rPr>
          <w:rFonts w:ascii="Times New Roman" w:eastAsia="Times New Roman" w:hAnsi="Times New Roman" w:cs="Times New Roman"/>
        </w:rPr>
        <w:t xml:space="preserve"> because its activity is critical to carbon fixation and it is </w:t>
      </w:r>
      <w:r>
        <w:rPr>
          <w:rFonts w:ascii="Times New Roman" w:eastAsia="Times New Roman" w:hAnsi="Times New Roman" w:cs="Times New Roman"/>
        </w:rPr>
        <w:t>highly temperature sensitive</w:t>
      </w:r>
      <w:r w:rsidR="005D53B2">
        <w:rPr>
          <w:rFonts w:ascii="Times New Roman" w:eastAsia="Times New Roman" w:hAnsi="Times New Roman" w:cs="Times New Roman"/>
        </w:rPr>
        <w:fldChar w:fldCharType="begin"/>
      </w:r>
      <w:r w:rsidR="00863009">
        <w:rPr>
          <w:rFonts w:ascii="Times New Roman" w:eastAsia="Times New Roman" w:hAnsi="Times New Roman" w:cs="Times New Roman"/>
        </w:rPr>
        <w:instrText xml:space="preserve"> ADDIN ZOTERO_ITEM CSL_CITATION {"citationID":"2p6jq920ft","properties":{"formattedCitation":"{\\rtf \\super 13\\uc0\\u8211{}17\\nosupersub{}}","plainCitation":"13–17"},"citationItems":[{"id":522,"uris":["http://zotero.org/users/2536149/items/JXBFQKF3"],"uri":["http://zotero.org/users/2536149/items/JXBFQKF3"],"itemData":{"id":522,"type":"article-journal","title":"Rubisco activase is a key regulator of non-steady-state photosynthesis at any leaf temperature and, to a lesser extent, of steady-state photosynthesis at high temperature","container-title":"The Plant Journal","page":"871-880","volume":"71","issue":"6","source":"Wiley Online Library","abstract":"The role of Rubisco activase in steady-state and non-steady-state photosynthesis was analyzed in wild-type (Oryza sativa) and transgenic rice that expressed different amounts of Rubisco activase. Below 25°C, the Rubisco activation state and steady-state photosynthesis were only affected when Rubisco activase was reduced by more than 70%. However, at 40°C, smaller reductions in Rubisco activase content were linked to a reduced Rubisco activation state and steady-state photosynthesis. As a result, overexpression of maize Rubisco activase in rice did not lead to an increase of the Rubisco activation state, nor to an increase in photosynthetic rate below 25°C, but had a small stimulatory effect at 40°C. On the other hand, the rate at which photosynthesis approached the steady state following an increase in light intensity was rapid in Rubisco activase-overexpressing plants, intermediate in the wild-type, and slowest in antisense plants at any leaf temperature. In Rubisco activase-overexpressing plants, Rubisco activation state at low light was maintained at higher levels than in the wild-type. Thus, rapid regulation by Rubisco activase following an increase in light intensity and/or maintenance of a high Rubisco activation state at low light would result in a rapid increase in Rubisco activation state and photosynthetic rate following an increase in light intensity. It is concluded that Rubisco activase plays an important role in the regulation of non-steady-state photosynthesis at any leaf temperature and, to a lesser extent, of steady-state photosynthesis at high temperature.","DOI":"10.1111/j.1365-313X.2012.05041.x","ISSN":"1365-313X","language":"en","author":[{"family":"Yamori","given":"Wataru"},{"family":"Masumoto","given":"Chisato"},{"family":"Fukayama","given":"Hiroshi"},{"family":"Makino","given":"Amane"}],"issued":{"date-parts":[["2012",9,1]]}}},{"id":528,"uris":["http://zotero.org/users/2536149/items/Z5MHGKHT"],"uri":["http://zotero.org/users/2536149/items/Z5MHGKHT"],"itemData":{"id":528,"type":"article-journal","title":"Optimizing Rubisco and its regulation for greater resource use efficiency","container-title":"Plant, Cell &amp; Environment","page":"1817-1832","volume":"38","issue":"9","source":"Wiley Online Library","abstract":"Rubisco catalyses the carboxylation of ribulose-1,5-bisphosphate (RuBP), enabling net CO2 assimilation in photosynthesis. The properties and regulation of Rubisco are not optimal for biomass production in current and projected future environments. Rubisco is relatively inefficient, and large amounts of the enzyme are needed to support photosynthesis, requiring large investments in nitrogen. The competing oxygenation of RuBP by Rubisco decreases photosynthetic efficiency. Additionally, Rubisco is inhibited by some sugar phosphates and depends upon interaction with Rubisco activase (Rca) to be reactivated. Rca activity is modulated by the chloroplast redox status and ADP/ATP ratios, thereby mediating Rubisco activation and photosynthetic induction in response to irradiance. The extreme thermal sensitivity of Rca compromises net CO2 assimilation at moderately high temperatures. Given its central role in carbon assimilation, the improvement of Rubisco function and regulation is tightly linked with irradiance, nitrogen and water use efficiencies. Although past attempts have had limited success, novel technologies and an expanding knowledge base make the challenge of improving Rubisco activity in crops an achievable goal. Strategies to optimize Rubisco and its regulation are addressed in relation to their potential to improve crop resource use efficiency and climate resilience of photosynthesis.","DOI":"10.1111/pce.12425","ISSN":"1365-3040","journalAbbreviation":"Plant Cell Environ","language":"en","author":[{"family":"Carmo-Silva","given":"Elizabete"},{"family":"Scales","given":"Joanna C."},{"family":"Madgwick","given":"Pippa J."},{"family":"Parry","given":"Martin a. J."}],"issued":{"date-parts":[["2015",9,1]]}}},{"id":537,"uris":["http://zotero.org/users/2536149/items/55N226S6"],"uri":["http://zotero.org/users/2536149/items/55N226S6"],"itemData":{"id":537,"type":"article-journal","title":"Relationship between the Heat Tolerance of Photosynthesis and the Thermal Stability of Rubisco Activase in Plants from Contrasting Thermal Environments","container-title":"Plant Physiology","page":"1460-1470","volume":"134","issue":"4","source":"www.plantphysiol.org","abstract":"Inhibition of net photosynthesis (Pn) by moderate heat stress has been attributed to an inability of Rubisco activase to maintain Rubisco in an active form. To examine this proposal, the temperature response of Pn, Rubisco activation, chlorophyll fluorescence, and the activities of Rubisco and Rubisco activase were examined in species from contrasting environments. The temperature optimum of Rubisco activation was 10°C higher in the creosote bush (Larrea tridentata) compared with the Antarctic hairgrass (Deschampsia antarctica), resembling the temperature response of Pn. Pn increased markedly with increasing internal CO2 concentration in Antarctic hairgrass and creosote bush plants subjected to moderate heat stress even under nonphotorespiratory conditions. Nonphotochemical quenching of chlorophyll fluorescence, the effective quantum yield of photochemical energy conversion (ΔF/Fm′) and the maximum yield of PSII (Fv/Fm) were more sensitive to temperature in Antarctic hairgrass and two other species endemic to cold regions (i.e. Lysipomia pumila and spinach [Spinacea oleracea]) compared with creosote bush and three species (i.e. jojoba [Simmondsia chinensis], tobacco [Nicotiana tabacum], and cotton [Gossypium hirsutum]) from warm regions. The temperature response of activity and the rate of catalytic inactivation of Rubisco from creosote bush and Antarctic hairgrass were similar, whereas the optimum for ATP hydrolysis and Rubisco activation by recombinant creosote bush, cotton, and tobacco activase was 8°C to 10°C higher than for Antarctic hairgrass and spinach activase. These results support a role for activase in limiting photosynthesis at high temperature.","DOI":"10.1104/pp.103.038323","ISSN":", 1532-2548","note":"PMID: 15084731","journalAbbreviation":"Plant Physiol.","language":"en","author":[{"family":"Salvucci","given":"Michael E."},{"family":"Crafts-Brandner","given":"Steven J."}],"issued":{"date-parts":[["2004",4,1]]}}},{"id":541,"uris":["http://zotero.org/users/2536149/items/KDDQGU2B"],"uri":["http://zotero.org/users/2536149/items/KDDQGU2B"],"itemData":{"id":541,"type":"article-journal","title":"Increased heat sensitivity of photosynthesis in tobacco plants with reduced Rubisco activase","container-title":"Photosynthesis Research","page":"147-156","volume":"67","issue":"1-2","source":"link.springer.com","abstract":"High temperature inhibits photosynthesis by several mechanisms including deactivation of Rubisco. The inhibition of photosynthesis by high temperature and its relationship to Rubisco deactivation was studied using tobacco (Nicotiana tabaccum L. cv W38) transformed with a Rubisco activase gene inserted in the antisense orientation and untransformed controls. High temperature (42 °C) reduced photosynthesis in both lines of plants. However, photosynthesis recovered nearly completely in wild-type plants and very little in plants lacking Rubisco activase. The F0′ level of chlorophyll fluorescence decreased and qN increased in the control plants during heating. In the antisense plants, qN was always high and F0′ increased slightly during heat stress. NADP-malate dehydrogenase activation was unaffected by heat stress in control plants but was increased in the transgenic plants, consistent with a high redox status in the chloroplast. In wild-type plants, the inhibition of photosynthesis could be explained by a reversible decarbamylation of Rubisco and an acceptor-side limitation imposed on photosynthetic electron transport. However, in the anti-activase plants, carbamylation was low and constant and could not explain how photosynthesis was reduced at high temperature. Because ribulose bisphosphate was saturating at high temperature, the reduction in photosynthesis must have been caused by some impairment of Rubisco function not reflected in measurements of activation state or carbamylation status. This in vivo Rubisco impairment was not relieved upon return to lower temperature. We speculate that the reversible decarbamylation of Rubisco at moderately high temperature may be a protective mechanism by which the plant avoids more serious effects on Rubisco and the rest of the photosynthetic apparatus.","DOI":"10.1023/A:1010633823747","ISSN":"0166-8595, 1573-5079","journalAbbreviation":"Photosynthesis Research","language":"en","author":[{"family":"Sharkey","given":"Thomas D."},{"family":"Badger","given":"Murray R."},{"family":"Caemmerer","given":"Susanne","dropping-particle":"von"},{"family":"Andrews","given":"T. John"}],"issued":{"date-parts":[["2001",2,1]]}}},{"id":544,"uris":["http://zotero.org/users/2536149/items/HDJQVCFI"],"uri":["http://zotero.org/users/2536149/items/HDJQVCFI"],"itemData":{"id":544,"type":"chapter","title":"Strategies for Optimizing Photosynthesis with Biotechnology to Improve Crop \t\t\t\t\tYield","container-title":"Handbook of Photosynthesis, Third Edition","collection-title":"Books in Soils, Plants, and the Environment","publisher":"CRC Press","page":"741-759","number-of-volumes":"0","source":"crcnetbase.com (Atypon)","URL":"http://www.crcnetbase.com/doi/abs/10.1201/b19498-55","ISBN":"978-1-4822-3073-4","note":"DOI: 10.1201/b19498-55\nDOI: 10.1201/b19498-55","author":[{"family":"Yamori","given":"Wataru"},{"family":"Irving","given":"LouisJ"},{"family":"Adachi","given":"Shunsuke"},{"family":"Busch","given":"FlorianA"}],"issued":{"date-parts":[["2016",3,28]]},"accessed":{"date-parts":[["2017",3,20]]}}}],"schema":"https://github.com/citation-style-language/schema/raw/master/csl-citation.json"} </w:instrText>
      </w:r>
      <w:r w:rsidR="005D53B2">
        <w:rPr>
          <w:rFonts w:ascii="Times New Roman" w:eastAsia="Times New Roman" w:hAnsi="Times New Roman" w:cs="Times New Roman"/>
        </w:rPr>
        <w:fldChar w:fldCharType="separate"/>
      </w:r>
      <w:r w:rsidR="00863009" w:rsidRPr="00863009">
        <w:rPr>
          <w:rFonts w:ascii="Times New Roman" w:eastAsia="Times New Roman" w:hAnsi="Times New Roman" w:cs="Times New Roman"/>
          <w:vertAlign w:val="superscript"/>
        </w:rPr>
        <w:t>13–17</w:t>
      </w:r>
      <w:r w:rsidR="005D53B2">
        <w:rPr>
          <w:rFonts w:ascii="Times New Roman" w:eastAsia="Times New Roman" w:hAnsi="Times New Roman" w:cs="Times New Roman"/>
        </w:rPr>
        <w:fldChar w:fldCharType="end"/>
      </w:r>
      <w:r w:rsidR="00367FAD">
        <w:rPr>
          <w:rFonts w:ascii="Times New Roman" w:eastAsia="Times New Roman" w:hAnsi="Times New Roman" w:cs="Times New Roman"/>
        </w:rPr>
        <w:t>.</w:t>
      </w:r>
      <w:r w:rsidR="00845152">
        <w:rPr>
          <w:rFonts w:ascii="Times New Roman" w:eastAsia="Times New Roman" w:hAnsi="Times New Roman" w:cs="Times New Roman"/>
        </w:rPr>
        <w:t xml:space="preserve"> </w:t>
      </w:r>
      <w:r w:rsidR="00E75358">
        <w:rPr>
          <w:rFonts w:ascii="Times New Roman" w:eastAsia="Times New Roman" w:hAnsi="Times New Roman" w:cs="Times New Roman"/>
        </w:rPr>
        <w:t xml:space="preserve">Recombinant thermostable Rubisco activase increases </w:t>
      </w:r>
      <w:r w:rsidR="00E75358" w:rsidRPr="00D054CA">
        <w:rPr>
          <w:rFonts w:ascii="Times New Roman" w:eastAsia="Times New Roman" w:hAnsi="Times New Roman" w:cs="Times New Roman"/>
          <w:i/>
        </w:rPr>
        <w:t>Arabidopsis</w:t>
      </w:r>
      <w:r w:rsidR="00E75358">
        <w:rPr>
          <w:rFonts w:ascii="Times New Roman" w:eastAsia="Times New Roman" w:hAnsi="Times New Roman" w:cs="Times New Roman"/>
        </w:rPr>
        <w:t xml:space="preserve"> growth at high temperatures</w:t>
      </w:r>
      <w:r w:rsidR="00863009">
        <w:rPr>
          <w:rFonts w:ascii="Times New Roman" w:eastAsia="Times New Roman" w:hAnsi="Times New Roman" w:cs="Times New Roman"/>
        </w:rPr>
        <w:fldChar w:fldCharType="begin"/>
      </w:r>
      <w:r w:rsidR="00863009">
        <w:rPr>
          <w:rFonts w:ascii="Times New Roman" w:eastAsia="Times New Roman" w:hAnsi="Times New Roman" w:cs="Times New Roman"/>
        </w:rPr>
        <w:instrText xml:space="preserve"> ADDIN ZOTERO_ITEM CSL_CITATION {"citationID":"27i449n9ig","properties":{"formattedCitation":"{\\rtf \\super 18\\nosupersub{}}","plainCitation":"18"},"citationItems":[{"id":549,"uris":["http://zotero.org/users/2536149/items/RW4RFT2E"],"uri":["http://zotero.org/users/2536149/items/RW4RFT2E"],"itemData":{"id":549,"type":"article-journal","title":"Enhanced Thermostability of Arabidopsis Rubisco Activase Improves Photosynthesis and Growth Rates under Moderate Heat Stress","container-title":"The Plant Cell","page":"3230-3241","volume":"19","issue":"10","source":"www.plantcell.org","abstract":"Plant photosynthesis declines when the temperature exceeds its optimum range. Recent evidence indicates that the reduction in photosynthesis is linked to ribulose-1,5-bis-phosphate carboxylase/oxygenase (Rubisco) deactivation due to the inhibition of Rubisco activase (RCA) under moderately elevated temperatures. To test the hypothesis that thermostable RCA can improve photosynthesis under elevated temperatures, we used gene shuffling technology to generate several Arabidopsis thaliana RCA1 (short isoform) variants exhibiting improved thermostability. Wild-type RCA1 and selected thermostable RCA1 variants were introduced into an Arabidopsis RCA deletion (Δrca) line. In a long-term growth test at either constant 26°C or daily 4-h 30°C exposure, the transgenic lines with the thermostable RCA1 variants exhibited higher photosynthetic rates, improved development patterns, higher biomass, and increased seed yields compared with the lines expressing wild-type RCA1 and a slight improvement compared with untransformed Arabidopsis plants. These results provide clear evidence that RCA is a major limiting factor in plant photosynthesis under moderately elevated temperatures and a potential target for genetic manipulation to improve crop plants productivity under heat stress conditions.","DOI":"10.1105/tpc.107.054171","ISSN":", 1532-298X","note":"PMID: 17933901","journalAbbreviation":"Plant Cell","language":"en","author":[{"family":"Kurek","given":"Itzhak"},{"family":"Chang","given":"Thom Kai"},{"family":"Bertain","given":"Sean M."},{"family":"Madrigal","given":"Alfredo"},{"family":"Liu","given":"Lu"},{"family":"Lassner","given":"Michael W."},{"family":"Zhu","given":"Genhai"}],"issued":{"date-parts":[["2007",10,1]]}}}],"schema":"https://github.com/citation-style-language/schema/raw/master/csl-citation.json"} </w:instrText>
      </w:r>
      <w:r w:rsidR="00863009">
        <w:rPr>
          <w:rFonts w:ascii="Times New Roman" w:eastAsia="Times New Roman" w:hAnsi="Times New Roman" w:cs="Times New Roman"/>
        </w:rPr>
        <w:fldChar w:fldCharType="separate"/>
      </w:r>
      <w:r w:rsidR="00863009" w:rsidRPr="00863009">
        <w:rPr>
          <w:rFonts w:ascii="Times New Roman" w:eastAsia="Times New Roman" w:hAnsi="Times New Roman" w:cs="Times New Roman"/>
          <w:vertAlign w:val="superscript"/>
        </w:rPr>
        <w:t>18</w:t>
      </w:r>
      <w:r w:rsidR="00863009">
        <w:rPr>
          <w:rFonts w:ascii="Times New Roman" w:eastAsia="Times New Roman" w:hAnsi="Times New Roman" w:cs="Times New Roman"/>
        </w:rPr>
        <w:fldChar w:fldCharType="end"/>
      </w:r>
      <w:r w:rsidR="00E75358">
        <w:rPr>
          <w:rFonts w:ascii="Times New Roman" w:eastAsia="Times New Roman" w:hAnsi="Times New Roman" w:cs="Times New Roman"/>
        </w:rPr>
        <w:t>. Faster</w:t>
      </w:r>
      <w:r w:rsidR="00D054CA">
        <w:rPr>
          <w:rFonts w:ascii="Times New Roman" w:eastAsia="Times New Roman" w:hAnsi="Times New Roman" w:cs="Times New Roman"/>
        </w:rPr>
        <w:t xml:space="preserve"> growth at high temperatures by Australian wild rice versus cultivated rice has been attributed to a thermotolerant Rubisco activase variant in wild rice</w:t>
      </w:r>
      <w:r w:rsidR="005E3615">
        <w:rPr>
          <w:rFonts w:ascii="Times New Roman" w:eastAsia="Times New Roman" w:hAnsi="Times New Roman" w:cs="Times New Roman"/>
        </w:rPr>
        <w:fldChar w:fldCharType="begin"/>
      </w:r>
      <w:r w:rsidR="005E3615">
        <w:rPr>
          <w:rFonts w:ascii="Times New Roman" w:eastAsia="Times New Roman" w:hAnsi="Times New Roman" w:cs="Times New Roman"/>
        </w:rPr>
        <w:instrText xml:space="preserve"> ADDIN ZOTERO_ITEM CSL_CITATION {"citationID":"8kfo72bgj","properties":{"formattedCitation":"{\\rtf \\super 19\\nosupersub{}}","plainCitation":"19"},"citationItems":[{"id":531,"uris":["http://zotero.org/users/2536149/items/JF9X7369"],"uri":["http://zotero.org/users/2536149/items/JF9X7369"],"itemData":{"id":531,"type":"article-journal","title":"Heat tolerance in a wild Oryza species is attributed to maintenance of Rubisco activation by a thermally stable Rubisco activase ortholog","container-title":"New Phytologist","page":"899-911","volume":"211","issue":"3","source":"Wiley Online Library","abstract":"* The mechanistic basis of tolerance to heat stress was investigated in Oryza sativa and two wild rice species, Oryza meridionalis and Oryza australiensis. The wild relatives are endemic to the hot, arid Australian savannah.\n\n\n* Leaf elongation rates and gas exchange were measured during short periods of supra-optimal heat, revealing species differences. The Rubisco activase (RCA) gene from each species was sequenced. Using expressed recombinant RCA and leaf-extracted RCA, the kinetic properties of the two isoforms were studied under high temperatures.\n\n\n* Leaf elongation was undiminished at 45°C in O. australiensis. The net photosynthetic rate was almost 50% slower in O. sativa at 45°C than at 28°C, while in O. australiensis it was unaffected. Oryza meridionalis exhibited intermediate heat tolerance. Based on previous reports that RCA is heat-labile, the Rubisco activation state was measured. It correlated positively with leaf elongation rates across all three species and four periods of exposure to 45°C. Sequence analysis revealed numerous polymorphisms in the RCA amino acid sequence from O. australiensis. The O. australiensis RCA enzyme was thermally stable up to 42°C, contrasting with RCA from O. sativa, which was inhibited at 36°C.\n\n\n* We attribute heat tolerance in the wild species to thermal stability of RCA, enabling Rubisco to remain active.","DOI":"10.1111/nph.13963","ISSN":"1469-8137","journalAbbreviation":"New Phytol","language":"en","author":[{"family":"Scafaro","given":"Andrew P."},{"family":"Gallé","given":"Alexander"},{"family":"Van Rie","given":"Jeroen"},{"family":"Carmo-Silva","given":"Elizabete"},{"family":"Salvucci","given":"Michael E."},{"family":"Atwell","given":"Brian J."}],"issued":{"date-parts":[["2016",8,1]]}}}],"schema":"https://github.com/citation-style-language/schema/raw/master/csl-citation.json"} </w:instrText>
      </w:r>
      <w:r w:rsidR="005E3615">
        <w:rPr>
          <w:rFonts w:ascii="Times New Roman" w:eastAsia="Times New Roman" w:hAnsi="Times New Roman" w:cs="Times New Roman"/>
        </w:rPr>
        <w:fldChar w:fldCharType="separate"/>
      </w:r>
      <w:r w:rsidR="005E3615" w:rsidRPr="005E3615">
        <w:rPr>
          <w:rFonts w:ascii="Times New Roman" w:eastAsia="Times New Roman" w:hAnsi="Times New Roman" w:cs="Times New Roman"/>
          <w:vertAlign w:val="superscript"/>
        </w:rPr>
        <w:t>19</w:t>
      </w:r>
      <w:r w:rsidR="005E3615">
        <w:rPr>
          <w:rFonts w:ascii="Times New Roman" w:eastAsia="Times New Roman" w:hAnsi="Times New Roman" w:cs="Times New Roman"/>
        </w:rPr>
        <w:fldChar w:fldCharType="end"/>
      </w:r>
      <w:r w:rsidR="00E75358">
        <w:rPr>
          <w:rFonts w:ascii="Times New Roman" w:eastAsia="Times New Roman" w:hAnsi="Times New Roman" w:cs="Times New Roman"/>
        </w:rPr>
        <w:t xml:space="preserve">, demonstrating the potential for discovering important photosynthesis enzyme variants among Australian native plants. </w:t>
      </w:r>
    </w:p>
    <w:p w14:paraId="616F27E4" w14:textId="58490A01" w:rsidR="00E01106" w:rsidRDefault="005A6E2F"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 xml:space="preserve">This proposal addresses the need for a faster way to identify potentially useful </w:t>
      </w:r>
      <w:r w:rsidR="00626627">
        <w:rPr>
          <w:rFonts w:ascii="Times New Roman" w:eastAsia="Times New Roman" w:hAnsi="Times New Roman" w:cs="Times New Roman"/>
        </w:rPr>
        <w:t>enzyme variants from among hundreds of genotypes</w:t>
      </w:r>
      <w:r>
        <w:rPr>
          <w:rFonts w:ascii="Times New Roman" w:eastAsia="Times New Roman" w:hAnsi="Times New Roman" w:cs="Times New Roman"/>
        </w:rPr>
        <w:t xml:space="preserve">. </w:t>
      </w:r>
      <w:r w:rsidR="00E01106">
        <w:rPr>
          <w:rFonts w:ascii="Times New Roman" w:eastAsia="Times New Roman" w:hAnsi="Times New Roman" w:cs="Times New Roman"/>
        </w:rPr>
        <w:t>Rubisco catalytic properties have been measured in less than 0.025% of plants</w:t>
      </w:r>
      <w:r w:rsidR="005E3615">
        <w:rPr>
          <w:rFonts w:ascii="Times New Roman" w:eastAsia="Times New Roman" w:hAnsi="Times New Roman" w:cs="Times New Roman"/>
        </w:rPr>
        <w:fldChar w:fldCharType="begin"/>
      </w:r>
      <w:r w:rsidR="005E3615">
        <w:rPr>
          <w:rFonts w:ascii="Times New Roman" w:eastAsia="Times New Roman" w:hAnsi="Times New Roman" w:cs="Times New Roman"/>
        </w:rPr>
        <w:instrText xml:space="preserve"> ADDIN ZOTERO_ITEM CSL_CITATION {"citationID":"r2fka3lr1","properties":{"formattedCitation":"{\\rtf \\super 6\\nosupersub{}}","plainCitation":"6"},"citationItems":[{"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schema":"https://github.com/citation-style-language/schema/raw/master/csl-citation.json"} </w:instrText>
      </w:r>
      <w:r w:rsidR="005E3615">
        <w:rPr>
          <w:rFonts w:ascii="Times New Roman" w:eastAsia="Times New Roman" w:hAnsi="Times New Roman" w:cs="Times New Roman"/>
        </w:rPr>
        <w:fldChar w:fldCharType="separate"/>
      </w:r>
      <w:r w:rsidR="005E3615" w:rsidRPr="005E3615">
        <w:rPr>
          <w:rFonts w:ascii="Times New Roman" w:eastAsia="Times New Roman" w:hAnsi="Times New Roman" w:cs="Times New Roman"/>
          <w:vertAlign w:val="superscript"/>
        </w:rPr>
        <w:t>6</w:t>
      </w:r>
      <w:r w:rsidR="005E3615">
        <w:rPr>
          <w:rFonts w:ascii="Times New Roman" w:eastAsia="Times New Roman" w:hAnsi="Times New Roman" w:cs="Times New Roman"/>
        </w:rPr>
        <w:fldChar w:fldCharType="end"/>
      </w:r>
      <w:r w:rsidR="005E3615">
        <w:rPr>
          <w:rFonts w:ascii="Times New Roman" w:eastAsia="Times New Roman" w:hAnsi="Times New Roman" w:cs="Times New Roman"/>
        </w:rPr>
        <w:t>,</w:t>
      </w:r>
      <w:r w:rsidR="00E01106">
        <w:rPr>
          <w:rFonts w:ascii="Times New Roman" w:eastAsia="Times New Roman" w:hAnsi="Times New Roman" w:cs="Times New Roman"/>
        </w:rPr>
        <w:t xml:space="preserve"> and </w:t>
      </w:r>
      <w:r w:rsidR="00604005">
        <w:rPr>
          <w:rFonts w:ascii="Times New Roman" w:eastAsia="Times New Roman" w:hAnsi="Times New Roman" w:cs="Times New Roman"/>
        </w:rPr>
        <w:t>none of the largest kinetics studies have exceeded 100 variants</w:t>
      </w:r>
      <w:r w:rsidR="005E3615">
        <w:rPr>
          <w:rFonts w:ascii="Times New Roman" w:eastAsia="Times New Roman" w:hAnsi="Times New Roman" w:cs="Times New Roman"/>
        </w:rPr>
        <w:fldChar w:fldCharType="begin"/>
      </w:r>
      <w:r w:rsidR="00216EFA">
        <w:rPr>
          <w:rFonts w:ascii="Times New Roman" w:eastAsia="Times New Roman" w:hAnsi="Times New Roman" w:cs="Times New Roman"/>
        </w:rPr>
        <w:instrText xml:space="preserve"> ADDIN ZOTERO_ITEM CSL_CITATION {"citationID":"2ega7qrm39","properties":{"formattedCitation":"{\\rtf \\super 6,8,10,12,20,21\\nosupersub{}}","plainCitation":"6,8,10,12,20,21"},"citationItems":[{"id":236,"uris":["http://zotero.org/users/2536149/items/7SMJKSZE"],"uri":["http://zotero.org/users/2536149/items/7SMJKSZE"],"itemData":{"id":236,"type":"article-journal","title":"Rubisco specificity factor tends to be larger in plant species from drier habitats and in species with persistent leaves","container-title":"Plant, Cell &amp; Environment","page":"571-579","volume":"28","issue":"5","source":"Wiley Online Library","abstract":"The specificity factor of Rubisco is a measure of the relative capacities of the enzyme to catalyse carboxylation and oxygenation of ribulose 1,5-bisphosphate and hence to control the relative rates of photosynthetic carbon assimilation and photorespiration. Specificity factors of purified Rubisco from 24 species of C3 plants found in diverse habitats with a wide range of environmental growth limitations by both water availability and temperature in the Balearic Islands were measured at 25 °C. The results suggest that specificity factors are more dependent on environmental pressure than on phylogenetic factors. Irrespective of phylogenetic relationships, higher specificity factors were found in species characteristically growing in dryer environments and in species that are hemideciduous or evergreen. Effects of temperature on specificity factor of the purified enzyme from 14 species were consistent with the concept that higher specificity factors were associated with an increase in the activation energy for oxygenation compared to carboxylation of the 2,3-enediolate of RuBP to the respective transition state intermediates. The results are discussed in terms of selection pressures leading to the differences in specificity factors and the value of the observations for identifying useful genetic manipulation to change Rubisco polypeptide subunits.","DOI":"10.1111/j.1365-3040.2005.01300.x","ISSN":"1365-3040","language":"en","author":[{"family":"Galmés","given":"Jeroni"},{"family":"Flexas","given":"Jaume"},{"family":"Keys","given":"Alfred J."},{"family":"Cifre","given":"Josep"},{"family":"Mitchell","given":"Rowan a. C."},{"family":"Madgwick","given":"Pippa J."},{"family":"Haslam","given":"Richard P."},{"family":"Medrano","given":"Hipólito"},{"family":"Parry","given":"Martin a. J."}],"issued":{"date-parts":[["2005",5,1]]}}},{"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id":504,"uris":["http://zotero.org/users/2536149/items/7QC2CU7G"],"uri":["http://zotero.org/users/2536149/items/7QC2CU7G"],"itemData":{"id":504,"type":"article-journal","title":"Rubisco catalytic properties of wild and domesticated relatives provide scope for improving wheat photosynthesis","container-title":"Journal of Experimental Botany","page":"1827-1838","volume":"67","issue":"6","source":"academic.oup.com","DOI":"10.1093/jxb/erv574","ISSN":"0022-0957","journalAbbreviation":"J Exp Bot","author":[{"family":"Prins","given":"Anneke"},{"family":"Orr","given":"Douglas J."},{"family":"Andralojc","given":"P. John"},{"family":"Reynolds","given":"Matthew P."},{"family":"Carmo-Silva","given":"Elizabete"},{"family":"Parry","given":"Martin A. J."}],"issued":{"date-parts":[["2016",3,1]]}}},{"id":510,"uris":["http://zotero.org/users/2536149/items/2PESR94X"],"uri":["http://zotero.org/users/2536149/items/2PESR94X"],"itemData":{"id":510,"type":"article-journal","title":"Environmentally driven evolution of Rubisco and improved photosynthesis and growth within the C3 genus Limonium (Plumbaginaceae)","container-title":"New Phytologist","page":"989-999","volume":"203","issue":"3","source":"Wiley Online Library","abstract":"* Carbon assimilation by most ecosystems requires ribulose-1,5-bisphosphate carboxylase/oxygenase (Rubisco). Its kinetic parameters are likely to have evolved in parallel with intracellular CO2 availability, with the result that faster forms of Rubisco occur in species with CO2-concentrating mechanisms.\n\n\n* The Rubisco catalytic properties were determined and evaluated in relation to growth and carbon assimilation capacity in Mediterranean Limonium species, inhabiting severe stress environments.\n\n\n* Significant kinetic differences between closely related species depended on two amino acid substitutions at functionally important residues 309 and 328 within the Rubisco large subunit. The Rubisco of species facing the largest CO2 restrictions during drought had relatively high affinity for CO2 (low Michaelis–Menten constant for CO2 (Kc)) but low maximum rates of carboxylation (kcatc ), while the opposite was found for species that maintained higher CO2 concentrations under similar conditions. Rubisco kinetic characteristics were correlated with photosynthetic rate in both well-watered and drought-stressed plants. Moreover, the drought-mediated decrease in plant biomass accumulation was consistently lower in species with higher Rubisco carboxylase catalytic efficiency (kcatc /Kc).\n\n\n* The present study is the first demonstration of Rubisco adaptation during species diversification within closely related C3 plants, revealing a direct relationship between Rubisco molecular evolution and the biomass accumulation of closely related species subjected to unfavourable conditions.","DOI":"10.1111/nph.12858","ISSN":"1469-8137","journalAbbreviation":"New Phytol","language":"en","author":[{"family":"Galmés","given":"Jeroni"},{"family":"Andralojc","given":"P. John"},{"family":"Kapralov","given":"Maxim V."},{"family":"Flexas","given":"Jaume"},{"family":"Keys","given":"Alfred J."},{"family":"Molins","given":"Arántzazu"},{"family":"Parry","given":"Martin A. J."},{"family":"Conesa","given":"Miquel À."}],"issued":{"date-parts":[["2014",8,1]]}}},{"id":507,"uris":["http://zotero.org/users/2536149/items/2Q2WEN5D"],"uri":["http://zotero.org/users/2536149/items/2Q2WEN5D"],"itemData":{"id":507,"type":"article-journal","title":"Expanding knowledge of the Rubisco kinetics variability in plant species: environmental and evolutionary trends","container-title":"Plant, Cell &amp; Environment","page":"1989-2001","volume":"37","issue":"9","source":"Wiley Online Library","abstract":"The present study characterizes the kinetic properties of ribulose-1,5-bisphosphate carboxylase/oxygenase (Rubisco) from 28 terrestrial plant species, representing different phylogenetic lineages, environmental adaptations and photosynthetic mechanisms. Our findings confirm that past atmospheric CO2/O2 ratio changes and present environmental pressures have influenced Rubisco kinetics. One evolutionary adaptation to a decreasing atmospheric CO2/O2 ratio has been an increase in the affinity of Rubisco for CO2 (Kc falling), and a consequent decrease in the velocity of carboxylation (kcatc), which in turn has been ameliorated by an increase in the proportion of leaf protein accounted by Rubisco. The trade-off between Kc and kcatc was not universal among the species studied and deviations from this relationship occur in extant forms of Rubisco. In species adapted to particular environments, including carnivorous plants, crassulacean acid metabolism species and C3 plants from aquatic and arid habitats, Rubisco has evolved towards increased efficiency, as demonstrated by a higher kcatc/Kc ratio. This variability in kinetics was related to the amino acid sequence of the Rubisco large subunit. Phylogenetic analysis identified 13 residues under positive selection during evolution towards specific Rubisco kinetic parameters. This crucial information provides candidate amino acid replacements, which could be implemented to optimize crop photosynthesis under a range of environmental conditions.","DOI":"10.1111/pce.12335","ISSN":"1365-3040","shortTitle":"Expanding knowledge of the Rubisco kinetics variability in plant species","journalAbbreviation":"Plant Cell Environ","language":"en","author":[{"family":"Galmés","given":"Jeroni"},{"family":"Kapralov","given":"Maxim V."},{"family":"Andralojc","given":"P. John"},{"family":"Conesa","given":"Miquel À."},{"family":"Keys","given":"Alfred J."},{"family":"Parry","given":"Martin a. J."},{"family":"Flexas","given":"Jaume"}],"issued":{"date-parts":[["2014",9,1]]}}},{"id":403,"uris":["http://zotero.org/users/2536149/items/W59PURMT"],"uri":["http://zotero.org/users/2536149/items/W59PURMT"],"itemData":{"id":403,"type":"article-journal","title":"Temperature responses of Rubisco from Paniceae grasses provide opportunities for improving C3 photosynthesis","container-title":"Nature Plants","page":"16186","volume":"2","source":"www.nature.com","abstract":"The CO2-fixing enzyme Rubisco from Paniceae grasses shows extensive variation in kinetic responses. Amino acid substitutions in the large subunit could be a route to tailoring the properties of crop Rubiscos to suit future climates.","DOI":"10.1038/nplants.2016.186","ISSN":"2055-0278","language":"en","author":[{"family":"Sharwood","given":"Robert E."},{"family":"Ghannoum","given":"Oula"},{"family":"Kapralov","given":"Maxim V."},{"family":"Gunn","given":"Laura H."},{"family":"Whitney","given":"Spencer M."}],"issued":{"date-parts":[["2016",11,28]]}}}],"schema":"https://github.com/citation-style-language/schema/raw/master/csl-citation.json"} </w:instrText>
      </w:r>
      <w:r w:rsidR="005E3615">
        <w:rPr>
          <w:rFonts w:ascii="Times New Roman" w:eastAsia="Times New Roman" w:hAnsi="Times New Roman" w:cs="Times New Roman"/>
        </w:rPr>
        <w:fldChar w:fldCharType="separate"/>
      </w:r>
      <w:r w:rsidR="00216EFA" w:rsidRPr="00216EFA">
        <w:rPr>
          <w:rFonts w:ascii="Times New Roman" w:eastAsia="Times New Roman" w:hAnsi="Times New Roman" w:cs="Times New Roman"/>
          <w:vertAlign w:val="superscript"/>
        </w:rPr>
        <w:t>6,8,10,12,20,21</w:t>
      </w:r>
      <w:r w:rsidR="005E3615">
        <w:rPr>
          <w:rFonts w:ascii="Times New Roman" w:eastAsia="Times New Roman" w:hAnsi="Times New Roman" w:cs="Times New Roman"/>
        </w:rPr>
        <w:fldChar w:fldCharType="end"/>
      </w:r>
      <w:r w:rsidR="00E01106">
        <w:rPr>
          <w:rFonts w:ascii="Times New Roman" w:eastAsia="Times New Roman" w:hAnsi="Times New Roman" w:cs="Times New Roman"/>
        </w:rPr>
        <w:t xml:space="preserve">, most likely because </w:t>
      </w:r>
      <w:r w:rsidR="00E01106" w:rsidRPr="00845152">
        <w:rPr>
          <w:rFonts w:ascii="Times New Roman" w:eastAsia="Times New Roman" w:hAnsi="Times New Roman" w:cs="Times New Roman"/>
          <w:i/>
        </w:rPr>
        <w:t>in vitro</w:t>
      </w:r>
      <w:r w:rsidR="00E01106">
        <w:rPr>
          <w:rFonts w:ascii="Times New Roman" w:eastAsia="Times New Roman" w:hAnsi="Times New Roman" w:cs="Times New Roman"/>
        </w:rPr>
        <w:t xml:space="preserve"> assays are laborious. </w:t>
      </w:r>
      <w:r w:rsidR="00845152">
        <w:rPr>
          <w:rFonts w:ascii="Times New Roman" w:eastAsia="Times New Roman" w:hAnsi="Times New Roman" w:cs="Times New Roman"/>
        </w:rPr>
        <w:t>Far fewer Rubisco activase variants have been characteri</w:t>
      </w:r>
      <w:r w:rsidR="007F5707">
        <w:rPr>
          <w:rFonts w:ascii="Times New Roman" w:eastAsia="Times New Roman" w:hAnsi="Times New Roman" w:cs="Times New Roman"/>
        </w:rPr>
        <w:t>s</w:t>
      </w:r>
      <w:r w:rsidR="00845152">
        <w:rPr>
          <w:rFonts w:ascii="Times New Roman" w:eastAsia="Times New Roman" w:hAnsi="Times New Roman" w:cs="Times New Roman"/>
        </w:rPr>
        <w:t xml:space="preserve">ed. </w:t>
      </w:r>
      <w:r w:rsidR="00E01106">
        <w:rPr>
          <w:rFonts w:ascii="Times New Roman" w:eastAsia="Times New Roman" w:hAnsi="Times New Roman" w:cs="Times New Roman"/>
        </w:rPr>
        <w:t xml:space="preserve">Also, </w:t>
      </w:r>
      <w:r w:rsidR="000F591F">
        <w:rPr>
          <w:rFonts w:ascii="Times New Roman" w:eastAsia="Times New Roman" w:hAnsi="Times New Roman" w:cs="Times New Roman"/>
        </w:rPr>
        <w:t xml:space="preserve">activity </w:t>
      </w:r>
      <w:r w:rsidR="000F591F" w:rsidRPr="00AF7202">
        <w:rPr>
          <w:rFonts w:ascii="Times New Roman" w:eastAsia="Times New Roman" w:hAnsi="Times New Roman" w:cs="Times New Roman"/>
          <w:i/>
        </w:rPr>
        <w:t>in vitro</w:t>
      </w:r>
      <w:r w:rsidR="000F591F">
        <w:rPr>
          <w:rFonts w:ascii="Times New Roman" w:eastAsia="Times New Roman" w:hAnsi="Times New Roman" w:cs="Times New Roman"/>
        </w:rPr>
        <w:t xml:space="preserve"> might not reflect </w:t>
      </w:r>
      <w:r w:rsidR="000F591F" w:rsidRPr="00AF7202">
        <w:rPr>
          <w:rFonts w:ascii="Times New Roman" w:eastAsia="Times New Roman" w:hAnsi="Times New Roman" w:cs="Times New Roman"/>
          <w:i/>
        </w:rPr>
        <w:t>in vivo</w:t>
      </w:r>
      <w:r w:rsidR="000F591F">
        <w:rPr>
          <w:rFonts w:ascii="Times New Roman" w:eastAsia="Times New Roman" w:hAnsi="Times New Roman" w:cs="Times New Roman"/>
        </w:rPr>
        <w:t xml:space="preserve"> activity</w:t>
      </w:r>
      <w:r w:rsidR="00E72761">
        <w:rPr>
          <w:rFonts w:ascii="Times New Roman" w:eastAsia="Times New Roman" w:hAnsi="Times New Roman" w:cs="Times New Roman"/>
        </w:rPr>
        <w:fldChar w:fldCharType="begin"/>
      </w:r>
      <w:r w:rsidR="00B87990">
        <w:rPr>
          <w:rFonts w:ascii="Times New Roman" w:eastAsia="Times New Roman" w:hAnsi="Times New Roman" w:cs="Times New Roman"/>
        </w:rPr>
        <w:instrText xml:space="preserve"> ADDIN ZOTERO_ITEM CSL_CITATION {"citationID":"2n5qhpl4ue","properties":{"formattedCitation":"{\\rtf \\super 8,22\\uc0\\u8211{}24\\nosupersub{}}","plainCitation":"8,22–24"},"citationItems":[{"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id":515,"uris":["http://zotero.org/users/2536149/items/3272ZRUT"],"uri":["http://zotero.org/users/2536149/items/3272ZRUT"],"itemData":{"id":515,"type":"article-journal","title":"Temperature responses of the Rubisco maximum carboxylase activity across domains of life: phylogenetic signals, trade-offs, and importance for carbon gain","container-title":"Photosynthesis Research","page":"183-201","volume":"123","issue":"2","source":"link.springer.com","abstract":"Temperature response of ribulose-1,5-bisphosphate carboxylase/oxygenase (Rubisco) catalytic properties directly determines the CO2 assimilation capacity of photosynthetic organisms as well as their survival in environments with different thermal conditions. Despite unquestionable importance of Rubisco, the comprehensive analysis summarizing temperature responses of Rubisco traits across lineages of carbon-fixing organisms is lacking. Here, we present a review of the temperature responses of Rubisco carboxylase specific activity (kccatkcatck_{\\text{cat}}^{\\text{c}}) within and across domains of life. In particular, we consider the variability of temperature responses, and their ecological, physiological, and evolutionary controls. We observed over two-fold differences in the energy of activation (ΔHa) among different groups of photosynthetic organisms, and found significant differences between C3 plants from cool habitats, C3 plants from warm habitats and C4 plants. According to phylogenetically independent contrast analysis, ΔHa was not related to the species optimum growth temperature (Tgrowth), but was positively correlated with Rubisco specificity factor (Sc/o) across all organisms. However, when only land plants were analyzed, ΔHa was positively correlated with both Tgrowth and Sc/o, indicating different trends for these traits in plants versus unicellular aquatic organisms, such as algae and bacteria. The optimum temperature (Topt) for kccatkcatck_{\\text{cat}}^{\\text{c}} correlated with Sc/o for land plants and for all organisms pooled, but the effect of Tgrowth on Topt was driven by species phylogeny. The overall phylogenetic signal was significant for all analyzed parameters, stressing the importance of considering the evolutionary framework and accounting for shared ancestry when deciphering relationships between Rubisco kinetic parameters. We argue that these findings have important implications for improving global photosynthesis models.","DOI":"10.1007/s11120-014-0067-8","ISSN":"0166-8595, 1573-5079","shortTitle":"Temperature responses of the Rubisco maximum carboxylase activity across domains of life","journalAbbreviation":"Photosynth Res","language":"en","author":[{"family":"Galmés","given":"J."},{"family":"Kapralov","given":"M. V."},{"family":"Copolovici","given":"L. O."},{"family":"Hermida-Carrera","given":"C."},{"family":"Niinemets","given":"Ü"}],"issued":{"date-parts":[["2015",2,1]]}}},{"id":534,"uris":["http://zotero.org/users/2536149/items/8D8H522U"],"uri":["http://zotero.org/users/2536149/items/8D8H522U"],"itemData":{"id":534,"type":"article-journal","title":"Modelling the reaction mechanism of ribulose-1,5-bisphosphate carboxylase/oxygenase and consequences for kinetic parameters","container-title":"Plant, Cell &amp; Environment","page":"1586-1596","volume":"36","issue":"9","source":"Wiley Online Library","abstract":"Although ribulose-1,5-bisphosphate carboxylase/oxygenase (Rubisco) was discovered nearly 60 years ago, the associated chemical mechanism of the reaction is still incompletely understood. The catalytic cycle consists of four major steps: ribulose-1,5-bisphosphate binding, enolization, CO2 or O2 addition and hydration, and cleavage of the intermediate. The use of individual rate constants for these elemental steps yields mathematical expressions for usual kinetic constants (kcat, Km), CO2 versus O2 specificity (Sc/o) as well as other chemical parameters such as the 12C/13C isotope effect. That said, most of them are not simple and thus the interpretation of experimental and observed values of kcat, Km and Sc/o may be more complicated than expected. That is, Rubisco effective catalysis depends on several kinetic parameters that are influenced by both the biological origin and the cellular medium (which, in turn, can vary with environmental conditions). In this brief review, we present the basic model of Rubisco kinetics and describe how subtle biochemical changes (which may have occurred along Evolution) can easily modify Rubisco catalysis.","DOI":"10.1111/pce.12066","ISSN":"1365-3040","journalAbbreviation":"Plant Cell Environ","language":"en","author":[{"family":"Tcherkez","given":"Guillaume"}],"issued":{"date-parts":[["2013",9,1]]}}},{"id":518,"uris":["http://zotero.org/users/2536149/items/ZDFT5PAU"],"uri":["http://zotero.org/users/2536149/items/ZDFT5PAU"],"itemData":{"id":518,"type":"article-journal","title":"Despite slow catalysis and confused substrate specificity, all ribulose bisphosphate carboxylases may be nearly perfectly optimized","container-title":"Proceedings of the National Academy of Sciences","page":"7246-7251","volume":"103","issue":"19","source":"www.pnas.org","abstract":"The cornerstone of autotrophy, the CO2-fixing enzyme, d-ribulose-1,5-bisphosphate carboxylase/oxygenase (Rubisco), is hamstrung by slow catalysis and confusion between CO2 and O2 as substrates, an “abominably perplexing” puzzle, in Darwin's parlance. Here we argue that these characteristics stem from difficulty in binding the featureless CO2 molecule, which forces specificity for the gaseous substrate to be determined largely or completely in the transition state. We hypothesize that natural selection for greater CO2/O2 specificity, in response to reducing atmospheric CO2:O2 ratios, has resulted in a transition state for CO2 addition in which the CO2 moiety closely resembles a carboxylate group. This maximizes the structural difference between the transition states for carboxylation and the competing oxygenation, allowing better differentiation between them. However, increasing structural similarity between the carboxylation transition state and its carboxyketone product exposes the carboxyketone to the strong binding required to stabilize the transition state and causes the carboxyketone intermediate to bind so tightly that its cleavage to products is slowed. We assert that all Rubiscos may be nearly perfectly adapted to the differing CO2, O2, and thermal conditions in their subcellular environments, optimizing this compromise between CO2/O2 specificity and the maximum rate of catalytic turnover. Our hypothesis explains the feeble rate enhancement displayed by Rubisco in processing the exogenously supplied carboxyketone intermediate, compared with its nonenzymatic hydrolysis, and the positive correlation between CO2/O2 specificity and 12C/13C fractionation. It further predicts that, because a more product-like transition state is more ordered (decreased entropy), the effectiveness of this strategy will deteriorate with increasing temperature.","DOI":"10.1073/pnas.0600605103","ISSN":"0027-8424, 1091-6490","note":"PMID: 16641091","journalAbbreviation":"PNAS","language":"en","author":[{"family":"Tcherkez","given":"Guillaume G. B."},{"family":"Farquhar","given":"Graham D."},{"family":"Andrews","given":"T. John"}],"issued":{"date-parts":[["2006",5,9]]}}}],"schema":"https://github.com/citation-style-language/schema/raw/master/csl-citation.json"} </w:instrText>
      </w:r>
      <w:r w:rsidR="00E72761">
        <w:rPr>
          <w:rFonts w:ascii="Times New Roman" w:eastAsia="Times New Roman" w:hAnsi="Times New Roman" w:cs="Times New Roman"/>
        </w:rPr>
        <w:fldChar w:fldCharType="separate"/>
      </w:r>
      <w:r w:rsidR="00B87990" w:rsidRPr="00B87990">
        <w:rPr>
          <w:rFonts w:ascii="Times New Roman" w:eastAsia="Times New Roman" w:hAnsi="Times New Roman" w:cs="Times New Roman"/>
          <w:vertAlign w:val="superscript"/>
        </w:rPr>
        <w:t>8,22–24</w:t>
      </w:r>
      <w:r w:rsidR="00E72761">
        <w:rPr>
          <w:rFonts w:ascii="Times New Roman" w:eastAsia="Times New Roman" w:hAnsi="Times New Roman" w:cs="Times New Roman"/>
        </w:rPr>
        <w:fldChar w:fldCharType="end"/>
      </w:r>
      <w:r w:rsidR="00845152">
        <w:rPr>
          <w:rFonts w:ascii="Times New Roman" w:eastAsia="Times New Roman" w:hAnsi="Times New Roman" w:cs="Times New Roman"/>
        </w:rPr>
        <w:t>.</w:t>
      </w:r>
    </w:p>
    <w:p w14:paraId="4915E7D0" w14:textId="163C37A7" w:rsidR="008C508A" w:rsidRDefault="008F6551" w:rsidP="002678F8">
      <w:pPr>
        <w:ind w:firstLine="426"/>
        <w:jc w:val="both"/>
        <w:outlineLvl w:val="0"/>
        <w:rPr>
          <w:rFonts w:ascii="Times New Roman" w:eastAsia="Times New Roman" w:hAnsi="Times New Roman" w:cs="Times New Roman"/>
        </w:rPr>
      </w:pPr>
      <w:r>
        <w:rPr>
          <w:rFonts w:ascii="Times New Roman" w:eastAsia="Times New Roman" w:hAnsi="Times New Roman" w:cs="Times New Roman"/>
        </w:rPr>
        <w:t xml:space="preserve">The </w:t>
      </w:r>
      <w:r w:rsidR="00D31BCB">
        <w:rPr>
          <w:rFonts w:ascii="Times New Roman" w:eastAsia="Times New Roman" w:hAnsi="Times New Roman" w:cs="Times New Roman"/>
        </w:rPr>
        <w:t xml:space="preserve">proposed </w:t>
      </w:r>
      <w:r w:rsidR="00B16224">
        <w:rPr>
          <w:rFonts w:ascii="Times New Roman" w:eastAsia="Times New Roman" w:hAnsi="Times New Roman" w:cs="Times New Roman"/>
        </w:rPr>
        <w:t xml:space="preserve">two-step </w:t>
      </w:r>
      <w:r>
        <w:rPr>
          <w:rFonts w:ascii="Times New Roman" w:eastAsia="Times New Roman" w:hAnsi="Times New Roman" w:cs="Times New Roman"/>
        </w:rPr>
        <w:t xml:space="preserve">screening strategy will utilize absolute protein quantification by combining </w:t>
      </w:r>
      <w:r w:rsidR="00245F6E">
        <w:rPr>
          <w:rFonts w:ascii="Times New Roman" w:eastAsia="Times New Roman" w:hAnsi="Times New Roman" w:cs="Times New Roman"/>
        </w:rPr>
        <w:t xml:space="preserve">two </w:t>
      </w:r>
      <w:r w:rsidR="00BF7941">
        <w:rPr>
          <w:rFonts w:ascii="Times New Roman" w:eastAsia="Times New Roman" w:hAnsi="Times New Roman" w:cs="Times New Roman"/>
        </w:rPr>
        <w:t xml:space="preserve">proteomics </w:t>
      </w:r>
      <w:r>
        <w:rPr>
          <w:rFonts w:ascii="Times New Roman" w:eastAsia="Times New Roman" w:hAnsi="Times New Roman" w:cs="Times New Roman"/>
        </w:rPr>
        <w:t xml:space="preserve">methods that have been </w:t>
      </w:r>
      <w:r w:rsidR="00234562">
        <w:rPr>
          <w:rFonts w:ascii="Times New Roman" w:eastAsia="Times New Roman" w:hAnsi="Times New Roman" w:cs="Times New Roman"/>
        </w:rPr>
        <w:t>extensively</w:t>
      </w:r>
      <w:r>
        <w:rPr>
          <w:rFonts w:ascii="Times New Roman" w:eastAsia="Times New Roman" w:hAnsi="Times New Roman" w:cs="Times New Roman"/>
        </w:rPr>
        <w:t xml:space="preserve"> used in medical research, </w:t>
      </w:r>
      <w:r w:rsidR="00245F6E">
        <w:rPr>
          <w:rFonts w:ascii="Times New Roman" w:eastAsia="Times New Roman" w:hAnsi="Times New Roman" w:cs="Times New Roman"/>
        </w:rPr>
        <w:t>SWATH</w:t>
      </w:r>
      <w:r w:rsidR="008C508A">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2l2kn1qjmb","properties":{"formattedCitation":"{\\rtf \\super 25,26\\nosupersub{}}","plainCitation":"25,26"},"citationItems":[{"id":72,"uris":["http://zotero.org/users/2536149/items/3IUDXPHS"],"uri":["http://zotero.org/users/2536149/items/3IUDXPHS"],"itemData":{"id":72,"type":"article-journal","title":"Targeted Data Extraction of the MS/MS Spectra Generated by Data-independent Acquisition: A New Concept for Consistent and Accurate Proteome Analysis","container-title":"Molecular &amp; Cellular Proteomics","page":"O111.016717","volume":"11","issue":"6","source":"www.mcponline.org","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76, 1535-9484","note":"00578 \nPMID: 22261725","shortTitle":"Targeted Data Extraction of the MS/MS Spectra Generated by Data-independent Acquisition","journalAbbreviation":"Mol Cell Proteomics","language":"en","author":[{"family":"Gillet","given":"Ludovic C."},{"family":"Navarro","given":"Pedro"},{"family":"Tate","given":"Stephen"},{"family":"Röst","given":"Hannes"},{"family":"Selevsek","given":"Nathalie"},{"family":"Reiter","given":"Lukas"},{"family":"Bonner","given":"Ron"},{"family":"Aebersold","given":"Ruedi"}],"issued":{"date-parts":[["2012",6,1]]}}},{"id":350,"uris":["http://zotero.org/users/2536149/items/EG3IN77B"],"uri":["http://zotero.org/users/2536149/items/EG3IN77B"],"itemData":{"id":350,"type":"article-journal","title":"Mass spectrometric protein maps for biomarker discovery and clinical research","container-title":"Expert Review of Molecular Diagnostics","page":"811-825","volume":"13","issue":"8","source":"PubMed Central","abstract":"Among the wide range of proteomic technologies, targeted mass spectrometry (MS) has shown great potential for biomarker studies. To extend the degree of multiplexing achieved by selected reaction monitoring (SRM), we recently developed SWATH MS. SWATH MS is a variant of the emerging class of data-independent acquisition (DIA) methods and essentially converts the molecules in a physical sample into perpetually re-usable digital maps. The thus generated SWATH maps are then mined using a targeted data extraction strategy, allowing us to profile disease-related proteomes at a high degree of reproducibility. The successful application of both SRM and SWATH MS requires the a priori generation of reference spectral maps that provide coordinates for quantification. Herein, we demonstrate that the application of the mass spectrometric reference maps and the acquisition of personalized SWATH maps hold a particular promise for accelerating the current process of biomarker discovery.","DOI":"10.1586/14737159.2013.845089","ISSN":"1473-7159","note":"PMID: 24138574\nPMCID: PMC3833812","journalAbbreviation":"Expert Rev Mol Diagn","author":[{"family":"Liu","given":"Yansheng"},{"family":"Hüttenhain","given":"Ruth"},{"family":"Collins","given":"Ben"},{"family":"Aebersold","given":"Ruedi"}],"issued":{"date-parts":[["2013",11]]}}}],"schema":"https://github.com/citation-style-language/schema/raw/master/csl-citation.json"} </w:instrText>
      </w:r>
      <w:r w:rsidR="008C508A">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25,26</w:t>
      </w:r>
      <w:r w:rsidR="008C508A">
        <w:rPr>
          <w:rFonts w:ascii="Times New Roman" w:eastAsia="Times New Roman" w:hAnsi="Times New Roman" w:cs="Times New Roman"/>
        </w:rPr>
        <w:fldChar w:fldCharType="end"/>
      </w:r>
      <w:r w:rsidR="00245F6E">
        <w:rPr>
          <w:rFonts w:ascii="Times New Roman" w:eastAsia="Times New Roman" w:hAnsi="Times New Roman" w:cs="Times New Roman"/>
        </w:rPr>
        <w:t xml:space="preserve"> and QconCAT</w:t>
      </w:r>
      <w:r w:rsidR="00E511E9">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odlvukhrf","properties":{"formattedCitation":"{\\rtf \\super 27\\nosupersub{}}","plainCitation":"27"},"citationItems":[{"id":34,"uris":["http://zotero.org/users/2536149/items/IZHXBZ5N"],"uri":["http://zotero.org/users/2536149/items/IZHXBZ5N"],"itemData":{"id":34,"type":"article-journal","title":"Multiplexed absolute quantification for proteomics using concatenated signature peptides encoded by QconCAT genes","container-title":"Nature Protocols","page":"1029-1043","volume":"1","issue":"2","source":"www.nature.com","abstract":"An important area of proteomics involves the need for quantification, whether relative or absolute. Many methods now exist for relative quantification, but to support biomarker proteomics and systems biology, absolute quantification rather than relative quantification is required. Absolute quantification usually involves the concomitant mass spectrometric determination of signature proteotypic peptides and stable isotope-labeled analogs. However, the availability of standard labeled signature peptides in accurately known amounts is a limitation to the widespread adoption of this approach. We describe the design and synthesis of artificial QconCAT proteins that are concatamers of tryptic peptides for several proteins. This protocol details the methods for the design, expression, labeling, purification, characterization and use of the QconCATs in the absolute quantification of complex protein mixtures. The total time required to complete this protocol (from the receipt of the QconCAT expression plasmid to the absolute quantification of the set of proteins encoded by the QconCAT protein in an analyte sample) is ~29 d.","DOI":"10.1038/nprot.2006.129","ISSN":"1754-2189","journalAbbreviation":"Nat. Protocols","language":"en","author":[{"family":"Pratt","given":"Julie M."},{"family":"Simpson","given":"Deborah M."},{"family":"Doherty","given":"Mary K."},{"family":"Rivers","given":"Jenny"},{"family":"Gaskell","given":"Simon J."},{"family":"Beynon","given":"Robert J."}],"issued":{"date-parts":[["2006",8]]}}}],"schema":"https://github.com/citation-style-language/schema/raw/master/csl-citation.json"} </w:instrText>
      </w:r>
      <w:r w:rsidR="00E511E9">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27</w:t>
      </w:r>
      <w:r w:rsidR="00E511E9">
        <w:rPr>
          <w:rFonts w:ascii="Times New Roman" w:eastAsia="Times New Roman" w:hAnsi="Times New Roman" w:cs="Times New Roman"/>
        </w:rPr>
        <w:fldChar w:fldCharType="end"/>
      </w:r>
      <w:r w:rsidR="00245F6E">
        <w:rPr>
          <w:rFonts w:ascii="Times New Roman" w:eastAsia="Times New Roman" w:hAnsi="Times New Roman" w:cs="Times New Roman"/>
        </w:rPr>
        <w:t xml:space="preserve">, </w:t>
      </w:r>
      <w:r>
        <w:rPr>
          <w:rFonts w:ascii="Times New Roman" w:eastAsia="Times New Roman" w:hAnsi="Times New Roman" w:cs="Times New Roman"/>
        </w:rPr>
        <w:t xml:space="preserve">but </w:t>
      </w:r>
      <w:r w:rsidR="00587546">
        <w:rPr>
          <w:rFonts w:ascii="Times New Roman" w:eastAsia="Times New Roman" w:hAnsi="Times New Roman" w:cs="Times New Roman"/>
        </w:rPr>
        <w:t>have had limited use in plant research</w:t>
      </w:r>
      <w:r w:rsidR="00304EFA">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9bno0te2m","properties":{"formattedCitation":"{\\rtf \\super 28,29\\nosupersub{}}","plainCitation":"28,29"},"citationItems":[{"id":398,"uris":["http://zotero.org/users/2536149/items/4GCKCZN7"],"uri":["http://zotero.org/users/2536149/items/4GCKCZN7"],"itemData":{"id":398,"type":"article-journal","title":"Advances in plant proteomics toward improvement of crop productivity and stress resistance","container-title":"Frontiers in Plant Science","volume":"6","source":"Frontiers","abstract":"Abiotic and biotic stresses constrain plant growth and development negatively impacting crop production. Plants have developed stress-specific adaptations as well as simultaneous responses to a combination of various abiotic stresses with pathogen infection. The efficiency of stress-induced adaptive responses is dependent on activation of molecular signaling pathways and intracellular networks by modulating expression, or abundance, and/or posttranslational modification of proteins primarily associated with defense mechanisms. In this review, we summarize and evaluate the contribution of proteomic studies to our understanding of stress response mechanisms in different plant organs and tissues. Advanced quantitative proteomic techniques have improved the coverage of total proteomes and sub-proteomes from small amounts of starting material, and characterized post-translational modifications as well as protein–protein interactions at the cellular level, providing detailed information on organ- and tissue-specific regulatory mechanisms responding to a variety of individual stresses or stress combinations during plant life cycle. In particular, we address the tissue-specific signaling networks localized to various organelles that participate in stress-related physiological plasticity and adaptive mechanisms, such as photosynthetic efficiency, symbiotic nitrogen fixation, plant growth, tolerance and common responses to environmental stresses. We also provide an update on the progress of proteomics with major crop species and discuss the current challenges and limitations inherent to proteomics techniques and data interpretation for non-model organisms. Future directions in proteomics research towards crop improvement are further discussed.","URL":"http://journal.frontiersin.org/article/10.3389/fpls.2015.00209/abstract","DOI":"10.3389/fpls.2015.00209","ISSN":"1664-462X","journalAbbreviation":"Front. Plant Sci.","language":"English","author":[{"family":"Hu","given":"Junjie"},{"family":"Rampitsch","given":"Christof"},{"family":"Bykova","given":"Natalia V."}],"issued":{"date-parts":[["2015"]]},"accessed":{"date-parts":[["2017",3,16]]}}},{"id":389,"uris":["http://zotero.org/users/2536149/items/M5A978ZE"],"uri":["http://zotero.org/users/2536149/items/M5A978ZE"],"itemData":{"id":389,"type":"article-journal","title":"Quantitation of Vacuolar Sugar Transporter Abundance Changes Using QconCAT Synthtetic Peptides","container-title":"Frontiers in Plant Science","volume":"7","source":"Frontiers","abstract":"Measurements of protein abundance changes are important for biological conclusions on protein-related processes such as activity or complex formation. Proteomic analyses in general are almost routine tasks in many laboratories. However, a precise and quantitative description of (absolute) protein abundance changes requires careful experimental design and high data quality. A vast choice of metabolic labeling and label-free quantitation protocols are available, but the trade-off between quantitative precision and proteome coverage of quantified proteins as well as missing value problems remain. Here, we provide an example of a targeted proteomic approach using artificial standard proteins consisting of concatenated peptides of interest (QconCAT) to specifically quantify abiotic stress-induced abundance changes in low abundant vacuolar transporters. An advantage of this approach lies in the reliable quantitation of a limited set of low-abundant target proteins throughout different conditions. We show that vacuolar ATPase AVP1, sugar transporters of the ERDL (early responsive to dehydration-like) family, and TMT2 (tonoplast monosaccharide transporter 2) are increased in abundance upon salt stress.","URL":"http://journal.frontiersin.org/article/10.3389/fpls.2016.00411/abstract","DOI":"10.3389/fpls.2016.00411","ISSN":"1664-462X","journalAbbreviation":"Front. Plant Sci.","language":"English","author":[{"family":"Pertl-Obermeyer","given":"Heidi"},{"family":"Trentmann","given":"Oliver"},{"family":"Duscha","given":"Kerstin"},{"family":"Neuhaus","given":"H. Ekkehard"},{"family":"Schulze","given":"Waltraud X."}],"issued":{"date-parts":[["2016"]]},"accessed":{"date-parts":[["2017",3,13]]}}}],"schema":"https://github.com/citation-style-language/schema/raw/master/csl-citation.json"} </w:instrText>
      </w:r>
      <w:r w:rsidR="00304EFA">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28,29</w:t>
      </w:r>
      <w:r w:rsidR="00304EFA">
        <w:rPr>
          <w:rFonts w:ascii="Times New Roman" w:eastAsia="Times New Roman" w:hAnsi="Times New Roman" w:cs="Times New Roman"/>
        </w:rPr>
        <w:fldChar w:fldCharType="end"/>
      </w:r>
      <w:r w:rsidR="00A343E8">
        <w:rPr>
          <w:rFonts w:ascii="Times New Roman" w:eastAsia="Times New Roman" w:hAnsi="Times New Roman" w:cs="Times New Roman"/>
        </w:rPr>
        <w:t>.</w:t>
      </w:r>
      <w:r w:rsidR="00B52C2F">
        <w:rPr>
          <w:rFonts w:ascii="Times New Roman" w:eastAsia="Times New Roman" w:hAnsi="Times New Roman" w:cs="Times New Roman"/>
        </w:rPr>
        <w:t xml:space="preserve"> </w:t>
      </w:r>
      <w:r w:rsidR="00E511E9">
        <w:rPr>
          <w:rFonts w:ascii="Times New Roman" w:eastAsia="Times New Roman" w:hAnsi="Times New Roman" w:cs="Times New Roman"/>
        </w:rPr>
        <w:t>In s</w:t>
      </w:r>
      <w:r w:rsidR="00245F6E">
        <w:rPr>
          <w:rFonts w:ascii="Times New Roman" w:eastAsia="Times New Roman" w:hAnsi="Times New Roman" w:cs="Times New Roman"/>
        </w:rPr>
        <w:t>tep 1</w:t>
      </w:r>
      <w:r w:rsidR="00E511E9">
        <w:rPr>
          <w:rFonts w:ascii="Times New Roman" w:eastAsia="Times New Roman" w:hAnsi="Times New Roman" w:cs="Times New Roman"/>
        </w:rPr>
        <w:t>,</w:t>
      </w:r>
      <w:r w:rsidR="00B52C2F">
        <w:rPr>
          <w:rFonts w:ascii="Times New Roman" w:eastAsia="Times New Roman" w:hAnsi="Times New Roman" w:cs="Times New Roman"/>
        </w:rPr>
        <w:t xml:space="preserve"> photosynthesis enzymes will be quantified across genotypes by focusing on highly conserved peptides, thereby avoiding interference from unknown genetic variation. Conserved enz</w:t>
      </w:r>
      <w:r w:rsidR="00245F6E">
        <w:rPr>
          <w:rFonts w:ascii="Times New Roman" w:eastAsia="Times New Roman" w:hAnsi="Times New Roman" w:cs="Times New Roman"/>
        </w:rPr>
        <w:t xml:space="preserve">yme abundance ratios across 1700 genotypes, and how environmental variables affect them, </w:t>
      </w:r>
      <w:r w:rsidR="00B16224">
        <w:rPr>
          <w:rFonts w:ascii="Times New Roman" w:eastAsia="Times New Roman" w:hAnsi="Times New Roman" w:cs="Times New Roman"/>
        </w:rPr>
        <w:t xml:space="preserve">will be established in order to detect outliers suggestive of abnormal </w:t>
      </w:r>
      <w:r w:rsidR="00407FCD">
        <w:rPr>
          <w:rFonts w:ascii="Times New Roman" w:eastAsia="Times New Roman" w:hAnsi="Times New Roman" w:cs="Times New Roman"/>
        </w:rPr>
        <w:t>enzyme</w:t>
      </w:r>
      <w:r w:rsidR="00B16224">
        <w:rPr>
          <w:rFonts w:ascii="Times New Roman" w:eastAsia="Times New Roman" w:hAnsi="Times New Roman" w:cs="Times New Roman"/>
        </w:rPr>
        <w:t xml:space="preserve"> activity</w:t>
      </w:r>
      <w:r w:rsidR="00245F6E">
        <w:rPr>
          <w:rFonts w:ascii="Times New Roman" w:eastAsia="Times New Roman" w:hAnsi="Times New Roman" w:cs="Times New Roman"/>
        </w:rPr>
        <w:t xml:space="preserve"> (Aim 1)</w:t>
      </w:r>
      <w:r w:rsidR="00B16224">
        <w:rPr>
          <w:rFonts w:ascii="Times New Roman" w:eastAsia="Times New Roman" w:hAnsi="Times New Roman" w:cs="Times New Roman"/>
        </w:rPr>
        <w:t xml:space="preserve">. </w:t>
      </w:r>
      <w:r w:rsidR="00E511E9">
        <w:rPr>
          <w:rFonts w:ascii="Times New Roman" w:eastAsia="Times New Roman" w:hAnsi="Times New Roman" w:cs="Times New Roman"/>
        </w:rPr>
        <w:t>In step 2,</w:t>
      </w:r>
      <w:r w:rsidR="00245F6E">
        <w:rPr>
          <w:rFonts w:ascii="Times New Roman" w:eastAsia="Times New Roman" w:hAnsi="Times New Roman" w:cs="Times New Roman"/>
        </w:rPr>
        <w:t xml:space="preserve"> the specific isoforms of Rubisco and Rubisco activase from outlier genotypes will be quantified using unique peptides</w:t>
      </w:r>
      <w:r w:rsidR="00B16224">
        <w:rPr>
          <w:rFonts w:ascii="Times New Roman" w:eastAsia="Times New Roman" w:hAnsi="Times New Roman" w:cs="Times New Roman"/>
        </w:rPr>
        <w:t xml:space="preserve"> </w:t>
      </w:r>
      <w:r w:rsidR="00245F6E">
        <w:rPr>
          <w:rFonts w:ascii="Times New Roman" w:eastAsia="Times New Roman" w:hAnsi="Times New Roman" w:cs="Times New Roman"/>
        </w:rPr>
        <w:t xml:space="preserve">derived from RNA sequence data. Then the catalytic properties of selected isoforms will be compared to </w:t>
      </w:r>
      <w:r w:rsidR="000F3534">
        <w:rPr>
          <w:rFonts w:ascii="Times New Roman" w:eastAsia="Times New Roman" w:hAnsi="Times New Roman" w:cs="Times New Roman"/>
        </w:rPr>
        <w:t xml:space="preserve">isoform </w:t>
      </w:r>
      <w:r w:rsidR="00BF7941">
        <w:rPr>
          <w:rFonts w:ascii="Times New Roman" w:eastAsia="Times New Roman" w:hAnsi="Times New Roman" w:cs="Times New Roman"/>
        </w:rPr>
        <w:t>abundance data</w:t>
      </w:r>
      <w:r w:rsidR="00245F6E">
        <w:rPr>
          <w:rFonts w:ascii="Times New Roman" w:eastAsia="Times New Roman" w:hAnsi="Times New Roman" w:cs="Times New Roman"/>
        </w:rPr>
        <w:t xml:space="preserve"> to test the hypothesis of Aim 2. </w:t>
      </w:r>
      <w:r w:rsidR="008C508A">
        <w:rPr>
          <w:rFonts w:ascii="Times New Roman" w:eastAsia="Times New Roman" w:hAnsi="Times New Roman" w:cs="Times New Roman"/>
        </w:rPr>
        <w:br w:type="page"/>
      </w:r>
    </w:p>
    <w:p w14:paraId="1A7903FA" w14:textId="1B777B06" w:rsidR="00F92CB3" w:rsidRPr="006E51F3" w:rsidRDefault="008514EB" w:rsidP="002678F8">
      <w:pPr>
        <w:spacing w:after="120"/>
        <w:jc w:val="both"/>
        <w:outlineLvl w:val="0"/>
        <w:rPr>
          <w:rFonts w:ascii="Times New Roman" w:eastAsia="Times New Roman" w:hAnsi="Times New Roman" w:cs="Times New Roman"/>
          <w:b/>
        </w:rPr>
      </w:pPr>
      <w:r w:rsidRPr="006E51F3">
        <w:rPr>
          <w:rFonts w:ascii="Times New Roman" w:eastAsia="Times New Roman" w:hAnsi="Times New Roman" w:cs="Times New Roman"/>
          <w:b/>
        </w:rPr>
        <w:lastRenderedPageBreak/>
        <w:t>PROJECT QUALITY AND INNOVATION</w:t>
      </w:r>
    </w:p>
    <w:p w14:paraId="62C8F69B" w14:textId="35468A08" w:rsidR="00A45367" w:rsidRDefault="00A45367" w:rsidP="003804AE">
      <w:pPr>
        <w:spacing w:after="120"/>
        <w:jc w:val="both"/>
        <w:rPr>
          <w:rFonts w:ascii="Times New Roman" w:eastAsia="Times New Roman" w:hAnsi="Times New Roman" w:cs="Times New Roman"/>
        </w:rPr>
      </w:pPr>
      <w:r w:rsidRPr="00A45367">
        <w:rPr>
          <w:rFonts w:ascii="Times New Roman" w:eastAsia="Times New Roman" w:hAnsi="Times New Roman" w:cs="Times New Roman"/>
        </w:rPr>
        <w:t xml:space="preserve">This project will </w:t>
      </w:r>
      <w:r w:rsidR="00BA5D9C">
        <w:rPr>
          <w:rFonts w:ascii="Times New Roman" w:eastAsia="Times New Roman" w:hAnsi="Times New Roman" w:cs="Times New Roman"/>
        </w:rPr>
        <w:t>innovate</w:t>
      </w:r>
      <w:r w:rsidRPr="00A45367">
        <w:rPr>
          <w:rFonts w:ascii="Times New Roman" w:eastAsia="Times New Roman" w:hAnsi="Times New Roman" w:cs="Times New Roman"/>
        </w:rPr>
        <w:t xml:space="preserve"> in three ways:</w:t>
      </w:r>
    </w:p>
    <w:p w14:paraId="52A98328" w14:textId="3423049F" w:rsidR="009D6326" w:rsidRPr="00962C82" w:rsidRDefault="009D6326" w:rsidP="00A157C3">
      <w:pPr>
        <w:numPr>
          <w:ilvl w:val="0"/>
          <w:numId w:val="2"/>
        </w:numPr>
        <w:tabs>
          <w:tab w:val="clear" w:pos="720"/>
        </w:tabs>
        <w:ind w:left="284" w:hanging="284"/>
        <w:jc w:val="both"/>
        <w:rPr>
          <w:rFonts w:ascii="Times New Roman" w:eastAsia="Times New Roman" w:hAnsi="Times New Roman" w:cs="Times New Roman"/>
        </w:rPr>
      </w:pPr>
      <w:r w:rsidRPr="00962C82">
        <w:rPr>
          <w:rFonts w:ascii="Times New Roman" w:eastAsia="Times New Roman" w:hAnsi="Times New Roman" w:cs="Times New Roman"/>
          <w:i/>
          <w:iCs/>
        </w:rPr>
        <w:t xml:space="preserve">It will produce new knowledge </w:t>
      </w:r>
      <w:r w:rsidR="001F1932">
        <w:rPr>
          <w:rFonts w:ascii="Times New Roman" w:eastAsia="Times New Roman" w:hAnsi="Times New Roman" w:cs="Times New Roman"/>
          <w:i/>
          <w:iCs/>
        </w:rPr>
        <w:t>about</w:t>
      </w:r>
      <w:r w:rsidRPr="00962C82">
        <w:rPr>
          <w:rFonts w:ascii="Times New Roman" w:eastAsia="Times New Roman" w:hAnsi="Times New Roman" w:cs="Times New Roman"/>
          <w:i/>
          <w:iCs/>
        </w:rPr>
        <w:t xml:space="preserve"> the influences of genetics and environment on the absolute amounts of key photosynthesis enzymes and their isoforms. </w:t>
      </w:r>
      <w:r w:rsidR="000B0DB8" w:rsidRPr="00962C82">
        <w:rPr>
          <w:rFonts w:ascii="Times New Roman" w:eastAsia="Times New Roman" w:hAnsi="Times New Roman" w:cs="Times New Roman"/>
        </w:rPr>
        <w:t>Recently developed</w:t>
      </w:r>
      <w:r w:rsidRPr="00962C82">
        <w:rPr>
          <w:rFonts w:ascii="Times New Roman" w:eastAsia="Times New Roman" w:hAnsi="Times New Roman" w:cs="Times New Roman"/>
        </w:rPr>
        <w:t xml:space="preserve">, rapid, absolute protein quantification methods will be used across </w:t>
      </w:r>
      <w:r w:rsidR="00601398">
        <w:rPr>
          <w:rFonts w:ascii="Times New Roman" w:eastAsia="Times New Roman" w:hAnsi="Times New Roman" w:cs="Times New Roman"/>
        </w:rPr>
        <w:t>12</w:t>
      </w:r>
      <w:r w:rsidRPr="00962C82">
        <w:rPr>
          <w:rFonts w:ascii="Times New Roman" w:eastAsia="Times New Roman" w:hAnsi="Times New Roman" w:cs="Times New Roman"/>
        </w:rPr>
        <w:t xml:space="preserve">0 genotypes of the important </w:t>
      </w:r>
      <w:r w:rsidR="00CA5887" w:rsidRPr="00962C82">
        <w:rPr>
          <w:rFonts w:ascii="Times New Roman" w:eastAsia="Times New Roman" w:hAnsi="Times New Roman" w:cs="Times New Roman"/>
        </w:rPr>
        <w:t>plantation timber</w:t>
      </w:r>
      <w:r w:rsidRPr="00962C82">
        <w:rPr>
          <w:rFonts w:ascii="Times New Roman" w:eastAsia="Times New Roman" w:hAnsi="Times New Roman" w:cs="Times New Roman"/>
        </w:rPr>
        <w:t xml:space="preserve"> species </w:t>
      </w:r>
      <w:r w:rsidRPr="00962C82">
        <w:rPr>
          <w:rFonts w:ascii="Times New Roman" w:eastAsia="Times New Roman" w:hAnsi="Times New Roman" w:cs="Times New Roman"/>
          <w:i/>
          <w:iCs/>
        </w:rPr>
        <w:t>Eucalyptus camaldulensis</w:t>
      </w:r>
      <w:r w:rsidRPr="00962C82">
        <w:rPr>
          <w:rFonts w:ascii="Times New Roman" w:eastAsia="Times New Roman" w:hAnsi="Times New Roman" w:cs="Times New Roman"/>
        </w:rPr>
        <w:t xml:space="preserve">, 31 additional eucalypt species, and 70 species </w:t>
      </w:r>
      <w:r w:rsidR="00665899" w:rsidRPr="00962C82">
        <w:rPr>
          <w:rFonts w:ascii="Times New Roman" w:eastAsia="Times New Roman" w:hAnsi="Times New Roman" w:cs="Times New Roman"/>
        </w:rPr>
        <w:t>of</w:t>
      </w:r>
      <w:r w:rsidRPr="00962C82">
        <w:rPr>
          <w:rFonts w:ascii="Times New Roman" w:eastAsia="Times New Roman" w:hAnsi="Times New Roman" w:cs="Times New Roman"/>
        </w:rPr>
        <w:t xml:space="preserve"> </w:t>
      </w:r>
      <w:r w:rsidRPr="00962C82">
        <w:rPr>
          <w:rFonts w:ascii="Times New Roman" w:eastAsia="Times New Roman" w:hAnsi="Times New Roman" w:cs="Times New Roman"/>
          <w:i/>
          <w:iCs/>
        </w:rPr>
        <w:t>Acacia</w:t>
      </w:r>
      <w:r w:rsidRPr="00962C82">
        <w:rPr>
          <w:rFonts w:ascii="Times New Roman" w:eastAsia="Times New Roman" w:hAnsi="Times New Roman" w:cs="Times New Roman"/>
        </w:rPr>
        <w:t xml:space="preserve"> and Proteaceae.</w:t>
      </w:r>
    </w:p>
    <w:p w14:paraId="4C19701F" w14:textId="7C61DBD3" w:rsidR="009D6326" w:rsidRDefault="009D6326" w:rsidP="00A157C3">
      <w:pPr>
        <w:numPr>
          <w:ilvl w:val="0"/>
          <w:numId w:val="2"/>
        </w:numPr>
        <w:tabs>
          <w:tab w:val="clear" w:pos="720"/>
        </w:tabs>
        <w:ind w:left="284" w:hanging="284"/>
        <w:jc w:val="both"/>
        <w:rPr>
          <w:rFonts w:ascii="Times New Roman" w:eastAsia="Times New Roman" w:hAnsi="Times New Roman" w:cs="Times New Roman"/>
        </w:rPr>
      </w:pPr>
      <w:r w:rsidRPr="00A45367">
        <w:rPr>
          <w:rFonts w:ascii="Times New Roman" w:eastAsia="Times New Roman" w:hAnsi="Times New Roman" w:cs="Times New Roman"/>
          <w:i/>
          <w:iCs/>
        </w:rPr>
        <w:t xml:space="preserve">It will quantify the correlations between </w:t>
      </w:r>
      <w:r w:rsidRPr="00A45367">
        <w:rPr>
          <w:rFonts w:ascii="Times New Roman" w:eastAsia="Times New Roman" w:hAnsi="Times New Roman" w:cs="Times New Roman"/>
        </w:rPr>
        <w:t xml:space="preserve">in vivo </w:t>
      </w:r>
      <w:r w:rsidRPr="00A45367">
        <w:rPr>
          <w:rFonts w:ascii="Times New Roman" w:eastAsia="Times New Roman" w:hAnsi="Times New Roman" w:cs="Times New Roman"/>
          <w:i/>
          <w:iCs/>
        </w:rPr>
        <w:t xml:space="preserve">enzyme amounts and </w:t>
      </w:r>
      <w:r w:rsidRPr="00A45367">
        <w:rPr>
          <w:rFonts w:ascii="Times New Roman" w:eastAsia="Times New Roman" w:hAnsi="Times New Roman" w:cs="Times New Roman"/>
        </w:rPr>
        <w:t xml:space="preserve">in vitro </w:t>
      </w:r>
      <w:r w:rsidRPr="00A45367">
        <w:rPr>
          <w:rFonts w:ascii="Times New Roman" w:eastAsia="Times New Roman" w:hAnsi="Times New Roman" w:cs="Times New Roman"/>
          <w:i/>
          <w:iCs/>
        </w:rPr>
        <w:t>enzyme kinetics parameters.</w:t>
      </w:r>
      <w:r w:rsidRPr="00A45367">
        <w:rPr>
          <w:rFonts w:ascii="Times New Roman" w:eastAsia="Times New Roman" w:hAnsi="Times New Roman" w:cs="Times New Roman"/>
        </w:rPr>
        <w:t xml:space="preserve"> A subset of Rubisco and Rubisco activase isoforms will be selected based on their abundance relative to other metabolically linked enzymes, and their catalytic parameters measured </w:t>
      </w:r>
      <w:r w:rsidRPr="00A45367">
        <w:rPr>
          <w:rFonts w:ascii="Times New Roman" w:eastAsia="Times New Roman" w:hAnsi="Times New Roman" w:cs="Times New Roman"/>
          <w:i/>
          <w:iCs/>
        </w:rPr>
        <w:t>in vitro</w:t>
      </w:r>
      <w:r w:rsidRPr="00A45367">
        <w:rPr>
          <w:rFonts w:ascii="Times New Roman" w:eastAsia="Times New Roman" w:hAnsi="Times New Roman" w:cs="Times New Roman"/>
        </w:rPr>
        <w:t xml:space="preserve"> to establish links between </w:t>
      </w:r>
      <w:r w:rsidRPr="00A45367">
        <w:rPr>
          <w:rFonts w:ascii="Times New Roman" w:eastAsia="Times New Roman" w:hAnsi="Times New Roman" w:cs="Times New Roman"/>
          <w:i/>
          <w:iCs/>
        </w:rPr>
        <w:t xml:space="preserve">in vivo </w:t>
      </w:r>
      <w:r w:rsidR="006F071B">
        <w:rPr>
          <w:rFonts w:ascii="Times New Roman" w:eastAsia="Times New Roman" w:hAnsi="Times New Roman" w:cs="Times New Roman"/>
        </w:rPr>
        <w:t>isoform</w:t>
      </w:r>
      <w:r w:rsidRPr="00A45367">
        <w:rPr>
          <w:rFonts w:ascii="Times New Roman" w:eastAsia="Times New Roman" w:hAnsi="Times New Roman" w:cs="Times New Roman"/>
          <w:i/>
          <w:iCs/>
        </w:rPr>
        <w:t xml:space="preserve"> </w:t>
      </w:r>
      <w:r w:rsidRPr="00A45367">
        <w:rPr>
          <w:rFonts w:ascii="Times New Roman" w:eastAsia="Times New Roman" w:hAnsi="Times New Roman" w:cs="Times New Roman"/>
        </w:rPr>
        <w:t xml:space="preserve">amounts and </w:t>
      </w:r>
      <w:r w:rsidR="006F071B">
        <w:rPr>
          <w:rFonts w:ascii="Times New Roman" w:eastAsia="Times New Roman" w:hAnsi="Times New Roman" w:cs="Times New Roman"/>
        </w:rPr>
        <w:t>their</w:t>
      </w:r>
      <w:r w:rsidRPr="00A45367">
        <w:rPr>
          <w:rFonts w:ascii="Times New Roman" w:eastAsia="Times New Roman" w:hAnsi="Times New Roman" w:cs="Times New Roman"/>
        </w:rPr>
        <w:t xml:space="preserve"> kinetic</w:t>
      </w:r>
      <w:r w:rsidR="008E5A92">
        <w:rPr>
          <w:rFonts w:ascii="Times New Roman" w:eastAsia="Times New Roman" w:hAnsi="Times New Roman" w:cs="Times New Roman"/>
        </w:rPr>
        <w:t xml:space="preserve"> properties</w:t>
      </w:r>
      <w:r w:rsidRPr="00A45367">
        <w:rPr>
          <w:rFonts w:ascii="Times New Roman" w:eastAsia="Times New Roman" w:hAnsi="Times New Roman" w:cs="Times New Roman"/>
        </w:rPr>
        <w:t>.</w:t>
      </w:r>
    </w:p>
    <w:p w14:paraId="06EF1FE5" w14:textId="67C420B1" w:rsidR="009D6326" w:rsidRPr="00A45367" w:rsidRDefault="009D6326" w:rsidP="003804AE">
      <w:pPr>
        <w:numPr>
          <w:ilvl w:val="0"/>
          <w:numId w:val="2"/>
        </w:numPr>
        <w:tabs>
          <w:tab w:val="clear" w:pos="720"/>
        </w:tabs>
        <w:spacing w:after="120"/>
        <w:ind w:left="284" w:hanging="284"/>
        <w:jc w:val="both"/>
        <w:rPr>
          <w:rFonts w:ascii="Times New Roman" w:eastAsia="Times New Roman" w:hAnsi="Times New Roman" w:cs="Times New Roman"/>
        </w:rPr>
      </w:pPr>
      <w:r w:rsidRPr="00A45367">
        <w:rPr>
          <w:rFonts w:ascii="Times New Roman" w:eastAsia="Times New Roman" w:hAnsi="Times New Roman" w:cs="Times New Roman"/>
          <w:i/>
          <w:iCs/>
        </w:rPr>
        <w:t xml:space="preserve">It will establish new proteomics methods, applicable across all vascular plants, for rapidly identifying </w:t>
      </w:r>
      <w:r w:rsidR="00CD092C">
        <w:rPr>
          <w:rFonts w:ascii="Times New Roman" w:eastAsia="Times New Roman" w:hAnsi="Times New Roman" w:cs="Times New Roman"/>
          <w:i/>
          <w:iCs/>
        </w:rPr>
        <w:t xml:space="preserve">enzyme isoforms </w:t>
      </w:r>
      <w:r w:rsidRPr="00A45367">
        <w:rPr>
          <w:rFonts w:ascii="Times New Roman" w:eastAsia="Times New Roman" w:hAnsi="Times New Roman" w:cs="Times New Roman"/>
          <w:i/>
          <w:iCs/>
        </w:rPr>
        <w:t xml:space="preserve">potentially beneficial </w:t>
      </w:r>
      <w:r w:rsidR="00CD092C">
        <w:rPr>
          <w:rFonts w:ascii="Times New Roman" w:eastAsia="Times New Roman" w:hAnsi="Times New Roman" w:cs="Times New Roman"/>
          <w:i/>
          <w:iCs/>
        </w:rPr>
        <w:t>to crop plant improvement</w:t>
      </w:r>
      <w:r w:rsidRPr="00A45367">
        <w:rPr>
          <w:rFonts w:ascii="Times New Roman" w:eastAsia="Times New Roman" w:hAnsi="Times New Roman" w:cs="Times New Roman"/>
          <w:i/>
          <w:iCs/>
        </w:rPr>
        <w:t xml:space="preserve"> from among hundreds of genotypes.</w:t>
      </w:r>
      <w:r w:rsidRPr="00A45367">
        <w:rPr>
          <w:rFonts w:ascii="Times New Roman" w:eastAsia="Times New Roman" w:hAnsi="Times New Roman" w:cs="Times New Roman"/>
        </w:rPr>
        <w:t xml:space="preserve"> </w:t>
      </w:r>
    </w:p>
    <w:p w14:paraId="7757F83F" w14:textId="44116864" w:rsidR="00903E53" w:rsidRDefault="00903E53" w:rsidP="00DC68BA">
      <w:pPr>
        <w:jc w:val="both"/>
        <w:rPr>
          <w:rFonts w:ascii="Times New Roman" w:eastAsia="Times New Roman" w:hAnsi="Times New Roman" w:cs="Times New Roman"/>
        </w:rPr>
      </w:pPr>
      <w:r>
        <w:rPr>
          <w:rFonts w:ascii="Times New Roman" w:eastAsia="Times New Roman" w:hAnsi="Times New Roman" w:cs="Times New Roman"/>
        </w:rPr>
        <w:t xml:space="preserve">Crop scientists are limited in their ability to screen large populations for beneficial enzyme isoforms because existing approaches are time consuming or they </w:t>
      </w:r>
      <w:r w:rsidR="00BD469A">
        <w:rPr>
          <w:rFonts w:ascii="Times New Roman" w:eastAsia="Times New Roman" w:hAnsi="Times New Roman" w:cs="Times New Roman"/>
        </w:rPr>
        <w:t>im</w:t>
      </w:r>
      <w:r>
        <w:rPr>
          <w:rFonts w:ascii="Times New Roman" w:eastAsia="Times New Roman" w:hAnsi="Times New Roman" w:cs="Times New Roman"/>
        </w:rPr>
        <w:t xml:space="preserve">precisely resolve consequential genetic differences from phylogenetic noise. This project will address those problems by using new proteomics methods I have developed to rapidly find </w:t>
      </w:r>
      <w:r w:rsidR="00962C82">
        <w:rPr>
          <w:rFonts w:ascii="Times New Roman" w:eastAsia="Times New Roman" w:hAnsi="Times New Roman" w:cs="Times New Roman"/>
        </w:rPr>
        <w:t>phenotypically consequential</w:t>
      </w:r>
      <w:r>
        <w:rPr>
          <w:rFonts w:ascii="Times New Roman" w:eastAsia="Times New Roman" w:hAnsi="Times New Roman" w:cs="Times New Roman"/>
        </w:rPr>
        <w:t xml:space="preserve"> isoform variants among large numbers of samples.</w:t>
      </w:r>
    </w:p>
    <w:p w14:paraId="02192C48" w14:textId="2C50ADF0" w:rsidR="005D0C3A" w:rsidRDefault="004B1785" w:rsidP="006A26F5">
      <w:pPr>
        <w:spacing w:after="120"/>
        <w:ind w:firstLine="426"/>
        <w:jc w:val="both"/>
        <w:rPr>
          <w:rFonts w:ascii="Times New Roman" w:eastAsia="Times New Roman" w:hAnsi="Times New Roman" w:cs="Times New Roman"/>
        </w:rPr>
      </w:pPr>
      <w:r>
        <w:rPr>
          <w:rFonts w:ascii="Times New Roman" w:eastAsia="Times New Roman" w:hAnsi="Times New Roman" w:cs="Times New Roman"/>
        </w:rPr>
        <w:t>The ability to screen</w:t>
      </w:r>
      <w:r w:rsidR="00A45367" w:rsidRPr="00A45367">
        <w:rPr>
          <w:rFonts w:ascii="Times New Roman" w:eastAsia="Times New Roman" w:hAnsi="Times New Roman" w:cs="Times New Roman"/>
        </w:rPr>
        <w:t xml:space="preserve"> large numbers of genotypes by absolute enzyme quantification will complement and improve upon genomic and transcriptomic approaches because physiology is a product of enzyme kinetics and amounts, which are</w:t>
      </w:r>
      <w:r w:rsidR="00982CE9">
        <w:rPr>
          <w:rFonts w:ascii="Times New Roman" w:eastAsia="Times New Roman" w:hAnsi="Times New Roman" w:cs="Times New Roman"/>
        </w:rPr>
        <w:t>, at best,</w:t>
      </w:r>
      <w:r w:rsidR="00A45367" w:rsidRPr="00A45367">
        <w:rPr>
          <w:rFonts w:ascii="Times New Roman" w:eastAsia="Times New Roman" w:hAnsi="Times New Roman" w:cs="Times New Roman"/>
        </w:rPr>
        <w:t xml:space="preserve"> </w:t>
      </w:r>
      <w:r w:rsidR="00982CE9">
        <w:rPr>
          <w:rFonts w:ascii="Times New Roman" w:eastAsia="Times New Roman" w:hAnsi="Times New Roman" w:cs="Times New Roman"/>
        </w:rPr>
        <w:t>imprecisely</w:t>
      </w:r>
      <w:r w:rsidR="00A45367" w:rsidRPr="00A45367">
        <w:rPr>
          <w:rFonts w:ascii="Times New Roman" w:eastAsia="Times New Roman" w:hAnsi="Times New Roman" w:cs="Times New Roman"/>
        </w:rPr>
        <w:t xml:space="preserve"> reflected in sequencing data. My approach aims to </w:t>
      </w:r>
      <w:r w:rsidR="00A045FC">
        <w:rPr>
          <w:rFonts w:ascii="Times New Roman" w:eastAsia="Times New Roman" w:hAnsi="Times New Roman" w:cs="Times New Roman"/>
        </w:rPr>
        <w:t>identify important</w:t>
      </w:r>
      <w:r w:rsidR="00A45367" w:rsidRPr="00A45367">
        <w:rPr>
          <w:rFonts w:ascii="Times New Roman" w:eastAsia="Times New Roman" w:hAnsi="Times New Roman" w:cs="Times New Roman"/>
        </w:rPr>
        <w:t xml:space="preserve"> genetic variants much faster than reverse or forward genetics</w:t>
      </w:r>
      <w:r w:rsidR="00C51D83">
        <w:rPr>
          <w:rFonts w:ascii="Times New Roman" w:eastAsia="Times New Roman" w:hAnsi="Times New Roman" w:cs="Times New Roman"/>
        </w:rPr>
        <w:t>, or enzyme kinetics assays,</w:t>
      </w:r>
      <w:r w:rsidR="00A45367" w:rsidRPr="00A45367">
        <w:rPr>
          <w:rFonts w:ascii="Times New Roman" w:eastAsia="Times New Roman" w:hAnsi="Times New Roman" w:cs="Times New Roman"/>
        </w:rPr>
        <w:t xml:space="preserve"> based on </w:t>
      </w:r>
      <w:r w:rsidR="00A45367" w:rsidRPr="005D0C3A">
        <w:rPr>
          <w:rFonts w:ascii="Times New Roman" w:eastAsia="Times New Roman" w:hAnsi="Times New Roman" w:cs="Times New Roman"/>
        </w:rPr>
        <w:t>the assumption that</w:t>
      </w:r>
      <w:r w:rsidR="00A45367" w:rsidRPr="00A45367">
        <w:rPr>
          <w:rFonts w:ascii="Times New Roman" w:eastAsia="Times New Roman" w:hAnsi="Times New Roman" w:cs="Times New Roman"/>
        </w:rPr>
        <w:t xml:space="preserve"> </w:t>
      </w:r>
      <w:r w:rsidR="00A45367" w:rsidRPr="000F24F6">
        <w:rPr>
          <w:rFonts w:ascii="Times New Roman" w:eastAsia="Times New Roman" w:hAnsi="Times New Roman" w:cs="Times New Roman"/>
          <w:i/>
        </w:rPr>
        <w:t>amounts</w:t>
      </w:r>
      <w:r w:rsidR="00A45367" w:rsidRPr="00661B3A">
        <w:rPr>
          <w:rFonts w:ascii="Times New Roman" w:eastAsia="Times New Roman" w:hAnsi="Times New Roman" w:cs="Times New Roman"/>
        </w:rPr>
        <w:t xml:space="preserve"> of photosynthesis enzyme</w:t>
      </w:r>
      <w:r w:rsidR="00ED7C91" w:rsidRPr="00661B3A">
        <w:rPr>
          <w:rFonts w:ascii="Times New Roman" w:eastAsia="Times New Roman" w:hAnsi="Times New Roman" w:cs="Times New Roman"/>
        </w:rPr>
        <w:t xml:space="preserve"> isoforms</w:t>
      </w:r>
      <w:r w:rsidR="00A45367" w:rsidRPr="00661B3A">
        <w:rPr>
          <w:rFonts w:ascii="Times New Roman" w:eastAsia="Times New Roman" w:hAnsi="Times New Roman" w:cs="Times New Roman"/>
        </w:rPr>
        <w:t xml:space="preserve"> reflect </w:t>
      </w:r>
      <w:r w:rsidR="000F24F6">
        <w:rPr>
          <w:rFonts w:ascii="Times New Roman" w:eastAsia="Times New Roman" w:hAnsi="Times New Roman" w:cs="Times New Roman"/>
        </w:rPr>
        <w:t>their activity</w:t>
      </w:r>
      <w:r w:rsidR="00AB3663">
        <w:rPr>
          <w:rFonts w:ascii="Times New Roman" w:eastAsia="Times New Roman" w:hAnsi="Times New Roman" w:cs="Times New Roman"/>
        </w:rPr>
        <w:t>. It uses proteomics to bridge sequence data and physiology:</w:t>
      </w:r>
      <w:r w:rsidR="00A45367" w:rsidRPr="00661B3A">
        <w:rPr>
          <w:rFonts w:ascii="Times New Roman" w:eastAsia="Times New Roman" w:hAnsi="Times New Roman" w:cs="Times New Roman"/>
        </w:rPr>
        <w:t xml:space="preserve"> </w:t>
      </w:r>
      <w:r w:rsidR="00A45367" w:rsidRPr="001C40C9">
        <w:rPr>
          <w:rFonts w:ascii="Times New Roman" w:eastAsia="Times New Roman" w:hAnsi="Times New Roman" w:cs="Times New Roman"/>
        </w:rPr>
        <w:t>enzyme sequence link</w:t>
      </w:r>
      <w:r w:rsidR="00A045FC" w:rsidRPr="001C40C9">
        <w:rPr>
          <w:rFonts w:ascii="Times New Roman" w:eastAsia="Times New Roman" w:hAnsi="Times New Roman" w:cs="Times New Roman"/>
        </w:rPr>
        <w:t>s</w:t>
      </w:r>
      <w:r w:rsidR="00A45367" w:rsidRPr="001C40C9">
        <w:rPr>
          <w:rFonts w:ascii="Times New Roman" w:eastAsia="Times New Roman" w:hAnsi="Times New Roman" w:cs="Times New Roman"/>
        </w:rPr>
        <w:t xml:space="preserve"> </w:t>
      </w:r>
      <w:r w:rsidR="00D60EA7">
        <w:rPr>
          <w:rFonts w:ascii="Times New Roman" w:eastAsia="Times New Roman" w:hAnsi="Times New Roman" w:cs="Times New Roman"/>
        </w:rPr>
        <w:t xml:space="preserve">to </w:t>
      </w:r>
      <w:r w:rsidR="00A45367" w:rsidRPr="001C40C9">
        <w:rPr>
          <w:rFonts w:ascii="Times New Roman" w:eastAsia="Times New Roman" w:hAnsi="Times New Roman" w:cs="Times New Roman"/>
        </w:rPr>
        <w:t>genotype</w:t>
      </w:r>
      <w:r w:rsidR="00D60EA7">
        <w:rPr>
          <w:rFonts w:ascii="Times New Roman" w:eastAsia="Times New Roman" w:hAnsi="Times New Roman" w:cs="Times New Roman"/>
        </w:rPr>
        <w:t>,</w:t>
      </w:r>
      <w:r w:rsidR="00A45367" w:rsidRPr="001C40C9">
        <w:rPr>
          <w:rFonts w:ascii="Times New Roman" w:eastAsia="Times New Roman" w:hAnsi="Times New Roman" w:cs="Times New Roman"/>
        </w:rPr>
        <w:t xml:space="preserve"> enzyme amount</w:t>
      </w:r>
      <w:r w:rsidR="00D60EA7">
        <w:rPr>
          <w:rFonts w:ascii="Times New Roman" w:eastAsia="Times New Roman" w:hAnsi="Times New Roman" w:cs="Times New Roman"/>
        </w:rPr>
        <w:t xml:space="preserve"> links to</w:t>
      </w:r>
      <w:r w:rsidR="00A45367" w:rsidRPr="001C40C9">
        <w:rPr>
          <w:rFonts w:ascii="Times New Roman" w:eastAsia="Times New Roman" w:hAnsi="Times New Roman" w:cs="Times New Roman"/>
        </w:rPr>
        <w:t xml:space="preserve"> phenotype</w:t>
      </w:r>
      <w:r w:rsidR="00903E53">
        <w:rPr>
          <w:rFonts w:ascii="Times New Roman" w:eastAsia="Times New Roman" w:hAnsi="Times New Roman" w:cs="Times New Roman"/>
        </w:rPr>
        <w:t>.</w:t>
      </w:r>
    </w:p>
    <w:p w14:paraId="00FEF090" w14:textId="7161A9E2" w:rsidR="005D0C3A" w:rsidRPr="00903E53" w:rsidRDefault="00903E53" w:rsidP="00DC68BA">
      <w:pPr>
        <w:jc w:val="both"/>
        <w:outlineLvl w:val="0"/>
        <w:rPr>
          <w:rFonts w:ascii="Times New Roman" w:eastAsia="Times New Roman" w:hAnsi="Times New Roman" w:cs="Times New Roman"/>
          <w:b/>
        </w:rPr>
      </w:pPr>
      <w:r w:rsidRPr="00903E53">
        <w:rPr>
          <w:rFonts w:ascii="Times New Roman" w:eastAsia="Times New Roman" w:hAnsi="Times New Roman" w:cs="Times New Roman"/>
          <w:b/>
        </w:rPr>
        <w:t>Theoretical framework</w:t>
      </w:r>
    </w:p>
    <w:p w14:paraId="0F0CB4DD" w14:textId="0A55A799" w:rsidR="004F7437" w:rsidRDefault="00B34D3F" w:rsidP="003804AE">
      <w:pPr>
        <w:spacing w:after="120"/>
        <w:jc w:val="both"/>
        <w:rPr>
          <w:rFonts w:ascii="Times New Roman" w:eastAsia="Times New Roman" w:hAnsi="Times New Roman" w:cs="Times New Roman"/>
        </w:rPr>
      </w:pPr>
      <w:r>
        <w:rPr>
          <w:rFonts w:ascii="Times New Roman" w:eastAsia="Times New Roman" w:hAnsi="Times New Roman" w:cs="Times New Roman"/>
        </w:rPr>
        <w:t>Two key assumptions underpin</w:t>
      </w:r>
      <w:r w:rsidR="00661B3A">
        <w:rPr>
          <w:rFonts w:ascii="Times New Roman" w:eastAsia="Times New Roman" w:hAnsi="Times New Roman" w:cs="Times New Roman"/>
        </w:rPr>
        <w:t xml:space="preserve"> this project:</w:t>
      </w:r>
    </w:p>
    <w:p w14:paraId="74DAA07B" w14:textId="1511C251" w:rsidR="00272BE7" w:rsidRPr="00E9608F" w:rsidRDefault="00661B3A" w:rsidP="003804AE">
      <w:pPr>
        <w:pStyle w:val="ListParagraph"/>
        <w:numPr>
          <w:ilvl w:val="0"/>
          <w:numId w:val="3"/>
        </w:numPr>
        <w:spacing w:after="120"/>
        <w:ind w:left="284" w:hanging="284"/>
        <w:jc w:val="both"/>
        <w:rPr>
          <w:rFonts w:ascii="Times New Roman" w:eastAsia="Times New Roman" w:hAnsi="Times New Roman" w:cs="Times New Roman"/>
        </w:rPr>
      </w:pPr>
      <w:r w:rsidRPr="009221C7">
        <w:rPr>
          <w:rFonts w:ascii="Times New Roman" w:eastAsia="Times New Roman" w:hAnsi="Times New Roman" w:cs="Times New Roman"/>
          <w:i/>
        </w:rPr>
        <w:t xml:space="preserve">Amounts of photosynthesis </w:t>
      </w:r>
      <w:r w:rsidR="009221C7" w:rsidRPr="009221C7">
        <w:rPr>
          <w:rFonts w:ascii="Times New Roman" w:eastAsia="Times New Roman" w:hAnsi="Times New Roman" w:cs="Times New Roman"/>
          <w:i/>
        </w:rPr>
        <w:t xml:space="preserve">enzymes are coordinated so that there are no bottlenecks under average conditions of photosynthesis. </w:t>
      </w:r>
      <w:r w:rsidR="00AB2134">
        <w:rPr>
          <w:rFonts w:ascii="Times New Roman" w:eastAsia="Times New Roman" w:hAnsi="Times New Roman" w:cs="Times New Roman"/>
        </w:rPr>
        <w:t xml:space="preserve">Metabolic flux is governed by collections of enzymes and </w:t>
      </w:r>
      <w:r w:rsidR="000A6AAD">
        <w:rPr>
          <w:rFonts w:ascii="Times New Roman" w:eastAsia="Times New Roman" w:hAnsi="Times New Roman" w:cs="Times New Roman"/>
        </w:rPr>
        <w:t xml:space="preserve">no one enzyme amount limits </w:t>
      </w:r>
      <w:r w:rsidR="00563F0D">
        <w:rPr>
          <w:rFonts w:ascii="Times New Roman" w:eastAsia="Times New Roman" w:hAnsi="Times New Roman" w:cs="Times New Roman"/>
        </w:rPr>
        <w:t>that flux</w:t>
      </w:r>
      <w:r w:rsidR="00563F0D">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gb57jdijp","properties":{"formattedCitation":"{\\rtf \\super 30,31\\nosupersub{}}","plainCitation":"30,31"},"citationItems":[{"id":471,"uris":["http://zotero.org/users/2536149/items/HD4TUC8J"],"uri":["http://zotero.org/users/2536149/items/HD4TUC8J"],"itemData":{"id":471,"type":"article-journal","title":"Control limits for accumulation of plant metabolites: brute force is no substitute for understanding","container-title":"Plant Biotechnology Journal","page":"253-267","volume":"11","issue":"2","source":"Wiley Online Library","abstract":"Which factors limit metabolite accumulation in plant cells? Are theories on flux control effective at explaining the results? Many biotechnologists cling to the idea that every pathway has a rate limiting enzyme and target such enzymes first in order to modulate fluxes. This often translates into large effects on metabolite concentration, but disappointing small increases in flux. Rate limiting enzymes do exist, but are rare and quite opposite to what predicted by biochemistry. In many cases however, flux control is shared among many enzymes. Flux control and concentration control can (and must) be distinguished and quantified for effective manipulation. Flux control for several ‘building blocks’ of metabolism is placed on the demand side, and therefore increasing demand can be very successful. Tampering with supply, particularly desensitizing supply enzymes, is usually not very effective, if not dangerous, because supply regulatory mechanisms function to control metabolite homeostasis. Some important, but usually unnoticed, metabolic constraints shape the responses of metabolic systems to manipulation: mass conservation, cellular resource allocation and, most prominently, energy supply, particularly in heterotrophic tissues. The theoretical basis for this view shall be explored with recent examples gathered from the manipulation of several metabolites (vitamins, carotenoids, amino acids, sugars, fatty acids, polyhydroxyalkanoates, fructans and sugar alcohols). Some guiding principles are suggested for an even more successful engineering of plant metabolism.","DOI":"10.1111/pbi.12035","ISSN":"1467-7652","shortTitle":"Control limits for accumulation of plant metabolites","journalAbbreviation":"Plant Biotechnol J","language":"en","author":[{"family":"Morandini","given":"Piero"}],"issued":{"date-parts":[["2013",2,1]]}}},{"id":474,"uris":["http://zotero.org/users/2536149/items/HNSMN8XG"],"uri":["http://zotero.org/users/2536149/items/HNSMN8XG"],"itemData":{"id":474,"type":"article-journal","title":"Metabolic Networks: How to Identify Key Components in the Regulation of Metabolism and Growth","container-title":"Plant Physiology","page":"428-444","volume":"152","issue":"2","source":"www.plantphysiol.org","DOI":"10.1104/pp.109.150821","ISSN":", 1532-2548","note":"PMID: 20018593","shortTitle":"Metabolic Networks","journalAbbreviation":"Plant Physiol.","language":"en","author":[{"family":"Stitt","given":"Mark"},{"family":"Sulpice","given":"Ronan"},{"family":"Keurentjes","given":"Joost"}],"issued":{"date-parts":[["2010",2,1]]}}}],"schema":"https://github.com/citation-style-language/schema/raw/master/csl-citation.json"} </w:instrText>
      </w:r>
      <w:r w:rsidR="00563F0D">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0,31</w:t>
      </w:r>
      <w:r w:rsidR="00563F0D">
        <w:rPr>
          <w:rFonts w:ascii="Times New Roman" w:eastAsia="Times New Roman" w:hAnsi="Times New Roman" w:cs="Times New Roman"/>
        </w:rPr>
        <w:fldChar w:fldCharType="end"/>
      </w:r>
      <w:r w:rsidR="00563F0D">
        <w:rPr>
          <w:rFonts w:ascii="Times New Roman" w:eastAsia="Times New Roman" w:hAnsi="Times New Roman" w:cs="Times New Roman"/>
        </w:rPr>
        <w:t>, including Rubisco</w:t>
      </w:r>
      <w:r w:rsidR="00563F0D">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ne95gheer","properties":{"formattedCitation":"{\\rtf \\super 32\\nosupersub{}}","plainCitation":"32"},"citationItems":[{"id":371,"uris":["http://zotero.org/users/2536149/items/NXNFMS9Q"],"uri":["http://zotero.org/users/2536149/items/NXNFMS9Q"],"itemData":{"id":371,"type":"article-journal","title":"Models of Photosynthesis","container-title":"Plant Physiology","page":"42-45","volume":"125","issue":"1","source":"www.plantphysiol.org","DOI":"10.1104/pp.125.1.42","ISSN":", 1532-2548","note":"PMID: 11154292","journalAbbreviation":"Plant Physiol.","language":"en","author":[{"family":"Farquhar","given":"Graham D."},{"family":"Caemmerer","given":"Susanne","dropping-particle":"von"},{"family":"Berry","given":"Joseph A."}],"issued":{"date-parts":[["2001",1,1]]}}}],"schema":"https://github.com/citation-style-language/schema/raw/master/csl-citation.json"} </w:instrText>
      </w:r>
      <w:r w:rsidR="00563F0D">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2</w:t>
      </w:r>
      <w:r w:rsidR="00563F0D">
        <w:rPr>
          <w:rFonts w:ascii="Times New Roman" w:eastAsia="Times New Roman" w:hAnsi="Times New Roman" w:cs="Times New Roman"/>
        </w:rPr>
        <w:fldChar w:fldCharType="end"/>
      </w:r>
      <w:r w:rsidR="00AB2134">
        <w:rPr>
          <w:rFonts w:ascii="Times New Roman" w:eastAsia="Times New Roman" w:hAnsi="Times New Roman" w:cs="Times New Roman"/>
        </w:rPr>
        <w:t xml:space="preserve">. </w:t>
      </w:r>
      <w:r w:rsidR="009221C7" w:rsidRPr="00E9608F">
        <w:rPr>
          <w:rFonts w:ascii="Times New Roman" w:eastAsia="Times New Roman" w:hAnsi="Times New Roman" w:cs="Times New Roman"/>
        </w:rPr>
        <w:t xml:space="preserve">This assumption is supported by </w:t>
      </w:r>
      <w:r w:rsidR="00263EBF">
        <w:rPr>
          <w:rFonts w:ascii="Times New Roman" w:eastAsia="Times New Roman" w:hAnsi="Times New Roman" w:cs="Times New Roman"/>
        </w:rPr>
        <w:t>large-</w:t>
      </w:r>
      <w:r w:rsidR="009221C7" w:rsidRPr="00E9608F">
        <w:rPr>
          <w:rFonts w:ascii="Times New Roman" w:eastAsia="Times New Roman" w:hAnsi="Times New Roman" w:cs="Times New Roman"/>
        </w:rPr>
        <w:t>scale physiology and modelling experiments that demonstrate a coordination between electron transport by the light-dependent reactions (</w:t>
      </w:r>
      <w:r w:rsidR="009221C7" w:rsidRPr="00E9608F">
        <w:rPr>
          <w:rFonts w:ascii="Times New Roman" w:eastAsia="Times New Roman" w:hAnsi="Times New Roman" w:cs="Times New Roman"/>
          <w:i/>
        </w:rPr>
        <w:t>J</w:t>
      </w:r>
      <w:r w:rsidR="009221C7" w:rsidRPr="00E9608F">
        <w:rPr>
          <w:rFonts w:ascii="Times New Roman" w:eastAsia="Times New Roman" w:hAnsi="Times New Roman" w:cs="Times New Roman"/>
          <w:vertAlign w:val="subscript"/>
        </w:rPr>
        <w:t>max</w:t>
      </w:r>
      <w:r w:rsidR="009221C7" w:rsidRPr="00E9608F">
        <w:rPr>
          <w:rFonts w:ascii="Times New Roman" w:eastAsia="Times New Roman" w:hAnsi="Times New Roman" w:cs="Times New Roman"/>
        </w:rPr>
        <w:t>) and carbon fixing by Rubisco (</w:t>
      </w:r>
      <w:r w:rsidR="009221C7" w:rsidRPr="00E9608F">
        <w:rPr>
          <w:rFonts w:ascii="Times New Roman" w:eastAsia="Times New Roman" w:hAnsi="Times New Roman" w:cs="Times New Roman"/>
          <w:i/>
        </w:rPr>
        <w:t>V</w:t>
      </w:r>
      <w:r w:rsidR="009221C7" w:rsidRPr="00E9608F">
        <w:rPr>
          <w:rFonts w:ascii="Times New Roman" w:eastAsia="Times New Roman" w:hAnsi="Times New Roman" w:cs="Times New Roman"/>
          <w:vertAlign w:val="subscript"/>
        </w:rPr>
        <w:t>cmax</w:t>
      </w:r>
      <w:r w:rsidR="009221C7" w:rsidRPr="00E9608F">
        <w:rPr>
          <w:rFonts w:ascii="Times New Roman" w:eastAsia="Times New Roman" w:hAnsi="Times New Roman" w:cs="Times New Roman"/>
        </w:rPr>
        <w:t xml:space="preserve">) </w:t>
      </w:r>
      <w:r w:rsidR="00EE6690" w:rsidRPr="00E9608F">
        <w:rPr>
          <w:rFonts w:ascii="Times New Roman" w:eastAsia="Times New Roman" w:hAnsi="Times New Roman" w:cs="Times New Roman"/>
        </w:rPr>
        <w:t>so that neither is limiting</w:t>
      </w:r>
      <w:r w:rsidR="00276F1E">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ui095G3U","properties":{"formattedCitation":"{\\rtf \\super 33\\uc0\\u8211{}36\\nosupersub{}}","plainCitation":"33–36"},"citationItems":[{"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id":481,"uris":["http://zotero.org/users/2536149/items/5H7JJB54"],"uri":["http://zotero.org/users/2536149/items/5H7JJB54"],"itemData":{"id":481,"type":"article-journal","title":"Leaf nitrogen from first principles: field evidence for adaptive variation with climate","container-title":"Biogeosciences","page":"481-495","volume":"14","issue":"2","source":"Copernicus Online Journals","DOI":"10.5194/bg-14-481-2017","ISSN":"1726-4189","shortTitle":"Leaf nitrogen from first principles","journalAbbreviation":"Biogeosciences","author":[{"family":"Dong","given":"N."},{"family":"Prentice","given":"I. C."},{"family":"Evans","given":"B. J."},{"family":"Caddy-Retalic","given":"S."},{"family":"Lowe","given":"A. J."},{"family":"Wright","given":"I. J."}],"issued":{"date-parts":[["2017",1,30]]}}}],"schema":"https://github.com/citation-style-language/schema/raw/master/csl-citation.json"} </w:instrText>
      </w:r>
      <w:r w:rsidR="00276F1E">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3–36</w:t>
      </w:r>
      <w:r w:rsidR="00276F1E">
        <w:rPr>
          <w:rFonts w:ascii="Times New Roman" w:eastAsia="Times New Roman" w:hAnsi="Times New Roman" w:cs="Times New Roman"/>
        </w:rPr>
        <w:fldChar w:fldCharType="end"/>
      </w:r>
      <w:r w:rsidR="00EE6690" w:rsidRPr="00E9608F">
        <w:rPr>
          <w:rFonts w:ascii="Times New Roman" w:eastAsia="Times New Roman" w:hAnsi="Times New Roman" w:cs="Times New Roman"/>
        </w:rPr>
        <w:t>. The flux</w:t>
      </w:r>
      <w:r w:rsidR="00D60EA7" w:rsidRPr="00E9608F">
        <w:rPr>
          <w:rFonts w:ascii="Times New Roman" w:eastAsia="Times New Roman" w:hAnsi="Times New Roman" w:cs="Times New Roman"/>
        </w:rPr>
        <w:t>es</w:t>
      </w:r>
      <w:r w:rsidR="00EE6690" w:rsidRPr="00E9608F">
        <w:rPr>
          <w:rFonts w:ascii="Times New Roman" w:eastAsia="Times New Roman" w:hAnsi="Times New Roman" w:cs="Times New Roman"/>
        </w:rPr>
        <w:t xml:space="preserve"> of ATP and NADPH from the light</w:t>
      </w:r>
      <w:r w:rsidR="00D60EA7" w:rsidRPr="00E9608F">
        <w:rPr>
          <w:rFonts w:ascii="Times New Roman" w:eastAsia="Times New Roman" w:hAnsi="Times New Roman" w:cs="Times New Roman"/>
        </w:rPr>
        <w:t>-dependent</w:t>
      </w:r>
      <w:r w:rsidR="00EE6690" w:rsidRPr="00E9608F">
        <w:rPr>
          <w:rFonts w:ascii="Times New Roman" w:eastAsia="Times New Roman" w:hAnsi="Times New Roman" w:cs="Times New Roman"/>
        </w:rPr>
        <w:t xml:space="preserve"> reactions </w:t>
      </w:r>
      <w:r w:rsidR="00272BE7" w:rsidRPr="00E9608F">
        <w:rPr>
          <w:rFonts w:ascii="Times New Roman" w:eastAsia="Times New Roman" w:hAnsi="Times New Roman" w:cs="Times New Roman"/>
        </w:rPr>
        <w:t xml:space="preserve">occur at rates coordinated </w:t>
      </w:r>
      <w:r w:rsidR="00D60EA7" w:rsidRPr="00E9608F">
        <w:rPr>
          <w:rFonts w:ascii="Times New Roman" w:eastAsia="Times New Roman" w:hAnsi="Times New Roman" w:cs="Times New Roman"/>
        </w:rPr>
        <w:t>with</w:t>
      </w:r>
      <w:r w:rsidR="00272BE7" w:rsidRPr="00E9608F">
        <w:rPr>
          <w:rFonts w:ascii="Times New Roman" w:eastAsia="Times New Roman" w:hAnsi="Times New Roman" w:cs="Times New Roman"/>
        </w:rPr>
        <w:t xml:space="preserve"> their consumption in the Calvin cycle</w:t>
      </w:r>
      <w:r w:rsidR="004D2039" w:rsidRPr="00E9608F">
        <w:rPr>
          <w:rFonts w:ascii="Times New Roman" w:eastAsia="Times New Roman" w:hAnsi="Times New Roman" w:cs="Times New Roman"/>
        </w:rPr>
        <w:t xml:space="preserve">, thus </w:t>
      </w:r>
      <w:proofErr w:type="spellStart"/>
      <w:r w:rsidR="004D2039" w:rsidRPr="00E9608F">
        <w:rPr>
          <w:rFonts w:ascii="Times New Roman" w:eastAsia="Times New Roman" w:hAnsi="Times New Roman" w:cs="Times New Roman"/>
        </w:rPr>
        <w:t>maximi</w:t>
      </w:r>
      <w:r w:rsidR="007F5707">
        <w:rPr>
          <w:rFonts w:ascii="Times New Roman" w:eastAsia="Times New Roman" w:hAnsi="Times New Roman" w:cs="Times New Roman"/>
        </w:rPr>
        <w:t>s</w:t>
      </w:r>
      <w:r w:rsidR="004D2039" w:rsidRPr="00E9608F">
        <w:rPr>
          <w:rFonts w:ascii="Times New Roman" w:eastAsia="Times New Roman" w:hAnsi="Times New Roman" w:cs="Times New Roman"/>
        </w:rPr>
        <w:t>ing</w:t>
      </w:r>
      <w:proofErr w:type="spellEnd"/>
      <w:r w:rsidR="004D2039" w:rsidRPr="00E9608F">
        <w:rPr>
          <w:rFonts w:ascii="Times New Roman" w:eastAsia="Times New Roman" w:hAnsi="Times New Roman" w:cs="Times New Roman"/>
        </w:rPr>
        <w:t xml:space="preserve"> carbon assimilation per total investment in photosynthesis protein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r4hurb4v2","properties":{"formattedCitation":"{\\rtf \\super 35\\nosupersub{}}","plainCitation":"35"},"citationItems":[{"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5</w:t>
      </w:r>
      <w:r w:rsidR="00465D68">
        <w:rPr>
          <w:rFonts w:ascii="Times New Roman" w:eastAsia="Times New Roman" w:hAnsi="Times New Roman" w:cs="Times New Roman"/>
        </w:rPr>
        <w:fldChar w:fldCharType="end"/>
      </w:r>
      <w:r w:rsidR="00272BE7" w:rsidRPr="00E9608F">
        <w:rPr>
          <w:rFonts w:ascii="Times New Roman" w:eastAsia="Times New Roman" w:hAnsi="Times New Roman" w:cs="Times New Roman"/>
        </w:rPr>
        <w:t>.</w:t>
      </w:r>
      <w:r w:rsidR="00324716" w:rsidRPr="00E9608F">
        <w:rPr>
          <w:rFonts w:ascii="Times New Roman" w:eastAsia="Times New Roman" w:hAnsi="Times New Roman" w:cs="Times New Roman"/>
        </w:rPr>
        <w:t xml:space="preserve"> At times the fluxes might be out of balance</w:t>
      </w:r>
      <w:r w:rsidR="006D3409" w:rsidRPr="00E9608F">
        <w:rPr>
          <w:rFonts w:ascii="Times New Roman" w:eastAsia="Times New Roman" w:hAnsi="Times New Roman" w:cs="Times New Roman"/>
        </w:rPr>
        <w:t xml:space="preserve"> (</w:t>
      </w:r>
      <w:r w:rsidR="00660E03" w:rsidRPr="00660E03">
        <w:rPr>
          <w:rFonts w:ascii="Times New Roman" w:eastAsia="Times New Roman" w:hAnsi="Times New Roman" w:cs="Times New Roman"/>
          <w:i/>
        </w:rPr>
        <w:t>e.g.</w:t>
      </w:r>
      <w:r w:rsidR="00660E03">
        <w:rPr>
          <w:rFonts w:ascii="Times New Roman" w:eastAsia="Times New Roman" w:hAnsi="Times New Roman" w:cs="Times New Roman"/>
        </w:rPr>
        <w:t xml:space="preserve">, </w:t>
      </w:r>
      <w:r w:rsidR="006D3409" w:rsidRPr="00E9608F">
        <w:rPr>
          <w:rFonts w:ascii="Times New Roman" w:eastAsia="Times New Roman" w:hAnsi="Times New Roman" w:cs="Times New Roman"/>
        </w:rPr>
        <w:t>low light, temporary drought)</w:t>
      </w:r>
      <w:r w:rsidR="00324716" w:rsidRPr="00E9608F">
        <w:rPr>
          <w:rFonts w:ascii="Times New Roman" w:eastAsia="Times New Roman" w:hAnsi="Times New Roman" w:cs="Times New Roman"/>
        </w:rPr>
        <w:t>, but on average they are coordinated. Photosynthesis protein amounts are not adjusted to environmental conditions instantaneously, but instead reflect environmental conditions for approximately the preceding month</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4g9n37fd8","properties":{"formattedCitation":"{\\rtf \\super 33,34\\nosupersub{}}","plainCitation":"33,34"},"citationItems":[{"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3,34</w:t>
      </w:r>
      <w:r w:rsidR="00465D68">
        <w:rPr>
          <w:rFonts w:ascii="Times New Roman" w:eastAsia="Times New Roman" w:hAnsi="Times New Roman" w:cs="Times New Roman"/>
        </w:rPr>
        <w:fldChar w:fldCharType="end"/>
      </w:r>
      <w:r w:rsidR="00324716" w:rsidRPr="00E9608F">
        <w:rPr>
          <w:rFonts w:ascii="Times New Roman" w:eastAsia="Times New Roman" w:hAnsi="Times New Roman" w:cs="Times New Roman"/>
        </w:rPr>
        <w:t>.</w:t>
      </w:r>
      <w:r w:rsidR="00272BE7" w:rsidRPr="00E9608F">
        <w:rPr>
          <w:rFonts w:ascii="Times New Roman" w:eastAsia="Times New Roman" w:hAnsi="Times New Roman" w:cs="Times New Roman"/>
        </w:rPr>
        <w:t xml:space="preserve"> </w:t>
      </w:r>
    </w:p>
    <w:p w14:paraId="261275AE" w14:textId="5A0A8088" w:rsidR="00D60EA7" w:rsidRPr="00B307F7" w:rsidRDefault="00272BE7" w:rsidP="003804AE">
      <w:pPr>
        <w:pStyle w:val="ListParagraph"/>
        <w:numPr>
          <w:ilvl w:val="0"/>
          <w:numId w:val="3"/>
        </w:numPr>
        <w:spacing w:after="120"/>
        <w:ind w:left="284" w:hanging="284"/>
        <w:jc w:val="both"/>
        <w:rPr>
          <w:rFonts w:ascii="Times New Roman" w:eastAsia="Times New Roman" w:hAnsi="Times New Roman" w:cs="Times New Roman"/>
        </w:rPr>
      </w:pPr>
      <w:r w:rsidRPr="00B307F7">
        <w:rPr>
          <w:rFonts w:ascii="Times New Roman" w:eastAsia="Times New Roman" w:hAnsi="Times New Roman" w:cs="Times New Roman"/>
          <w:i/>
        </w:rPr>
        <w:t>Amounts of Calvin cycle enzymes relative to each other are conserved, but vary predictably with environmental conditions, leaf traits, and whole plant traits.</w:t>
      </w:r>
      <w:r w:rsidRPr="00B307F7">
        <w:rPr>
          <w:rFonts w:ascii="Times New Roman" w:eastAsia="Times New Roman" w:hAnsi="Times New Roman" w:cs="Times New Roman"/>
        </w:rPr>
        <w:t xml:space="preserve"> </w:t>
      </w:r>
      <w:r w:rsidR="00766011" w:rsidRPr="00B307F7">
        <w:rPr>
          <w:rFonts w:ascii="Times New Roman" w:eastAsia="Times New Roman" w:hAnsi="Times New Roman" w:cs="Times New Roman"/>
        </w:rPr>
        <w:t>Large-scale cross</w:t>
      </w:r>
      <w:r w:rsidR="008351D1" w:rsidRPr="00B307F7">
        <w:rPr>
          <w:rFonts w:ascii="Times New Roman" w:eastAsia="Times New Roman" w:hAnsi="Times New Roman" w:cs="Times New Roman"/>
        </w:rPr>
        <w:t>-species</w:t>
      </w:r>
      <w:r w:rsidR="00E65AA2" w:rsidRPr="00B307F7">
        <w:rPr>
          <w:rFonts w:ascii="Times New Roman" w:eastAsia="Times New Roman" w:hAnsi="Times New Roman" w:cs="Times New Roman"/>
        </w:rPr>
        <w:t xml:space="preserve"> conservation of photosynthesis protein amounts relative to each other has not been previously studied, most likely because </w:t>
      </w:r>
      <w:r w:rsidR="00B307F7" w:rsidRPr="00B307F7">
        <w:rPr>
          <w:rFonts w:ascii="Times New Roman" w:eastAsia="Times New Roman" w:hAnsi="Times New Roman" w:cs="Times New Roman"/>
        </w:rPr>
        <w:t>of technological limitation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6PeHjUpy","properties":{"formattedCitation":"{\\rtf \\super 37,38\\nosupersub{}}","plainCitation":"37,38"},"citationItems":[{"id":378,"uris":["http://zotero.org/users/2536149/items/XNM8VX52"],"uri":["http://zotero.org/users/2536149/items/XNM8VX52"],"itemData":{"id":378,"type":"article-journal","title":"Network Analysis of Enzyme Activities and Metabolite Levels and Their Relationship to Biomass in a Large Panel of Arabidopsis Accessions","container-title":"The Plant Cell","page":"2872-2893","volume":"22","issue":"8","source":"www.plantcell.org","abstract":"Natural genetic diversity provides a powerful resource to investigate how networks respond to multiple simultaneous changes. In this work, we profile maximum catalytic activities of 37 enzymes from central metabolism and generate a matrix to investigate species-wide connectivity between metabolites, enzymes, and biomass. Most enzyme activities change in a highly coordinated manner, especially those in the Calvin-Benson cycle. Metabolites show coordinated changes in defined sectors of metabolism. Little connectivity was observed between maximum enzyme activities and metabolites, even after applying multivariate analysis methods. Measurements of posttranscriptional regulation will be required to relate these two functional levels. Individual enzyme activities correlate only weakly with biomass. However, when they are used to estimate protein abundances, and the latter are summed and expressed as a fraction of total protein, a significant positive correlation to biomass is observed. The correlation is additive to that obtained between starch and biomass. Thus, biomass is predicted by two independent integrative metabolic biomarkers: preferential investment in photosynthetic machinery and optimization of carbon use.","DOI":"10.1105/tpc.110.076653","ISSN":", 1532-298X","note":"PMID: 20699391","journalAbbreviation":"Plant Cell","language":"en","author":[{"family":"Sulpice","given":"Ronan"},{"family":"Trenkamp","given":"Sandra"},{"family":"Steinfath","given":"Matthias"},{"family":"Usadel","given":"Bjorn"},{"family":"Gibon","given":"Yves"},{"family":"Witucka-Wall","given":"Hanna"},{"family":"Pyl","given":"Eva-Theresa"},{"family":"Tschoep","given":"Hendrik"},{"family":"Steinhauser","given":"Marie Caroline"},{"family":"Guenther","given":"Manuela"},{"family":"Hoehne","given":"Melanie"},{"family":"Rohwer","given":"Johann M."},{"family":"Altmann","given":"Thomas"},{"family":"Fernie","given":"Alisdair R."},{"family":"Stitt","given":"Mark"}],"issued":{"date-parts":[["2010",8,1]]}}},{"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7,38</w:t>
      </w:r>
      <w:r w:rsidR="00465D68">
        <w:rPr>
          <w:rFonts w:ascii="Times New Roman" w:eastAsia="Times New Roman" w:hAnsi="Times New Roman" w:cs="Times New Roman"/>
        </w:rPr>
        <w:fldChar w:fldCharType="end"/>
      </w:r>
      <w:r w:rsidR="00E65AA2" w:rsidRPr="00B307F7">
        <w:rPr>
          <w:rFonts w:ascii="Times New Roman" w:eastAsia="Times New Roman" w:hAnsi="Times New Roman" w:cs="Times New Roman"/>
        </w:rPr>
        <w:t>.</w:t>
      </w:r>
      <w:r w:rsidR="00E1142B">
        <w:rPr>
          <w:rFonts w:ascii="Times New Roman" w:eastAsia="Times New Roman" w:hAnsi="Times New Roman" w:cs="Times New Roman"/>
        </w:rPr>
        <w:t xml:space="preserve"> </w:t>
      </w:r>
      <w:bookmarkStart w:id="0" w:name="_GoBack"/>
      <w:r w:rsidR="005E1C0E">
        <w:rPr>
          <w:rFonts w:ascii="Times New Roman" w:eastAsia="Times New Roman" w:hAnsi="Times New Roman" w:cs="Times New Roman"/>
        </w:rPr>
        <w:t>However, a</w:t>
      </w:r>
      <w:r w:rsidR="003656F3">
        <w:rPr>
          <w:rFonts w:ascii="Times New Roman" w:eastAsia="Times New Roman" w:hAnsi="Times New Roman" w:cs="Times New Roman"/>
        </w:rPr>
        <w:t xml:space="preserve">mounts of </w:t>
      </w:r>
      <w:r w:rsidR="00F65CB5">
        <w:rPr>
          <w:rFonts w:ascii="Times New Roman" w:eastAsia="Times New Roman" w:hAnsi="Times New Roman" w:cs="Times New Roman"/>
        </w:rPr>
        <w:t>enzymes</w:t>
      </w:r>
      <w:r w:rsidR="003656F3">
        <w:rPr>
          <w:rFonts w:ascii="Times New Roman" w:eastAsia="Times New Roman" w:hAnsi="Times New Roman" w:cs="Times New Roman"/>
        </w:rPr>
        <w:t xml:space="preserve"> common </w:t>
      </w:r>
      <w:r w:rsidR="00F65CB5">
        <w:rPr>
          <w:rFonts w:ascii="Times New Roman" w:eastAsia="Times New Roman" w:hAnsi="Times New Roman" w:cs="Times New Roman"/>
        </w:rPr>
        <w:t>to</w:t>
      </w:r>
      <w:r w:rsidR="003656F3">
        <w:rPr>
          <w:rFonts w:ascii="Times New Roman" w:eastAsia="Times New Roman" w:hAnsi="Times New Roman" w:cs="Times New Roman"/>
        </w:rPr>
        <w:t xml:space="preserve"> </w:t>
      </w:r>
      <w:r w:rsidR="00F65CB5">
        <w:rPr>
          <w:rFonts w:ascii="Times New Roman" w:eastAsia="Times New Roman" w:hAnsi="Times New Roman" w:cs="Times New Roman"/>
        </w:rPr>
        <w:t xml:space="preserve">all </w:t>
      </w:r>
      <w:r w:rsidR="003656F3">
        <w:rPr>
          <w:rFonts w:ascii="Times New Roman" w:eastAsia="Times New Roman" w:hAnsi="Times New Roman" w:cs="Times New Roman"/>
        </w:rPr>
        <w:t>life</w:t>
      </w:r>
      <w:r w:rsidR="00E1142B">
        <w:rPr>
          <w:rFonts w:ascii="Times New Roman" w:eastAsia="Times New Roman" w:hAnsi="Times New Roman" w:cs="Times New Roman"/>
        </w:rPr>
        <w:t xml:space="preserve"> are more conserved than </w:t>
      </w:r>
      <w:r w:rsidR="003656F3">
        <w:rPr>
          <w:rFonts w:ascii="Times New Roman" w:eastAsia="Times New Roman" w:hAnsi="Times New Roman" w:cs="Times New Roman"/>
        </w:rPr>
        <w:t xml:space="preserve">amounts of corresponding transcripts </w:t>
      </w:r>
      <w:r w:rsidR="00955BCC">
        <w:rPr>
          <w:rFonts w:ascii="Times New Roman" w:eastAsia="Times New Roman" w:hAnsi="Times New Roman" w:cs="Times New Roman"/>
        </w:rPr>
        <w:t>across diverse taxa (fly, nematode, yeast, primate, bacteria, rice)</w:t>
      </w:r>
      <w:r w:rsidR="00E1142B">
        <w:rPr>
          <w:rFonts w:ascii="Times New Roman" w:eastAsia="Times New Roman" w:hAnsi="Times New Roman" w:cs="Times New Roman"/>
        </w:rPr>
        <w:t xml:space="preserve">, demonstrating that protein amounts are </w:t>
      </w:r>
      <w:r w:rsidR="00955BCC">
        <w:rPr>
          <w:rFonts w:ascii="Times New Roman" w:eastAsia="Times New Roman" w:hAnsi="Times New Roman" w:cs="Times New Roman"/>
        </w:rPr>
        <w:t>highly</w:t>
      </w:r>
      <w:r w:rsidR="00E1142B">
        <w:rPr>
          <w:rFonts w:ascii="Times New Roman" w:eastAsia="Times New Roman" w:hAnsi="Times New Roman" w:cs="Times New Roman"/>
        </w:rPr>
        <w:t xml:space="preserve"> constrained by evolutionary pressure</w:t>
      </w:r>
      <w:r w:rsidR="00E1142B">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4c2e4ff6n","properties":{"formattedCitation":"{\\rtf \\super 39\\uc0\\u8211{}41\\nosupersub{}}","plainCitation":"39–41"},"citationItems":[{"id":451,"uris":["http://zotero.org/users/2536149/items/5G6CU4J9"],"uri":["http://zotero.org/users/2536149/items/5G6CU4J9"],"itemData":{"id":451,"type":"article-journal","title":"Protein Expression Under Pressure","container-title":"Science","page":"1052-1053","volume":"342","issue":"6162","source":"science.sciencemag.org","abstract":"Cellular protein concentrations are generally under stronger evolutionary pressure than mRNA concentrations. [Also see Report by Khan et al.]\nCellular protein concentrations are generally under stronger evolutionary pressure than mRNA concentrations. [Also see Report by Khan et al.]","DOI":"10.1126/science.1247833","ISSN":"0036-8075, 1095-9203","note":"PMID: 24288321","language":"en","author":[{"family":"Vogel","given":"Christine"}],"issued":{"date-parts":[["2013",11,29]]}}},{"id":455,"uris":["http://zotero.org/users/2536149/items/8GJMK7BP"],"uri":["http://zotero.org/users/2536149/items/8GJMK7BP"],"itemData":{"id":455,"type":"article-journal","title":"Protein abundances are more conserved than mRNA abundances across diverse taxa","container-title":"Proteomics","page":"4209-4212","volume":"10","issue":"23","source":"PubMed","abstract":"Proteins play major roles in most biological processes; as a consequence, protein expression levels are highly regulated. While extensive post-transcriptional, translational and protein degradation control clearly influence protein concentration and functionality, it is often thought that protein abundances are primarily determined by the abundances of the corresponding mRNAs. Hence surprisingly, a recent study showed that abundances of orthologous nematode and fly proteins correlate better than their corresponding mRNA abundances. We tested if this phenomenon is general by collecting and testing matching large-scale protein and mRNA expression data sets from seven different species: two bacteria, yeast, nematode, fly, human, and rice. We find that steady-state abundances of proteins show significantly higher correlation across these diverse phylogenetic taxa than the abundances of their corresponding mRNAs (p=0.0008, paired Wilcoxon). These data support the presence of strong selective pressure to maintain protein abundances during evolution, even when mRNA abundances diverge.","DOI":"10.1002/pmic.201000327","ISSN":"1615-9861","note":"PMID: 21089048\nPMCID: PMC3113407","journalAbbreviation":"Proteomics","language":"eng","author":[{"family":"Laurent","given":"Jon M."},{"family":"Vogel","given":"Christine"},{"family":"Kwon","given":"Taejoon"},{"family":"Craig","given":"Stephanie A."},{"family":"Boutz","given":"Daniel R."},{"family":"Huse","given":"Holly K."},{"family":"Nozue","given":"Kazunari"},{"family":"Walia","given":"Harkamal"},{"family":"Whiteley","given":"Marvin"},{"family":"Ronald","given":"Pamela C."},{"family":"Marcotte","given":"Edward M."}],"issued":{"date-parts":[["2010",12]]}}},{"id":445,"uris":["http://zotero.org/users/2536149/items/7XTH2VRB"],"uri":["http://zotero.org/users/2536149/items/7XTH2VRB"],"itemData":{"id":445,"type":"article-journal","title":"Primate Transcript and Protein Expression Levels Evolve Under Compensatory Selection Pressures","container-title":"Science","page":"1100-1104","volume":"342","issue":"6162","source":"science.sciencemag.org","abstract":"Don't Ape Protein Variation\nChanges in DNA and messenger RNA (mRNA) expression levels have been used to estimate evolutionary changes between species. However protein expression levels may better reflect selection on divergent and constrained phenotypes. Khan et al. (p. 1100, published online 17 October; see the Perspective by Vogel) measured the differences among and within species between mRNA expression and protein levels in humans, chimpanzees, and rhesus macaques, identifying protein transcripts that seem to be under lineage-specific constraint between humans and chimpanzees.\nChanges in gene regulation have likely played an important role in the evolution of primates. Differences in messenger RNA (mRNA) expression levels across primates have often been documented; however, it is not yet known to what extent measurements of divergence in mRNA levels reflect divergence in protein expression levels, which are probably more important in determining phenotypic differences. We used high-resolution, quantitative mass spectrometry to collect protein expression measurements from human, chimpanzee, and rhesus macaque lymphoblastoid cell lines and compared them to transcript expression data from the same samples. We found dozens of genes with significant expression differences between species at the mRNA level yet little or no difference in protein expression. Overall, our data suggest that protein expression levels evolve under stronger evolutionary constraint than mRNA levels.\nIn humans, chimpanzees, and macaques, protein expression levels evolve under stronger evolutionary constraint than messenger RNA levels. [Also see Perspective by Vogel]\nIn humans, chimpanzees, and macaques, protein expression levels evolve under stronger evolutionary constraint than messenger RNA levels. [Also see Perspective by Vogel]","DOI":"10.1126/science.1242379","ISSN":"0036-8075, 1095-9203","note":"PMID: 24136357","language":"en","author":[{"family":"Khan","given":"Zia"},{"family":"Ford","given":"Michael J."},{"family":"Cusanovich","given":"Darren A."},{"family":"Mitrano","given":"Amy"},{"family":"Pritchard","given":"Jonathan K."},{"family":"Gilad","given":"Yoav"}],"issued":{"date-parts":[["2013",11,29]]}}}],"schema":"https://github.com/citation-style-language/schema/raw/master/csl-citation.json"} </w:instrText>
      </w:r>
      <w:r w:rsidR="00E1142B">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9–41</w:t>
      </w:r>
      <w:r w:rsidR="00E1142B">
        <w:rPr>
          <w:rFonts w:ascii="Times New Roman" w:eastAsia="Times New Roman" w:hAnsi="Times New Roman" w:cs="Times New Roman"/>
        </w:rPr>
        <w:fldChar w:fldCharType="end"/>
      </w:r>
      <w:bookmarkEnd w:id="0"/>
      <w:r w:rsidR="00955BCC">
        <w:rPr>
          <w:rFonts w:ascii="Times New Roman" w:eastAsia="Times New Roman" w:hAnsi="Times New Roman" w:cs="Times New Roman"/>
        </w:rPr>
        <w:t>.</w:t>
      </w:r>
      <w:r w:rsidR="00E1142B">
        <w:rPr>
          <w:rFonts w:ascii="Times New Roman" w:eastAsia="Times New Roman" w:hAnsi="Times New Roman" w:cs="Times New Roman"/>
        </w:rPr>
        <w:t xml:space="preserve"> </w:t>
      </w:r>
      <w:r w:rsidR="00955BCC">
        <w:rPr>
          <w:rFonts w:ascii="Times New Roman" w:eastAsia="Times New Roman" w:hAnsi="Times New Roman" w:cs="Times New Roman"/>
        </w:rPr>
        <w:t>Conserved e</w:t>
      </w:r>
      <w:r w:rsidR="00E101BA">
        <w:rPr>
          <w:rFonts w:ascii="Times New Roman" w:eastAsia="Times New Roman" w:hAnsi="Times New Roman" w:cs="Times New Roman"/>
        </w:rPr>
        <w:t xml:space="preserve">nzyme activity levels </w:t>
      </w:r>
      <w:r w:rsidR="00B307F7" w:rsidRPr="00B307F7">
        <w:rPr>
          <w:rFonts w:ascii="Times New Roman" w:eastAsia="Times New Roman" w:hAnsi="Times New Roman" w:cs="Times New Roman"/>
        </w:rPr>
        <w:t>differ</w:t>
      </w:r>
      <w:r w:rsidR="00955BCC">
        <w:rPr>
          <w:rFonts w:ascii="Times New Roman" w:eastAsia="Times New Roman" w:hAnsi="Times New Roman" w:cs="Times New Roman"/>
        </w:rPr>
        <w:t xml:space="preserve"> </w:t>
      </w:r>
      <w:r w:rsidR="00B307F7" w:rsidRPr="00B307F7">
        <w:rPr>
          <w:rFonts w:ascii="Times New Roman" w:eastAsia="Times New Roman" w:hAnsi="Times New Roman" w:cs="Times New Roman"/>
        </w:rPr>
        <w:t xml:space="preserve">across </w:t>
      </w:r>
      <w:r w:rsidR="00B307F7" w:rsidRPr="00B307F7">
        <w:rPr>
          <w:rFonts w:ascii="Times New Roman" w:eastAsia="Times New Roman" w:hAnsi="Times New Roman" w:cs="Times New Roman"/>
          <w:i/>
        </w:rPr>
        <w:t>Arabidopsis</w:t>
      </w:r>
      <w:r w:rsidR="00B307F7" w:rsidRPr="00B307F7">
        <w:rPr>
          <w:rFonts w:ascii="Times New Roman" w:eastAsia="Times New Roman" w:hAnsi="Times New Roman" w:cs="Times New Roman"/>
        </w:rPr>
        <w:t xml:space="preserve"> genotypes, but those</w:t>
      </w:r>
      <w:r w:rsidR="00766011" w:rsidRPr="00B307F7">
        <w:rPr>
          <w:rFonts w:ascii="Times New Roman" w:eastAsia="Times New Roman" w:hAnsi="Times New Roman" w:cs="Times New Roman"/>
        </w:rPr>
        <w:t xml:space="preserve"> </w:t>
      </w:r>
      <w:r w:rsidR="00B307F7" w:rsidRPr="00B307F7">
        <w:rPr>
          <w:rFonts w:ascii="Times New Roman" w:eastAsia="Times New Roman" w:hAnsi="Times New Roman" w:cs="Times New Roman"/>
        </w:rPr>
        <w:t>differences covary among related enzyme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30s4geefe","properties":{"formattedCitation":"{\\rtf \\super 37\\nosupersub{}}","plainCitation":"37"},"citationItems":[{"id":378,"uris":["http://zotero.org/users/2536149/items/XNM8VX52"],"uri":["http://zotero.org/users/2536149/items/XNM8VX52"],"itemData":{"id":378,"type":"article-journal","title":"Network Analysis of Enzyme Activities and Metabolite Levels and Their Relationship to Biomass in a Large Panel of Arabidopsis Accessions","container-title":"The Plant Cell","page":"2872-2893","volume":"22","issue":"8","source":"www.plantcell.org","abstract":"Natural genetic diversity provides a powerful resource to investigate how networks respond to multiple simultaneous changes. In this work, we profile maximum catalytic activities of 37 enzymes from central metabolism and generate a matrix to investigate species-wide connectivity between metabolites, enzymes, and biomass. Most enzyme activities change in a highly coordinated manner, especially those in the Calvin-Benson cycle. Metabolites show coordinated changes in defined sectors of metabolism. Little connectivity was observed between maximum enzyme activities and metabolites, even after applying multivariate analysis methods. Measurements of posttranscriptional regulation will be required to relate these two functional levels. Individual enzyme activities correlate only weakly with biomass. However, when they are used to estimate protein abundances, and the latter are summed and expressed as a fraction of total protein, a significant positive correlation to biomass is observed. The correlation is additive to that obtained between starch and biomass. Thus, biomass is predicted by two independent integrative metabolic biomarkers: preferential investment in photosynthetic machinery and optimization of carbon use.","DOI":"10.1105/tpc.110.076653","ISSN":", 1532-298X","note":"PMID: 20699391","journalAbbreviation":"Plant Cell","language":"en","author":[{"family":"Sulpice","given":"Ronan"},{"family":"Trenkamp","given":"Sandra"},{"family":"Steinfath","given":"Matthias"},{"family":"Usadel","given":"Bjorn"},{"family":"Gibon","given":"Yves"},{"family":"Witucka-Wall","given":"Hanna"},{"family":"Pyl","given":"Eva-Theresa"},{"family":"Tschoep","given":"Hendrik"},{"family":"Steinhauser","given":"Marie Caroline"},{"family":"Guenther","given":"Manuela"},{"family":"Hoehne","given":"Melanie"},{"family":"Rohwer","given":"Johann M."},{"family":"Altmann","given":"Thomas"},{"family":"Fernie","given":"Alisdair R."},{"family":"Stitt","given":"Mark"}],"issued":{"date-parts":[["2010",8,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7</w:t>
      </w:r>
      <w:r w:rsidR="00465D68">
        <w:rPr>
          <w:rFonts w:ascii="Times New Roman" w:eastAsia="Times New Roman" w:hAnsi="Times New Roman" w:cs="Times New Roman"/>
        </w:rPr>
        <w:fldChar w:fldCharType="end"/>
      </w:r>
      <w:r w:rsidR="00B307F7" w:rsidRPr="00B307F7">
        <w:rPr>
          <w:rFonts w:ascii="Times New Roman" w:eastAsia="Times New Roman" w:hAnsi="Times New Roman" w:cs="Times New Roman"/>
        </w:rPr>
        <w:t xml:space="preserve">. </w:t>
      </w:r>
      <w:r w:rsidR="00B307F7">
        <w:rPr>
          <w:rFonts w:ascii="Times New Roman" w:eastAsia="Times New Roman" w:hAnsi="Times New Roman" w:cs="Times New Roman"/>
        </w:rPr>
        <w:t>Amounts of photosynthesis metabolites are conserved across vascular plants and vary predictably with physiological measurements, with some interspecific difference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vt0ukr2r4","properties":{"formattedCitation":"{\\rtf \\super 42\\nosupersub{}}","plainCitation":"42"},"citationItems":[{"id":359,"uris":["http://zotero.org/users/2536149/items/M3ADA8AI"],"uri":["http://zotero.org/users/2536149/items/M3ADA8AI"],"itemData":{"id":359,"type":"article-journal","title":"Relationships of Leaf Net Photosynthesis, Stomatal Conductance, and Mesophyll Conductance to Primary Metabolism: A Multispecies Meta-Analysis Approach","container-title":"Plant Physiology","page":"265-279","volume":"171","issue":"1","source":"www.plantphysiol.org","abstract":"Plant metabolism drives plant development and plant-environment responses, and data readouts from this cellular level could provide insights in the underlying molecular processes. Existing studies have already related key in vivo leaf gas-exchange parameters with structural traits and nutrient components across multiple species. However, insights in the relationships of leaf gas-exchange with leaf primary metabolism are still limited. We investigated these relationships through a multispecies meta-analysis approach based on data sets from 17 published studies describing net photosynthesis (A) and stomatal (gs) and mesophyll (gm) conductances, alongside the 53 data profiles from primary metabolism of 14 species grown in different experiments. Modeling results highlighted the conserved patterns between the different species. Consideration of species-specific effects increased the explanatory power of the models for some metabolites, including Glc-6-P, Fru-6-P, malate, fumarate, Xyl, and ribose. Significant relationships of A with sugars and phosphorylated intermediates were observed. While gs was related to sugars, organic acids, myo-inositol, and shikimate, gm showed a more complex pattern in comparison to the two other traits. Some metabolites, such as malate and Man, appeared in the models for both conductances, suggesting a metabolic coregulation between gs and gm. The resulting statistical models provide the first hints for coregulation patterns involving primary metabolism plus leaf water and carbon balances that are conserved across plant species, as well as species-specific trends that can be used to determine new biotechnological targets for crop improvement.","DOI":"10.1104/pp.15.01660","ISSN":", 1532-2548","note":"PMID: 26977088","shortTitle":"Relationships of Leaf Net Photosynthesis, Stomatal Conductance, and Mesophyll Conductance to Primary Metabolism","journalAbbreviation":"Plant Physiol.","language":"en","author":[{"family":"Gago","given":"Jorge"},{"family":"Daloso","given":"Danilo de Menezes"},{"family":"Figueroa","given":"Carlos María"},{"family":"Flexas","given":"Jaume"},{"family":"Fernie","given":"Alisdair Robert"},{"family":"Nikoloski","given":"Zoran"}],"issued":{"date-parts":[["2016",5,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2</w:t>
      </w:r>
      <w:r w:rsidR="00465D68">
        <w:rPr>
          <w:rFonts w:ascii="Times New Roman" w:eastAsia="Times New Roman" w:hAnsi="Times New Roman" w:cs="Times New Roman"/>
        </w:rPr>
        <w:fldChar w:fldCharType="end"/>
      </w:r>
      <w:r w:rsidR="00B307F7">
        <w:rPr>
          <w:rFonts w:ascii="Times New Roman" w:eastAsia="Times New Roman" w:hAnsi="Times New Roman" w:cs="Times New Roman"/>
        </w:rPr>
        <w:t xml:space="preserve">. </w:t>
      </w:r>
      <w:r w:rsidR="005E1C0E">
        <w:rPr>
          <w:rFonts w:ascii="Times New Roman" w:eastAsia="Times New Roman" w:hAnsi="Times New Roman" w:cs="Times New Roman"/>
        </w:rPr>
        <w:t>Leaf biochemistry responds similarly to changing environmental conditions across plant species, but with varying amplitude</w:t>
      </w:r>
      <w:r w:rsidR="005E1C0E">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ot8vngi48","properties":{"formattedCitation":"{\\rtf \\super 38\\nosupersub{}}","plainCitation":"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5E1C0E">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8</w:t>
      </w:r>
      <w:r w:rsidR="005E1C0E">
        <w:rPr>
          <w:rFonts w:ascii="Times New Roman" w:eastAsia="Times New Roman" w:hAnsi="Times New Roman" w:cs="Times New Roman"/>
        </w:rPr>
        <w:fldChar w:fldCharType="end"/>
      </w:r>
      <w:r w:rsidR="005E1C0E">
        <w:rPr>
          <w:rFonts w:ascii="Times New Roman" w:eastAsia="Times New Roman" w:hAnsi="Times New Roman" w:cs="Times New Roman"/>
        </w:rPr>
        <w:t xml:space="preserve">. </w:t>
      </w:r>
      <w:r w:rsidR="00B307F7" w:rsidRPr="00B307F7">
        <w:rPr>
          <w:rFonts w:ascii="Times New Roman" w:eastAsia="Times New Roman" w:hAnsi="Times New Roman" w:cs="Times New Roman"/>
        </w:rPr>
        <w:t>Th</w:t>
      </w:r>
      <w:r w:rsidR="00A157C3">
        <w:rPr>
          <w:rFonts w:ascii="Times New Roman" w:eastAsia="Times New Roman" w:hAnsi="Times New Roman" w:cs="Times New Roman"/>
        </w:rPr>
        <w:t>e</w:t>
      </w:r>
      <w:r w:rsidR="00B307F7" w:rsidRPr="00B307F7">
        <w:rPr>
          <w:rFonts w:ascii="Times New Roman" w:eastAsia="Times New Roman" w:hAnsi="Times New Roman" w:cs="Times New Roman"/>
        </w:rPr>
        <w:t>se observations</w:t>
      </w:r>
      <w:r w:rsidR="00B307F7">
        <w:rPr>
          <w:rFonts w:ascii="Times New Roman" w:eastAsia="Times New Roman" w:hAnsi="Times New Roman" w:cs="Times New Roman"/>
        </w:rPr>
        <w:t xml:space="preserve"> suggest</w:t>
      </w:r>
      <w:r w:rsidR="002115D7" w:rsidRPr="00B307F7">
        <w:rPr>
          <w:rFonts w:ascii="Times New Roman" w:eastAsia="Times New Roman" w:hAnsi="Times New Roman" w:cs="Times New Roman"/>
        </w:rPr>
        <w:t xml:space="preserve"> that </w:t>
      </w:r>
      <w:r w:rsidR="00955BCC">
        <w:rPr>
          <w:rFonts w:ascii="Times New Roman" w:eastAsia="Times New Roman" w:hAnsi="Times New Roman" w:cs="Times New Roman"/>
        </w:rPr>
        <w:t xml:space="preserve">photosynthesis </w:t>
      </w:r>
      <w:r w:rsidR="00B307F7" w:rsidRPr="00B307F7">
        <w:rPr>
          <w:rFonts w:ascii="Times New Roman" w:eastAsia="Times New Roman" w:hAnsi="Times New Roman" w:cs="Times New Roman"/>
        </w:rPr>
        <w:t>enzyme</w:t>
      </w:r>
      <w:r w:rsidR="002115D7" w:rsidRPr="00B307F7">
        <w:rPr>
          <w:rFonts w:ascii="Times New Roman" w:eastAsia="Times New Roman" w:hAnsi="Times New Roman" w:cs="Times New Roman"/>
        </w:rPr>
        <w:t xml:space="preserve"> amounts </w:t>
      </w:r>
      <w:r w:rsidR="00B307F7" w:rsidRPr="00B307F7">
        <w:rPr>
          <w:rFonts w:ascii="Times New Roman" w:eastAsia="Times New Roman" w:hAnsi="Times New Roman" w:cs="Times New Roman"/>
        </w:rPr>
        <w:t xml:space="preserve">relative to each </w:t>
      </w:r>
      <w:r w:rsidR="002115D7" w:rsidRPr="00B307F7">
        <w:rPr>
          <w:rFonts w:ascii="Times New Roman" w:eastAsia="Times New Roman" w:hAnsi="Times New Roman" w:cs="Times New Roman"/>
        </w:rPr>
        <w:t>should be conserved</w:t>
      </w:r>
      <w:r w:rsidR="00B307F7" w:rsidRPr="00B307F7">
        <w:rPr>
          <w:rFonts w:ascii="Times New Roman" w:eastAsia="Times New Roman" w:hAnsi="Times New Roman" w:cs="Times New Roman"/>
        </w:rPr>
        <w:t xml:space="preserve"> across </w:t>
      </w:r>
      <w:r w:rsidR="00541A77">
        <w:rPr>
          <w:rFonts w:ascii="Times New Roman" w:eastAsia="Times New Roman" w:hAnsi="Times New Roman" w:cs="Times New Roman"/>
        </w:rPr>
        <w:t>vascular plants</w:t>
      </w:r>
      <w:r w:rsidR="00B307F7" w:rsidRPr="00B307F7">
        <w:rPr>
          <w:rFonts w:ascii="Times New Roman" w:eastAsia="Times New Roman" w:hAnsi="Times New Roman" w:cs="Times New Roman"/>
        </w:rPr>
        <w:t xml:space="preserve">, but </w:t>
      </w:r>
      <w:r w:rsidR="00A157C3">
        <w:rPr>
          <w:rFonts w:ascii="Times New Roman" w:eastAsia="Times New Roman" w:hAnsi="Times New Roman" w:cs="Times New Roman"/>
        </w:rPr>
        <w:t xml:space="preserve">also </w:t>
      </w:r>
      <w:r w:rsidR="00B307F7" w:rsidRPr="00B307F7">
        <w:rPr>
          <w:rFonts w:ascii="Times New Roman" w:eastAsia="Times New Roman" w:hAnsi="Times New Roman" w:cs="Times New Roman"/>
        </w:rPr>
        <w:t>vary</w:t>
      </w:r>
      <w:r w:rsidR="00B307F7">
        <w:rPr>
          <w:rFonts w:ascii="Times New Roman" w:eastAsia="Times New Roman" w:hAnsi="Times New Roman" w:cs="Times New Roman"/>
        </w:rPr>
        <w:t xml:space="preserve"> around those conserved relationships for genetic and environmental reasons.</w:t>
      </w:r>
    </w:p>
    <w:p w14:paraId="6CA044C3" w14:textId="10A568B5" w:rsidR="00F41E59" w:rsidRDefault="00C170E1" w:rsidP="003804AE">
      <w:pPr>
        <w:spacing w:after="120"/>
        <w:jc w:val="both"/>
        <w:rPr>
          <w:rFonts w:ascii="Times New Roman" w:eastAsia="Times New Roman" w:hAnsi="Times New Roman" w:cs="Times New Roman"/>
        </w:rPr>
      </w:pPr>
      <w:r>
        <w:rPr>
          <w:rFonts w:ascii="Times New Roman" w:eastAsia="Times New Roman" w:hAnsi="Times New Roman" w:cs="Times New Roman"/>
        </w:rPr>
        <w:t xml:space="preserve">Combining the assumptions </w:t>
      </w:r>
      <w:r w:rsidR="00D84339">
        <w:rPr>
          <w:rFonts w:ascii="Times New Roman" w:eastAsia="Times New Roman" w:hAnsi="Times New Roman" w:cs="Times New Roman"/>
        </w:rPr>
        <w:t xml:space="preserve">above </w:t>
      </w:r>
      <w:r>
        <w:rPr>
          <w:rFonts w:ascii="Times New Roman" w:eastAsia="Times New Roman" w:hAnsi="Times New Roman" w:cs="Times New Roman"/>
        </w:rPr>
        <w:t>provides the basis for the experimental approach</w:t>
      </w:r>
      <w:r w:rsidR="00F41E59">
        <w:rPr>
          <w:rFonts w:ascii="Times New Roman" w:eastAsia="Times New Roman" w:hAnsi="Times New Roman" w:cs="Times New Roman"/>
        </w:rPr>
        <w:t xml:space="preserve"> through the following conclusions</w:t>
      </w:r>
      <w:r w:rsidR="00D60EA7">
        <w:rPr>
          <w:rFonts w:ascii="Times New Roman" w:eastAsia="Times New Roman" w:hAnsi="Times New Roman" w:cs="Times New Roman"/>
        </w:rPr>
        <w:t xml:space="preserve">: </w:t>
      </w:r>
    </w:p>
    <w:p w14:paraId="298D8EB3" w14:textId="4B2B8445" w:rsidR="00F10A31" w:rsidRPr="00962C82" w:rsidRDefault="00386843" w:rsidP="003804AE">
      <w:pPr>
        <w:pStyle w:val="ListParagraph"/>
        <w:numPr>
          <w:ilvl w:val="0"/>
          <w:numId w:val="6"/>
        </w:numPr>
        <w:spacing w:after="120"/>
        <w:ind w:left="284" w:hanging="284"/>
        <w:jc w:val="both"/>
        <w:rPr>
          <w:rFonts w:ascii="Times New Roman" w:eastAsia="Times New Roman" w:hAnsi="Times New Roman" w:cs="Times New Roman"/>
        </w:rPr>
      </w:pPr>
      <w:r w:rsidRPr="00962C82">
        <w:rPr>
          <w:rFonts w:ascii="Times New Roman" w:eastAsia="Times New Roman" w:hAnsi="Times New Roman" w:cs="Times New Roman"/>
        </w:rPr>
        <w:t>I</w:t>
      </w:r>
      <w:r w:rsidR="00D60EA7" w:rsidRPr="00962C82">
        <w:rPr>
          <w:rFonts w:ascii="Times New Roman" w:eastAsia="Times New Roman" w:hAnsi="Times New Roman" w:cs="Times New Roman"/>
        </w:rPr>
        <w:t xml:space="preserve">t should be possible to find trends in amounts of Calvin cycle enzymes across multiple species that vary </w:t>
      </w:r>
      <w:r w:rsidR="00A157C3">
        <w:rPr>
          <w:rFonts w:ascii="Times New Roman" w:eastAsia="Times New Roman" w:hAnsi="Times New Roman" w:cs="Times New Roman"/>
        </w:rPr>
        <w:t>predictably</w:t>
      </w:r>
      <w:r w:rsidR="00D60EA7" w:rsidRPr="00962C82">
        <w:rPr>
          <w:rFonts w:ascii="Times New Roman" w:eastAsia="Times New Roman" w:hAnsi="Times New Roman" w:cs="Times New Roman"/>
        </w:rPr>
        <w:t xml:space="preserve"> with environmental conditions</w:t>
      </w:r>
      <w:r w:rsidR="0001423D">
        <w:rPr>
          <w:rFonts w:ascii="Times New Roman" w:eastAsia="Times New Roman" w:hAnsi="Times New Roman" w:cs="Times New Roman"/>
        </w:rPr>
        <w:t xml:space="preserve"> and plant traits</w:t>
      </w:r>
      <w:r w:rsidRPr="00962C82">
        <w:rPr>
          <w:rFonts w:ascii="Times New Roman" w:eastAsia="Times New Roman" w:hAnsi="Times New Roman" w:cs="Times New Roman"/>
        </w:rPr>
        <w:t>.</w:t>
      </w:r>
      <w:r w:rsidR="00D60EA7" w:rsidRPr="00962C82">
        <w:rPr>
          <w:rFonts w:ascii="Times New Roman" w:eastAsia="Times New Roman" w:hAnsi="Times New Roman" w:cs="Times New Roman"/>
        </w:rPr>
        <w:t xml:space="preserve"> </w:t>
      </w:r>
    </w:p>
    <w:p w14:paraId="13918B71" w14:textId="3C5D792D" w:rsidR="00F41E59" w:rsidRPr="00962C82" w:rsidRDefault="00386843" w:rsidP="003804AE">
      <w:pPr>
        <w:pStyle w:val="ListParagraph"/>
        <w:numPr>
          <w:ilvl w:val="0"/>
          <w:numId w:val="6"/>
        </w:numPr>
        <w:spacing w:after="120"/>
        <w:ind w:left="284" w:hanging="284"/>
        <w:jc w:val="both"/>
        <w:rPr>
          <w:rFonts w:ascii="Times New Roman" w:eastAsia="Times New Roman" w:hAnsi="Times New Roman" w:cs="Times New Roman"/>
        </w:rPr>
      </w:pPr>
      <w:r w:rsidRPr="00962C82">
        <w:rPr>
          <w:rFonts w:ascii="Times New Roman" w:eastAsia="Times New Roman" w:hAnsi="Times New Roman" w:cs="Times New Roman"/>
        </w:rPr>
        <w:t>P</w:t>
      </w:r>
      <w:r w:rsidR="00D60EA7" w:rsidRPr="00962C82">
        <w:rPr>
          <w:rFonts w:ascii="Times New Roman" w:eastAsia="Times New Roman" w:hAnsi="Times New Roman" w:cs="Times New Roman"/>
        </w:rPr>
        <w:t>hotosynthesis isoforms with atypical kinetic properties inherently contribute differently to the overall flux of photosynthesis metabolites than average isoforms</w:t>
      </w:r>
      <w:r w:rsidR="00D84339">
        <w:rPr>
          <w:rFonts w:ascii="Times New Roman" w:eastAsia="Times New Roman" w:hAnsi="Times New Roman" w:cs="Times New Roman"/>
        </w:rPr>
        <w:t>.</w:t>
      </w:r>
      <w:r w:rsidR="00D60EA7" w:rsidRPr="00962C82">
        <w:rPr>
          <w:rFonts w:ascii="Times New Roman" w:eastAsia="Times New Roman" w:hAnsi="Times New Roman" w:cs="Times New Roman"/>
        </w:rPr>
        <w:t xml:space="preserve"> </w:t>
      </w:r>
    </w:p>
    <w:p w14:paraId="4F0FA3F9" w14:textId="68FE7EE0" w:rsidR="00D60EA7" w:rsidRDefault="00386843" w:rsidP="003804AE">
      <w:pPr>
        <w:pStyle w:val="ListParagraph"/>
        <w:numPr>
          <w:ilvl w:val="0"/>
          <w:numId w:val="6"/>
        </w:numPr>
        <w:spacing w:after="120"/>
        <w:ind w:left="284" w:hanging="284"/>
        <w:jc w:val="both"/>
        <w:rPr>
          <w:rFonts w:ascii="Times New Roman" w:eastAsia="Times New Roman" w:hAnsi="Times New Roman" w:cs="Times New Roman"/>
        </w:rPr>
      </w:pPr>
      <w:r w:rsidRPr="00962C82">
        <w:rPr>
          <w:rFonts w:ascii="Times New Roman" w:eastAsia="Times New Roman" w:hAnsi="Times New Roman" w:cs="Times New Roman"/>
        </w:rPr>
        <w:t>I</w:t>
      </w:r>
      <w:r w:rsidR="00D60EA7" w:rsidRPr="00962C82">
        <w:rPr>
          <w:rFonts w:ascii="Times New Roman" w:eastAsia="Times New Roman" w:hAnsi="Times New Roman" w:cs="Times New Roman"/>
        </w:rPr>
        <w:t>n order to keep the flux of metabolites coordinated, amounts of kinetically abnormal isoforms</w:t>
      </w:r>
      <w:r w:rsidR="003C4ED2" w:rsidRPr="00962C82">
        <w:rPr>
          <w:rFonts w:ascii="Times New Roman" w:eastAsia="Times New Roman" w:hAnsi="Times New Roman" w:cs="Times New Roman"/>
        </w:rPr>
        <w:t>, or their metabolic neighbors,</w:t>
      </w:r>
      <w:r w:rsidR="00D60EA7" w:rsidRPr="00962C82">
        <w:rPr>
          <w:rFonts w:ascii="Times New Roman" w:eastAsia="Times New Roman" w:hAnsi="Times New Roman" w:cs="Times New Roman"/>
        </w:rPr>
        <w:t xml:space="preserve"> must </w:t>
      </w:r>
      <w:r w:rsidR="009A0DB1" w:rsidRPr="00962C82">
        <w:rPr>
          <w:rFonts w:ascii="Times New Roman" w:eastAsia="Times New Roman" w:hAnsi="Times New Roman" w:cs="Times New Roman"/>
        </w:rPr>
        <w:t>fall outside conserved trends.</w:t>
      </w:r>
    </w:p>
    <w:p w14:paraId="4BB18E08" w14:textId="4FD93517" w:rsidR="00D84339" w:rsidRPr="00D84339" w:rsidRDefault="00330F8C" w:rsidP="006A26F5">
      <w:pPr>
        <w:jc w:val="both"/>
        <w:rPr>
          <w:rFonts w:ascii="Times New Roman" w:eastAsia="Times New Roman" w:hAnsi="Times New Roman" w:cs="Times New Roman"/>
        </w:rPr>
      </w:pPr>
      <w:r w:rsidRPr="00330F8C">
        <w:rPr>
          <w:rFonts w:ascii="Times New Roman" w:eastAsia="Times New Roman" w:hAnsi="Times New Roman" w:cs="Times New Roman"/>
          <w:i/>
        </w:rPr>
        <w:t>Approach summary</w:t>
      </w:r>
      <w:r>
        <w:rPr>
          <w:rFonts w:ascii="Times New Roman" w:eastAsia="Times New Roman" w:hAnsi="Times New Roman" w:cs="Times New Roman"/>
        </w:rPr>
        <w:t xml:space="preserve">: </w:t>
      </w:r>
      <w:r w:rsidR="00FF6695">
        <w:rPr>
          <w:rFonts w:ascii="Times New Roman" w:eastAsia="Times New Roman" w:hAnsi="Times New Roman" w:cs="Times New Roman"/>
        </w:rPr>
        <w:t xml:space="preserve">Conserved trends in </w:t>
      </w:r>
      <w:r>
        <w:rPr>
          <w:rFonts w:ascii="Times New Roman" w:eastAsia="Times New Roman" w:hAnsi="Times New Roman" w:cs="Times New Roman"/>
        </w:rPr>
        <w:t xml:space="preserve">photosynthesis </w:t>
      </w:r>
      <w:r w:rsidR="00FF6695">
        <w:rPr>
          <w:rFonts w:ascii="Times New Roman" w:eastAsia="Times New Roman" w:hAnsi="Times New Roman" w:cs="Times New Roman"/>
        </w:rPr>
        <w:t xml:space="preserve">enzyme abundance </w:t>
      </w:r>
      <w:r w:rsidR="00BA5D9C">
        <w:rPr>
          <w:rFonts w:ascii="Times New Roman" w:eastAsia="Times New Roman" w:hAnsi="Times New Roman" w:cs="Times New Roman"/>
        </w:rPr>
        <w:t xml:space="preserve">across different levels of genetic diversity </w:t>
      </w:r>
      <w:r w:rsidR="007F5707">
        <w:rPr>
          <w:rFonts w:ascii="Times New Roman" w:eastAsia="Times New Roman" w:hAnsi="Times New Roman" w:cs="Times New Roman"/>
        </w:rPr>
        <w:t>will be characteris</w:t>
      </w:r>
      <w:r w:rsidR="00FF6695">
        <w:rPr>
          <w:rFonts w:ascii="Times New Roman" w:eastAsia="Times New Roman" w:hAnsi="Times New Roman" w:cs="Times New Roman"/>
        </w:rPr>
        <w:t>ed by regression models of enzy</w:t>
      </w:r>
      <w:r w:rsidR="00172591">
        <w:rPr>
          <w:rFonts w:ascii="Times New Roman" w:eastAsia="Times New Roman" w:hAnsi="Times New Roman" w:cs="Times New Roman"/>
        </w:rPr>
        <w:t xml:space="preserve">me amounts over ranges of </w:t>
      </w:r>
      <w:r w:rsidR="00FF6695">
        <w:rPr>
          <w:rFonts w:ascii="Times New Roman" w:eastAsia="Times New Roman" w:hAnsi="Times New Roman" w:cs="Times New Roman"/>
        </w:rPr>
        <w:t xml:space="preserve">environmental variables. Isoform outliers from the trends will be identified and characterized in kinetics experiments. </w:t>
      </w:r>
    </w:p>
    <w:p w14:paraId="1D447276" w14:textId="55F52E0D" w:rsidR="001813B7" w:rsidRDefault="00D02ABE" w:rsidP="00A157C3">
      <w:pPr>
        <w:jc w:val="both"/>
        <w:rPr>
          <w:rFonts w:ascii="Times New Roman" w:eastAsia="Times New Roman" w:hAnsi="Times New Roman" w:cs="Times New Roman"/>
        </w:rPr>
      </w:pPr>
      <w:r>
        <w:rPr>
          <w:rFonts w:ascii="Times New Roman" w:eastAsia="Times New Roman" w:hAnsi="Times New Roman" w:cs="Times New Roman"/>
          <w:noProof/>
          <w:lang w:val="en-AU" w:eastAsia="en-AU"/>
        </w:rPr>
        <w:lastRenderedPageBreak/>
        <mc:AlternateContent>
          <mc:Choice Requires="wpg">
            <w:drawing>
              <wp:anchor distT="0" distB="0" distL="114300" distR="114300" simplePos="0" relativeHeight="251630592" behindDoc="0" locked="0" layoutInCell="1" allowOverlap="1" wp14:anchorId="39F483D6" wp14:editId="7E1832DE">
                <wp:simplePos x="0" y="0"/>
                <wp:positionH relativeFrom="column">
                  <wp:posOffset>4337339</wp:posOffset>
                </wp:positionH>
                <wp:positionV relativeFrom="paragraph">
                  <wp:posOffset>729</wp:posOffset>
                </wp:positionV>
                <wp:extent cx="2855595" cy="3986656"/>
                <wp:effectExtent l="0" t="0" r="0" b="1270"/>
                <wp:wrapSquare wrapText="bothSides"/>
                <wp:docPr id="4" name="Group 4"/>
                <wp:cNvGraphicFramePr/>
                <a:graphic xmlns:a="http://schemas.openxmlformats.org/drawingml/2006/main">
                  <a:graphicData uri="http://schemas.microsoft.com/office/word/2010/wordprocessingGroup">
                    <wpg:wgp>
                      <wpg:cNvGrpSpPr/>
                      <wpg:grpSpPr>
                        <a:xfrm>
                          <a:off x="0" y="0"/>
                          <a:ext cx="2843530" cy="3986656"/>
                          <a:chOff x="0" y="0"/>
                          <a:chExt cx="2843530" cy="3986656"/>
                        </a:xfrm>
                      </wpg:grpSpPr>
                      <pic:pic xmlns:pic="http://schemas.openxmlformats.org/drawingml/2006/picture">
                        <pic:nvPicPr>
                          <pic:cNvPr id="1" name="Picture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93889" y="0"/>
                            <a:ext cx="2667816" cy="2777490"/>
                          </a:xfrm>
                          <a:prstGeom prst="rect">
                            <a:avLst/>
                          </a:prstGeom>
                        </pic:spPr>
                      </pic:pic>
                      <wps:wsp>
                        <wps:cNvPr id="2" name="Text Box 2"/>
                        <wps:cNvSpPr txBox="1"/>
                        <wps:spPr>
                          <a:xfrm>
                            <a:off x="0" y="2679826"/>
                            <a:ext cx="2843530" cy="1306830"/>
                          </a:xfrm>
                          <a:prstGeom prst="rect">
                            <a:avLst/>
                          </a:prstGeom>
                          <a:solidFill>
                            <a:prstClr val="white"/>
                          </a:solidFill>
                          <a:ln>
                            <a:noFill/>
                          </a:ln>
                          <a:effectLst/>
                        </wps:spPr>
                        <wps:txbx>
                          <w:txbxContent>
                            <w:p w14:paraId="1A5BB47E" w14:textId="3D28D41D" w:rsidR="007A43CD" w:rsidRPr="005565FC" w:rsidRDefault="007A43CD" w:rsidP="0057532C">
                              <w:pPr>
                                <w:pStyle w:val="Caption"/>
                                <w:spacing w:after="120"/>
                                <w:ind w:left="57" w:right="57"/>
                                <w:jc w:val="both"/>
                                <w:rPr>
                                  <w:i w:val="0"/>
                                </w:rPr>
                              </w:pPr>
                              <w:r w:rsidRPr="00D95A6B">
                                <w:rPr>
                                  <w:b/>
                                </w:rPr>
                                <w:t xml:space="preserve">Figure </w:t>
                              </w:r>
                              <w:r w:rsidRPr="00D95A6B">
                                <w:rPr>
                                  <w:b/>
                                </w:rPr>
                                <w:fldChar w:fldCharType="begin"/>
                              </w:r>
                              <w:r w:rsidRPr="00D95A6B">
                                <w:rPr>
                                  <w:b/>
                                </w:rPr>
                                <w:instrText xml:space="preserve"> SEQ Figure \* ARABIC </w:instrText>
                              </w:r>
                              <w:r w:rsidRPr="00D95A6B">
                                <w:rPr>
                                  <w:b/>
                                </w:rPr>
                                <w:fldChar w:fldCharType="separate"/>
                              </w:r>
                              <w:r w:rsidR="004928FF">
                                <w:rPr>
                                  <w:b/>
                                  <w:noProof/>
                                </w:rPr>
                                <w:t>1</w:t>
                              </w:r>
                              <w:r w:rsidRPr="00D95A6B">
                                <w:rPr>
                                  <w:b/>
                                </w:rPr>
                                <w:fldChar w:fldCharType="end"/>
                              </w:r>
                              <w:r w:rsidRPr="00D95A6B">
                                <w:rPr>
                                  <w:b/>
                                </w:rPr>
                                <w:t>.</w:t>
                              </w:r>
                              <w:r w:rsidRPr="00D95A6B">
                                <w:rPr>
                                  <w:b/>
                                  <w:i w:val="0"/>
                                </w:rPr>
                                <w:t xml:space="preserve"> </w:t>
                              </w:r>
                              <w:r>
                                <w:rPr>
                                  <w:i w:val="0"/>
                                </w:rPr>
                                <w:t>Protein amounts</w:t>
                              </w:r>
                              <w:r w:rsidRPr="00D95A6B">
                                <w:rPr>
                                  <w:i w:val="0"/>
                                </w:rPr>
                                <w:t xml:space="preserve"> in photosystems, </w:t>
                              </w:r>
                              <w:r w:rsidR="005D752B">
                                <w:rPr>
                                  <w:i w:val="0"/>
                                </w:rPr>
                                <w:t xml:space="preserve">as </w:t>
                              </w:r>
                              <w:r w:rsidRPr="00D95A6B">
                                <w:rPr>
                                  <w:i w:val="0"/>
                                </w:rPr>
                                <w:t>proportion</w:t>
                              </w:r>
                              <w:r>
                                <w:rPr>
                                  <w:i w:val="0"/>
                                </w:rPr>
                                <w:t>s</w:t>
                              </w:r>
                              <w:r w:rsidRPr="00D95A6B">
                                <w:rPr>
                                  <w:i w:val="0"/>
                                </w:rPr>
                                <w:t xml:space="preserve"> of total </w:t>
                              </w:r>
                              <w:r>
                                <w:rPr>
                                  <w:i w:val="0"/>
                                </w:rPr>
                                <w:t>leaf protein</w:t>
                              </w:r>
                              <w:r w:rsidRPr="00D95A6B">
                                <w:rPr>
                                  <w:i w:val="0"/>
                                </w:rPr>
                                <w:t xml:space="preserve">, </w:t>
                              </w:r>
                              <w:r w:rsidRPr="000B68BF">
                                <w:rPr>
                                  <w:i w:val="0"/>
                                </w:rPr>
                                <w:t>decreases with increasing light (R</w:t>
                              </w:r>
                              <w:r w:rsidRPr="000B68BF">
                                <w:rPr>
                                  <w:i w:val="0"/>
                                  <w:vertAlign w:val="superscript"/>
                                </w:rPr>
                                <w:t>2</w:t>
                              </w:r>
                              <w:r w:rsidRPr="000B68BF">
                                <w:rPr>
                                  <w:i w:val="0"/>
                                </w:rPr>
                                <w:t xml:space="preserve"> = 0.39</w:t>
                              </w:r>
                              <w:r>
                                <w:rPr>
                                  <w:i w:val="0"/>
                                </w:rPr>
                                <w:t xml:space="preserve">; p </w:t>
                              </w:r>
                              <w:r>
                                <w:rPr>
                                  <w:rFonts w:eastAsia="MS Mincho"/>
                                  <w:i w:val="0"/>
                                </w:rPr>
                                <w:t xml:space="preserve">&lt; </w:t>
                              </w:r>
                              <w:r w:rsidRPr="000B68BF">
                                <w:rPr>
                                  <w:rFonts w:eastAsia="MS Mincho"/>
                                  <w:i w:val="0"/>
                                </w:rPr>
                                <w:t>10</w:t>
                              </w:r>
                              <w:r w:rsidRPr="000B68BF">
                                <w:rPr>
                                  <w:rFonts w:eastAsia="MS Mincho"/>
                                  <w:i w:val="0"/>
                                  <w:vertAlign w:val="superscript"/>
                                </w:rPr>
                                <w:t>-12</w:t>
                              </w:r>
                              <w:r w:rsidRPr="000B68BF">
                                <w:rPr>
                                  <w:i w:val="0"/>
                                </w:rPr>
                                <w:t>).</w:t>
                              </w:r>
                              <w:r w:rsidRPr="00C911E2">
                                <w:rPr>
                                  <w:i w:val="0"/>
                                </w:rPr>
                                <w:t xml:space="preserve"> </w:t>
                              </w:r>
                              <w:r>
                                <w:rPr>
                                  <w:i w:val="0"/>
                                </w:rPr>
                                <w:t>Calvin cycle proteins were not correlated with light environment (p = 0.14). Points are species x site means, 9 measurements per point (3 plants x 3 leaf ages, bars = 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mv="urn:schemas-microsoft-com:mac:vml" xmlns:mo="http://schemas.microsoft.com/office/mac/office/2008/main">
            <w:pict>
              <v:group w14:anchorId="39F483D6" id="Group 4" o:spid="_x0000_s1026" style="position:absolute;left:0;text-align:left;margin-left:341.5pt;margin-top:.05pt;width:224.85pt;height:313.9pt;z-index:251630592" coordsize="2843530,3986656"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3889;width:2667816;height:27774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Gi&#10;8djBAAAA2gAAAA8AAABkcnMvZG93bnJldi54bWxET0trwkAQvgv+h2WE3nSTgiWkriEIQkGkrXrp&#10;bcyOSdrsbMiuefz7rlDoafj4nrPJRtOInjpXW1YQryIQxIXVNZcKLuf9MgHhPLLGxjIpmMhBtp3P&#10;NphqO/An9SdfihDCLkUFlfdtKqUrKjLoVrYlDtzNdgZ9gF0pdYdDCDeNfI6iF2mw5tBQYUu7ioqf&#10;090oWOf5lFyPuhn7jySOvw/9JL/elXpajPkrCE+j/xf/ud90mA+PVx5Xbn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Gi8djBAAAA2gAAAA8AAAAAAAAAAAAAAAAAnAIAAGRy&#10;cy9kb3ducmV2LnhtbFBLBQYAAAAABAAEAPcAAACKAwAAAAA=&#10;">
                  <v:imagedata r:id="rId6" o:title=""/>
                  <v:path arrowok="t"/>
                </v:shape>
                <v:shapetype id="_x0000_t202" coordsize="21600,21600" o:spt="202" path="m0,0l0,21600,21600,21600,21600,0xe">
                  <v:stroke joinstyle="miter"/>
                  <v:path gradientshapeok="t" o:connecttype="rect"/>
                </v:shapetype>
                <v:shape id="Text Box 2" o:spid="_x0000_s1028" type="#_x0000_t202" style="position:absolute;top:2679826;width:2843530;height:13068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NylOwgAA&#10;ANoAAAAPAAAAZHJzL2Rvd25yZXYueG1sRI/Ni8IwFMTvgv9DeIIX0dQeRKpRdv0AD+vBDzw/mrdt&#10;2ealJNHW/94sCB6HmfkNs1x3phYPcr6yrGA6SUAQ51ZXXCi4XvbjOQgfkDXWlknBkzysV/3eEjNt&#10;Wz7R4xwKESHsM1RQhtBkUvq8JIN+Yhvi6P1aZzBE6QqpHbYRbmqZJslMGqw4LpTY0Kak/O98Nwpm&#10;W3dvT7wZba+7Hzw2RXr7ft6UGg66rwWIQF34hN/tg1aQwv+VeAPk6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43KU7CAAAA2gAAAA8AAAAAAAAAAAAAAAAAlwIAAGRycy9kb3du&#10;cmV2LnhtbFBLBQYAAAAABAAEAPUAAACGAwAAAAA=&#10;" stroked="f">
                  <v:textbox inset="0,0,0,0">
                    <w:txbxContent>
                      <w:p w14:paraId="1A5BB47E" w14:textId="3D28D41D" w:rsidR="007A43CD" w:rsidRPr="005565FC" w:rsidRDefault="007A43CD" w:rsidP="0057532C">
                        <w:pPr>
                          <w:pStyle w:val="Caption"/>
                          <w:spacing w:after="120"/>
                          <w:ind w:left="57" w:right="57"/>
                          <w:jc w:val="both"/>
                          <w:rPr>
                            <w:i w:val="0"/>
                          </w:rPr>
                        </w:pPr>
                        <w:r w:rsidRPr="00D95A6B">
                          <w:rPr>
                            <w:b/>
                          </w:rPr>
                          <w:t xml:space="preserve">Figure </w:t>
                        </w:r>
                        <w:r w:rsidRPr="00D95A6B">
                          <w:rPr>
                            <w:b/>
                          </w:rPr>
                          <w:fldChar w:fldCharType="begin"/>
                        </w:r>
                        <w:r w:rsidRPr="00D95A6B">
                          <w:rPr>
                            <w:b/>
                          </w:rPr>
                          <w:instrText xml:space="preserve"> SEQ Figure \* ARABIC </w:instrText>
                        </w:r>
                        <w:r w:rsidRPr="00D95A6B">
                          <w:rPr>
                            <w:b/>
                          </w:rPr>
                          <w:fldChar w:fldCharType="separate"/>
                        </w:r>
                        <w:r w:rsidR="004928FF">
                          <w:rPr>
                            <w:b/>
                            <w:noProof/>
                          </w:rPr>
                          <w:t>1</w:t>
                        </w:r>
                        <w:r w:rsidRPr="00D95A6B">
                          <w:rPr>
                            <w:b/>
                          </w:rPr>
                          <w:fldChar w:fldCharType="end"/>
                        </w:r>
                        <w:r w:rsidRPr="00D95A6B">
                          <w:rPr>
                            <w:b/>
                          </w:rPr>
                          <w:t>.</w:t>
                        </w:r>
                        <w:r w:rsidRPr="00D95A6B">
                          <w:rPr>
                            <w:b/>
                            <w:i w:val="0"/>
                          </w:rPr>
                          <w:t xml:space="preserve"> </w:t>
                        </w:r>
                        <w:r>
                          <w:rPr>
                            <w:i w:val="0"/>
                          </w:rPr>
                          <w:t>Protein amounts</w:t>
                        </w:r>
                        <w:r w:rsidRPr="00D95A6B">
                          <w:rPr>
                            <w:i w:val="0"/>
                          </w:rPr>
                          <w:t xml:space="preserve"> in photosystems, </w:t>
                        </w:r>
                        <w:r w:rsidR="005D752B">
                          <w:rPr>
                            <w:i w:val="0"/>
                          </w:rPr>
                          <w:t xml:space="preserve">as </w:t>
                        </w:r>
                        <w:r w:rsidRPr="00D95A6B">
                          <w:rPr>
                            <w:i w:val="0"/>
                          </w:rPr>
                          <w:t>proportion</w:t>
                        </w:r>
                        <w:r>
                          <w:rPr>
                            <w:i w:val="0"/>
                          </w:rPr>
                          <w:t>s</w:t>
                        </w:r>
                        <w:r w:rsidRPr="00D95A6B">
                          <w:rPr>
                            <w:i w:val="0"/>
                          </w:rPr>
                          <w:t xml:space="preserve"> of total </w:t>
                        </w:r>
                        <w:r>
                          <w:rPr>
                            <w:i w:val="0"/>
                          </w:rPr>
                          <w:t>leaf protein</w:t>
                        </w:r>
                        <w:r w:rsidRPr="00D95A6B">
                          <w:rPr>
                            <w:i w:val="0"/>
                          </w:rPr>
                          <w:t xml:space="preserve">, </w:t>
                        </w:r>
                        <w:r w:rsidRPr="000B68BF">
                          <w:rPr>
                            <w:i w:val="0"/>
                          </w:rPr>
                          <w:t>decreases with increasing light (R</w:t>
                        </w:r>
                        <w:r w:rsidRPr="000B68BF">
                          <w:rPr>
                            <w:i w:val="0"/>
                            <w:vertAlign w:val="superscript"/>
                          </w:rPr>
                          <w:t>2</w:t>
                        </w:r>
                        <w:r w:rsidRPr="000B68BF">
                          <w:rPr>
                            <w:i w:val="0"/>
                          </w:rPr>
                          <w:t xml:space="preserve"> = 0.39</w:t>
                        </w:r>
                        <w:r>
                          <w:rPr>
                            <w:i w:val="0"/>
                          </w:rPr>
                          <w:t xml:space="preserve">; p </w:t>
                        </w:r>
                        <w:r>
                          <w:rPr>
                            <w:rFonts w:eastAsia="MS Mincho"/>
                            <w:i w:val="0"/>
                          </w:rPr>
                          <w:t xml:space="preserve">&lt; </w:t>
                        </w:r>
                        <w:r w:rsidRPr="000B68BF">
                          <w:rPr>
                            <w:rFonts w:eastAsia="MS Mincho"/>
                            <w:i w:val="0"/>
                          </w:rPr>
                          <w:t>10</w:t>
                        </w:r>
                        <w:r w:rsidRPr="000B68BF">
                          <w:rPr>
                            <w:rFonts w:eastAsia="MS Mincho"/>
                            <w:i w:val="0"/>
                            <w:vertAlign w:val="superscript"/>
                          </w:rPr>
                          <w:t>-12</w:t>
                        </w:r>
                        <w:r w:rsidRPr="000B68BF">
                          <w:rPr>
                            <w:i w:val="0"/>
                          </w:rPr>
                          <w:t>).</w:t>
                        </w:r>
                        <w:r w:rsidRPr="00C911E2">
                          <w:rPr>
                            <w:i w:val="0"/>
                          </w:rPr>
                          <w:t xml:space="preserve"> </w:t>
                        </w:r>
                        <w:r>
                          <w:rPr>
                            <w:i w:val="0"/>
                          </w:rPr>
                          <w:t>Calvin cycle proteins were not correlated with light environment (p = 0.14). Points are species x site means, 9 measurements per point (3 plants x 3 leaf ages, bars = S.E).</w:t>
                        </w:r>
                      </w:p>
                    </w:txbxContent>
                  </v:textbox>
                </v:shape>
                <w10:wrap type="square"/>
              </v:group>
            </w:pict>
          </mc:Fallback>
        </mc:AlternateContent>
      </w:r>
      <w:r w:rsidR="00B17353">
        <w:rPr>
          <w:rFonts w:ascii="Times New Roman" w:eastAsia="Times New Roman" w:hAnsi="Times New Roman" w:cs="Times New Roman"/>
        </w:rPr>
        <w:t xml:space="preserve">Figure 1 contains preliminary data from my current Discovery Project that demonstrates a </w:t>
      </w:r>
      <w:r w:rsidR="00E77897">
        <w:rPr>
          <w:rFonts w:ascii="Times New Roman" w:eastAsia="Times New Roman" w:hAnsi="Times New Roman" w:cs="Times New Roman"/>
        </w:rPr>
        <w:t>predictable</w:t>
      </w:r>
      <w:r w:rsidR="00B17353">
        <w:rPr>
          <w:rFonts w:ascii="Times New Roman" w:eastAsia="Times New Roman" w:hAnsi="Times New Roman" w:cs="Times New Roman"/>
        </w:rPr>
        <w:t xml:space="preserve"> trend</w:t>
      </w:r>
      <w:r w:rsidR="00E77897">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hs3t8drk0","properties":{"formattedCitation":"{\\rtf \\super 38\\nosupersub{}}","plainCitation":"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E77897">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8</w:t>
      </w:r>
      <w:r w:rsidR="00E77897">
        <w:rPr>
          <w:rFonts w:ascii="Times New Roman" w:eastAsia="Times New Roman" w:hAnsi="Times New Roman" w:cs="Times New Roman"/>
        </w:rPr>
        <w:fldChar w:fldCharType="end"/>
      </w:r>
      <w:r w:rsidR="00B17353">
        <w:rPr>
          <w:rFonts w:ascii="Times New Roman" w:eastAsia="Times New Roman" w:hAnsi="Times New Roman" w:cs="Times New Roman"/>
        </w:rPr>
        <w:t xml:space="preserve"> in photosynthesis proteins over a gradient of light availability in 32 eucalypt species sampled across Eastern A</w:t>
      </w:r>
      <w:r w:rsidR="00D37E24">
        <w:rPr>
          <w:rFonts w:ascii="Times New Roman" w:eastAsia="Times New Roman" w:hAnsi="Times New Roman" w:cs="Times New Roman"/>
        </w:rPr>
        <w:t xml:space="preserve">ustralia: </w:t>
      </w:r>
      <w:r w:rsidR="00E77897">
        <w:rPr>
          <w:rFonts w:ascii="Times New Roman" w:eastAsia="Times New Roman" w:hAnsi="Times New Roman" w:cs="Times New Roman"/>
        </w:rPr>
        <w:t xml:space="preserve">proportional </w:t>
      </w:r>
      <w:r w:rsidR="00D37E24">
        <w:rPr>
          <w:rFonts w:ascii="Times New Roman" w:eastAsia="Times New Roman" w:hAnsi="Times New Roman" w:cs="Times New Roman"/>
        </w:rPr>
        <w:t>protein investment in light capture decreases with increasing light.</w:t>
      </w:r>
      <w:r w:rsidR="008D2A41">
        <w:rPr>
          <w:rFonts w:ascii="Times New Roman" w:eastAsia="Times New Roman" w:hAnsi="Times New Roman" w:cs="Times New Roman"/>
        </w:rPr>
        <w:t xml:space="preserve"> The lack of concomitant decline in Calvin cycle proteins supports the assumption that metabolic flux is coordinated among the enzymes of photosynthesis. </w:t>
      </w:r>
    </w:p>
    <w:p w14:paraId="6879391E" w14:textId="03A0B6D6" w:rsidR="00680EE0" w:rsidRPr="00172591" w:rsidRDefault="001813B7" w:rsidP="00A157C3">
      <w:pPr>
        <w:ind w:firstLine="425"/>
        <w:jc w:val="both"/>
        <w:rPr>
          <w:rFonts w:ascii="Times New Roman" w:eastAsia="Times New Roman" w:hAnsi="Times New Roman" w:cs="Times New Roman"/>
        </w:rPr>
      </w:pPr>
      <w:r>
        <w:rPr>
          <w:rFonts w:ascii="Times New Roman" w:eastAsia="Times New Roman" w:hAnsi="Times New Roman" w:cs="Times New Roman"/>
        </w:rPr>
        <w:t>Photosystem proteins</w:t>
      </w:r>
      <w:r w:rsidR="008D2A41">
        <w:rPr>
          <w:rFonts w:ascii="Times New Roman" w:eastAsia="Times New Roman" w:hAnsi="Times New Roman" w:cs="Times New Roman"/>
        </w:rPr>
        <w:t xml:space="preserve"> are not universally expressed at maximal levels for two reasons: </w:t>
      </w:r>
      <w:r w:rsidR="00A157C3">
        <w:rPr>
          <w:rFonts w:ascii="Times New Roman" w:eastAsia="Times New Roman" w:hAnsi="Times New Roman" w:cs="Times New Roman"/>
        </w:rPr>
        <w:t xml:space="preserve">1) </w:t>
      </w:r>
      <w:r w:rsidR="00172591">
        <w:rPr>
          <w:rFonts w:ascii="Times New Roman" w:eastAsia="Times New Roman" w:hAnsi="Times New Roman" w:cs="Times New Roman"/>
        </w:rPr>
        <w:t>A</w:t>
      </w:r>
      <w:r w:rsidR="008D2A41" w:rsidRPr="00172591">
        <w:rPr>
          <w:rFonts w:ascii="Times New Roman" w:eastAsia="Times New Roman" w:hAnsi="Times New Roman" w:cs="Times New Roman"/>
        </w:rPr>
        <w:t xml:space="preserve"> high flux from the photosystems </w:t>
      </w:r>
      <w:r w:rsidR="00AE3D9D">
        <w:rPr>
          <w:rFonts w:ascii="Times New Roman" w:eastAsia="Times New Roman" w:hAnsi="Times New Roman" w:cs="Times New Roman"/>
        </w:rPr>
        <w:t>that exceeds the capacity of the</w:t>
      </w:r>
      <w:r w:rsidR="008D2A41" w:rsidRPr="00172591">
        <w:rPr>
          <w:rFonts w:ascii="Times New Roman" w:eastAsia="Times New Roman" w:hAnsi="Times New Roman" w:cs="Times New Roman"/>
        </w:rPr>
        <w:t xml:space="preserve"> Calvin cycle </w:t>
      </w:r>
      <w:r w:rsidR="00A157C3">
        <w:rPr>
          <w:rFonts w:ascii="Times New Roman" w:eastAsia="Times New Roman" w:hAnsi="Times New Roman" w:cs="Times New Roman"/>
        </w:rPr>
        <w:t>leads to photoinhibition, which is energetically costly</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gvsmq69k6","properties":{"formattedCitation":"{\\rtf \\super 34\\nosupersub{}}","plainCitation":"34"},"citationItems":[{"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4</w:t>
      </w:r>
      <w:r w:rsidR="00465D68">
        <w:rPr>
          <w:rFonts w:ascii="Times New Roman" w:eastAsia="Times New Roman" w:hAnsi="Times New Roman" w:cs="Times New Roman"/>
        </w:rPr>
        <w:fldChar w:fldCharType="end"/>
      </w:r>
      <w:r w:rsidR="00A157C3">
        <w:rPr>
          <w:rFonts w:ascii="Times New Roman" w:eastAsia="Times New Roman" w:hAnsi="Times New Roman" w:cs="Times New Roman"/>
        </w:rPr>
        <w:t xml:space="preserve">; 2) </w:t>
      </w:r>
      <w:r w:rsidR="00172591">
        <w:rPr>
          <w:rFonts w:ascii="Times New Roman" w:eastAsia="Times New Roman" w:hAnsi="Times New Roman" w:cs="Times New Roman"/>
        </w:rPr>
        <w:t>A</w:t>
      </w:r>
      <w:r w:rsidR="007F5707">
        <w:rPr>
          <w:rFonts w:ascii="Times New Roman" w:eastAsia="Times New Roman" w:hAnsi="Times New Roman" w:cs="Times New Roman"/>
        </w:rPr>
        <w:t>llocation is optimis</w:t>
      </w:r>
      <w:r w:rsidR="00721D1F" w:rsidRPr="00172591">
        <w:rPr>
          <w:rFonts w:ascii="Times New Roman" w:eastAsia="Times New Roman" w:hAnsi="Times New Roman" w:cs="Times New Roman"/>
        </w:rPr>
        <w:t>ed to make the most of a scarce supply of nitrogen among nitrogen-rich protein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FcAJgRPF","properties":{"formattedCitation":"{\\rtf \\super 35,36\\nosupersub{}}","plainCitation":"35,36"},"citationItems":[{"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id":481,"uris":["http://zotero.org/users/2536149/items/5H7JJB54"],"uri":["http://zotero.org/users/2536149/items/5H7JJB54"],"itemData":{"id":481,"type":"article-journal","title":"Leaf nitrogen from first principles: field evidence for adaptive variation with climate","container-title":"Biogeosciences","page":"481-495","volume":"14","issue":"2","source":"Copernicus Online Journals","DOI":"10.5194/bg-14-481-2017","ISSN":"1726-4189","shortTitle":"Leaf nitrogen from first principles","journalAbbreviation":"Biogeosciences","author":[{"family":"Dong","given":"N."},{"family":"Prentice","given":"I. C."},{"family":"Evans","given":"B. J."},{"family":"Caddy-Retalic","given":"S."},{"family":"Lowe","given":"A. J."},{"family":"Wright","given":"I. J."}],"issued":{"date-parts":[["2017",1,30]]}}}],"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35,36</w:t>
      </w:r>
      <w:r w:rsidR="00465D68">
        <w:rPr>
          <w:rFonts w:ascii="Times New Roman" w:eastAsia="Times New Roman" w:hAnsi="Times New Roman" w:cs="Times New Roman"/>
        </w:rPr>
        <w:fldChar w:fldCharType="end"/>
      </w:r>
      <w:r w:rsidR="00327BDB" w:rsidRPr="00172591">
        <w:rPr>
          <w:rFonts w:ascii="Times New Roman" w:eastAsia="Times New Roman" w:hAnsi="Times New Roman" w:cs="Times New Roman"/>
        </w:rPr>
        <w:t xml:space="preserve"> and protein turnover is </w:t>
      </w:r>
      <w:r w:rsidR="00582671" w:rsidRPr="00172591">
        <w:rPr>
          <w:rFonts w:ascii="Times New Roman" w:eastAsia="Times New Roman" w:hAnsi="Times New Roman" w:cs="Times New Roman"/>
        </w:rPr>
        <w:t xml:space="preserve">a </w:t>
      </w:r>
      <w:r w:rsidR="00022098" w:rsidRPr="00172591">
        <w:rPr>
          <w:rFonts w:ascii="Times New Roman" w:eastAsia="Times New Roman" w:hAnsi="Times New Roman" w:cs="Times New Roman"/>
        </w:rPr>
        <w:t>major</w:t>
      </w:r>
      <w:r w:rsidR="00582671" w:rsidRPr="00172591">
        <w:rPr>
          <w:rFonts w:ascii="Times New Roman" w:eastAsia="Times New Roman" w:hAnsi="Times New Roman" w:cs="Times New Roman"/>
        </w:rPr>
        <w:t xml:space="preserve"> metabolic expense</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2ja410l545","properties":{"formattedCitation":"{\\rtf \\super 43\\nosupersub{}}","plainCitation":"43"},"citationItems":[{"id":366,"uris":["http://zotero.org/users/2536149/items/UFCA4AHB"],"uri":["http://zotero.org/users/2536149/items/UFCA4AHB"],"itemData":{"id":366,"type":"article-journal","title":"The Cost of Maintenance Processes in Plant Cells","container-title":"Annals of Botany","page":"77-92","volume":"39","issue":"1","source":"academic.oup.com","DOI":"10.1093/oxfordjournals.aob.a084919","ISSN":"0305-7364","journalAbbreviation":"Ann Bot","author":[{"family":"Penning de Vries","given":"F.W.T"}],"issued":{"date-parts":[["1975",7,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3</w:t>
      </w:r>
      <w:r w:rsidR="00465D68">
        <w:rPr>
          <w:rFonts w:ascii="Times New Roman" w:eastAsia="Times New Roman" w:hAnsi="Times New Roman" w:cs="Times New Roman"/>
        </w:rPr>
        <w:fldChar w:fldCharType="end"/>
      </w:r>
      <w:r w:rsidRPr="00172591">
        <w:rPr>
          <w:rFonts w:ascii="Times New Roman" w:eastAsia="Times New Roman" w:hAnsi="Times New Roman" w:cs="Times New Roman"/>
        </w:rPr>
        <w:t>. The second reason is applicable to all leaf proteins</w:t>
      </w:r>
      <w:r w:rsidR="00327BDB" w:rsidRPr="00172591">
        <w:rPr>
          <w:rFonts w:ascii="Times New Roman" w:eastAsia="Times New Roman" w:hAnsi="Times New Roman" w:cs="Times New Roman"/>
        </w:rPr>
        <w:t xml:space="preserve"> and supports</w:t>
      </w:r>
      <w:r w:rsidRPr="00172591">
        <w:rPr>
          <w:rFonts w:ascii="Times New Roman" w:eastAsia="Times New Roman" w:hAnsi="Times New Roman" w:cs="Times New Roman"/>
        </w:rPr>
        <w:t xml:space="preserve"> the coordination assumption</w:t>
      </w:r>
      <w:r w:rsidR="00A157C3">
        <w:rPr>
          <w:rFonts w:ascii="Times New Roman" w:eastAsia="Times New Roman" w:hAnsi="Times New Roman" w:cs="Times New Roman"/>
        </w:rPr>
        <w:t xml:space="preserve"> above</w:t>
      </w:r>
      <w:r w:rsidRPr="00172591">
        <w:rPr>
          <w:rFonts w:ascii="Times New Roman" w:eastAsia="Times New Roman" w:hAnsi="Times New Roman" w:cs="Times New Roman"/>
        </w:rPr>
        <w:t>.</w:t>
      </w:r>
    </w:p>
    <w:p w14:paraId="5DE86738" w14:textId="5750C86C" w:rsidR="00B17353" w:rsidRDefault="00680EE0" w:rsidP="006A26F5">
      <w:pPr>
        <w:ind w:firstLine="425"/>
        <w:jc w:val="both"/>
        <w:rPr>
          <w:rFonts w:ascii="Times New Roman" w:eastAsia="Times New Roman" w:hAnsi="Times New Roman" w:cs="Times New Roman"/>
        </w:rPr>
      </w:pPr>
      <w:r>
        <w:rPr>
          <w:rFonts w:ascii="Times New Roman" w:eastAsia="Times New Roman" w:hAnsi="Times New Roman" w:cs="Times New Roman"/>
        </w:rPr>
        <w:t xml:space="preserve">Figure 1 also demonstrates that, although there is a significant trend, there is still substantial scatter around that trend, which is the case </w:t>
      </w:r>
      <w:r w:rsidR="00172591">
        <w:rPr>
          <w:rFonts w:ascii="Times New Roman" w:eastAsia="Times New Roman" w:hAnsi="Times New Roman" w:cs="Times New Roman"/>
        </w:rPr>
        <w:t>for</w:t>
      </w:r>
      <w:r>
        <w:rPr>
          <w:rFonts w:ascii="Times New Roman" w:eastAsia="Times New Roman" w:hAnsi="Times New Roman" w:cs="Times New Roman"/>
        </w:rPr>
        <w:t xml:space="preserve"> most of the protein-environment relationships in my Discovery Project data. Adding additional predictors (</w:t>
      </w:r>
      <w:r w:rsidRPr="00A157C3">
        <w:rPr>
          <w:rFonts w:ascii="Times New Roman" w:eastAsia="Times New Roman" w:hAnsi="Times New Roman" w:cs="Times New Roman"/>
          <w:i/>
        </w:rPr>
        <w:t>e.g.</w:t>
      </w:r>
      <w:r w:rsidR="00A157C3">
        <w:rPr>
          <w:rFonts w:ascii="Times New Roman" w:eastAsia="Times New Roman" w:hAnsi="Times New Roman" w:cs="Times New Roman"/>
        </w:rPr>
        <w:t>,</w:t>
      </w:r>
      <w:r>
        <w:rPr>
          <w:rFonts w:ascii="Times New Roman" w:eastAsia="Times New Roman" w:hAnsi="Times New Roman" w:cs="Times New Roman"/>
        </w:rPr>
        <w:t xml:space="preserve"> precipitation, temperature, leaf mass per area) in multiple regression models often explains </w:t>
      </w:r>
      <w:r w:rsidR="00C911E2">
        <w:rPr>
          <w:rFonts w:ascii="Times New Roman" w:eastAsia="Times New Roman" w:hAnsi="Times New Roman" w:cs="Times New Roman"/>
        </w:rPr>
        <w:t>protein</w:t>
      </w:r>
      <w:r>
        <w:rPr>
          <w:rFonts w:ascii="Times New Roman" w:eastAsia="Times New Roman" w:hAnsi="Times New Roman" w:cs="Times New Roman"/>
        </w:rPr>
        <w:t xml:space="preserve"> variation </w:t>
      </w:r>
      <w:r w:rsidR="00172591">
        <w:rPr>
          <w:rFonts w:ascii="Times New Roman" w:eastAsia="Times New Roman" w:hAnsi="Times New Roman" w:cs="Times New Roman"/>
        </w:rPr>
        <w:t>from</w:t>
      </w:r>
      <w:r>
        <w:rPr>
          <w:rFonts w:ascii="Times New Roman" w:eastAsia="Times New Roman" w:hAnsi="Times New Roman" w:cs="Times New Roman"/>
        </w:rPr>
        <w:t xml:space="preserve"> 50% to 70%. But, that leaves 30% to 50% unexplained variation, much of it interspecific, which is a major motivator for the proposed project.</w:t>
      </w:r>
    </w:p>
    <w:p w14:paraId="789CC492" w14:textId="23F5F088" w:rsidR="002A4846" w:rsidRDefault="003F44AC" w:rsidP="006A26F5">
      <w:pPr>
        <w:spacing w:after="120"/>
        <w:ind w:firstLine="426"/>
        <w:jc w:val="both"/>
        <w:rPr>
          <w:rFonts w:ascii="Times New Roman" w:eastAsia="Times New Roman" w:hAnsi="Times New Roman" w:cs="Times New Roman"/>
        </w:rPr>
      </w:pPr>
      <w:r>
        <w:rPr>
          <w:rFonts w:ascii="Times New Roman" w:eastAsia="Times New Roman" w:hAnsi="Times New Roman" w:cs="Times New Roman"/>
        </w:rPr>
        <w:t xml:space="preserve">It is practically a circular argument to say that interspecific </w:t>
      </w:r>
      <w:r w:rsidR="002A4846">
        <w:rPr>
          <w:rFonts w:ascii="Times New Roman" w:eastAsia="Times New Roman" w:hAnsi="Times New Roman" w:cs="Times New Roman"/>
        </w:rPr>
        <w:t xml:space="preserve">protein amount </w:t>
      </w:r>
      <w:r>
        <w:rPr>
          <w:rFonts w:ascii="Times New Roman" w:eastAsia="Times New Roman" w:hAnsi="Times New Roman" w:cs="Times New Roman"/>
        </w:rPr>
        <w:t xml:space="preserve">variation is caused by genetic differences between species, but that is the case. Those genetic differences sometimes encode species-specific isoforms with potentially atypical kinetics characteristics that could explain </w:t>
      </w:r>
      <w:r w:rsidR="00D17C2C">
        <w:rPr>
          <w:rFonts w:ascii="Times New Roman" w:eastAsia="Times New Roman" w:hAnsi="Times New Roman" w:cs="Times New Roman"/>
        </w:rPr>
        <w:t xml:space="preserve">interspecific variation in protein abundance. </w:t>
      </w:r>
      <w:r w:rsidR="00341E92">
        <w:rPr>
          <w:rFonts w:ascii="Times New Roman" w:eastAsia="Times New Roman" w:hAnsi="Times New Roman" w:cs="Times New Roman"/>
        </w:rPr>
        <w:t>Partitioning the variation in abundance of key photosynthesis enzymes among genetic and environmental predictors is Aim 1 of this proposal.</w:t>
      </w:r>
      <w:r w:rsidR="00BA5D9C">
        <w:rPr>
          <w:rFonts w:ascii="Times New Roman" w:eastAsia="Times New Roman" w:hAnsi="Times New Roman" w:cs="Times New Roman"/>
        </w:rPr>
        <w:t xml:space="preserve"> Aim 2 tests the idea that outliers in abundance have atypical kinetic properties. </w:t>
      </w:r>
    </w:p>
    <w:p w14:paraId="62A02413" w14:textId="50BFE0AB" w:rsidR="00341E92" w:rsidRPr="007940CE" w:rsidRDefault="007940CE" w:rsidP="006A26F5">
      <w:pPr>
        <w:jc w:val="both"/>
        <w:outlineLvl w:val="0"/>
        <w:rPr>
          <w:rFonts w:ascii="Times New Roman" w:eastAsia="Times New Roman" w:hAnsi="Times New Roman" w:cs="Times New Roman"/>
          <w:b/>
        </w:rPr>
      </w:pPr>
      <w:r w:rsidRPr="007940CE">
        <w:rPr>
          <w:rFonts w:ascii="Times New Roman" w:eastAsia="Times New Roman" w:hAnsi="Times New Roman" w:cs="Times New Roman"/>
          <w:b/>
        </w:rPr>
        <w:t>Experimental approach</w:t>
      </w:r>
    </w:p>
    <w:p w14:paraId="21CAEEC9" w14:textId="7C9E1943" w:rsidR="00680EE0" w:rsidRDefault="002A4846" w:rsidP="00C26ED0">
      <w:pPr>
        <w:spacing w:after="60"/>
        <w:jc w:val="both"/>
        <w:rPr>
          <w:rFonts w:ascii="Times New Roman" w:eastAsia="Times New Roman" w:hAnsi="Times New Roman" w:cs="Times New Roman"/>
        </w:rPr>
      </w:pPr>
      <w:r>
        <w:rPr>
          <w:rFonts w:ascii="Times New Roman" w:eastAsia="Times New Roman" w:hAnsi="Times New Roman" w:cs="Times New Roman"/>
        </w:rPr>
        <w:t xml:space="preserve">The </w:t>
      </w:r>
      <w:r w:rsidR="00E62473">
        <w:rPr>
          <w:rFonts w:ascii="Times New Roman" w:eastAsia="Times New Roman" w:hAnsi="Times New Roman" w:cs="Times New Roman"/>
        </w:rPr>
        <w:t xml:space="preserve">proposed project will determine the genetic versus environmental </w:t>
      </w:r>
      <w:r>
        <w:rPr>
          <w:rFonts w:ascii="Times New Roman" w:eastAsia="Times New Roman" w:hAnsi="Times New Roman" w:cs="Times New Roman"/>
        </w:rPr>
        <w:t xml:space="preserve">contributions to variation in enzyme amounts of key photosynthesis proteins, down to the isoform level for Rubisco and Rubisco activase. </w:t>
      </w:r>
      <w:r w:rsidR="00E70EAC">
        <w:rPr>
          <w:rFonts w:ascii="Times New Roman" w:eastAsia="Times New Roman" w:hAnsi="Times New Roman" w:cs="Times New Roman"/>
        </w:rPr>
        <w:t>To do so it will make comparisons across:</w:t>
      </w:r>
    </w:p>
    <w:p w14:paraId="177B9F61" w14:textId="7277A9B6" w:rsidR="00E70EAC" w:rsidRDefault="00601398" w:rsidP="003804AE">
      <w:pPr>
        <w:pStyle w:val="ListParagraph"/>
        <w:numPr>
          <w:ilvl w:val="0"/>
          <w:numId w:val="4"/>
        </w:numPr>
        <w:spacing w:after="120"/>
        <w:ind w:left="284" w:hanging="284"/>
        <w:jc w:val="both"/>
        <w:rPr>
          <w:rFonts w:ascii="Times New Roman" w:eastAsia="Times New Roman" w:hAnsi="Times New Roman" w:cs="Times New Roman"/>
        </w:rPr>
      </w:pPr>
      <w:r>
        <w:rPr>
          <w:rFonts w:ascii="Times New Roman" w:eastAsia="Times New Roman" w:hAnsi="Times New Roman" w:cs="Times New Roman"/>
        </w:rPr>
        <w:t>120</w:t>
      </w:r>
      <w:r w:rsidR="003354D6">
        <w:rPr>
          <w:rFonts w:ascii="Times New Roman" w:eastAsia="Times New Roman" w:hAnsi="Times New Roman" w:cs="Times New Roman"/>
        </w:rPr>
        <w:t xml:space="preserve"> genotypes of </w:t>
      </w:r>
      <w:r w:rsidR="003354D6" w:rsidRPr="00C62231">
        <w:rPr>
          <w:rFonts w:ascii="Times New Roman" w:eastAsia="Times New Roman" w:hAnsi="Times New Roman" w:cs="Times New Roman"/>
          <w:i/>
        </w:rPr>
        <w:t>E. camaldulensis</w:t>
      </w:r>
      <w:r w:rsidR="003354D6">
        <w:rPr>
          <w:rFonts w:ascii="Times New Roman" w:eastAsia="Times New Roman" w:hAnsi="Times New Roman" w:cs="Times New Roman"/>
        </w:rPr>
        <w:t xml:space="preserve"> subsp </w:t>
      </w:r>
      <w:r w:rsidR="003354D6" w:rsidRPr="00C62231">
        <w:rPr>
          <w:rFonts w:ascii="Times New Roman" w:eastAsia="Times New Roman" w:hAnsi="Times New Roman" w:cs="Times New Roman"/>
          <w:i/>
        </w:rPr>
        <w:t>camaldulensis</w:t>
      </w:r>
      <w:r w:rsidR="00C62231">
        <w:rPr>
          <w:rFonts w:ascii="Times New Roman" w:eastAsia="Times New Roman" w:hAnsi="Times New Roman" w:cs="Times New Roman"/>
        </w:rPr>
        <w:t xml:space="preserve"> in a common garden </w:t>
      </w:r>
      <w:r w:rsidR="00206F34">
        <w:rPr>
          <w:rFonts w:ascii="Times New Roman" w:eastAsia="Times New Roman" w:hAnsi="Times New Roman" w:cs="Times New Roman"/>
        </w:rPr>
        <w:t xml:space="preserve">plantation </w:t>
      </w:r>
      <w:r w:rsidR="00C62231">
        <w:rPr>
          <w:rFonts w:ascii="Times New Roman" w:eastAsia="Times New Roman" w:hAnsi="Times New Roman" w:cs="Times New Roman"/>
        </w:rPr>
        <w:t xml:space="preserve">of 422 genotypes at the Hawkesbury Institute for the Environment (HIE, Richmond, NSW). The collection is part of a </w:t>
      </w:r>
      <w:r w:rsidR="005E106D">
        <w:rPr>
          <w:rFonts w:ascii="Times New Roman" w:eastAsia="Times New Roman" w:hAnsi="Times New Roman" w:cs="Times New Roman"/>
        </w:rPr>
        <w:t xml:space="preserve">$4m </w:t>
      </w:r>
      <w:r w:rsidR="005C5289">
        <w:rPr>
          <w:rFonts w:ascii="Times New Roman" w:eastAsia="Times New Roman" w:hAnsi="Times New Roman" w:cs="Times New Roman"/>
        </w:rPr>
        <w:t xml:space="preserve">Science and Industry Endowment Fund (SIEF) collaboration among </w:t>
      </w:r>
      <w:r w:rsidR="00534E94">
        <w:rPr>
          <w:rFonts w:ascii="Times New Roman" w:eastAsia="Times New Roman" w:hAnsi="Times New Roman" w:cs="Times New Roman"/>
        </w:rPr>
        <w:t xml:space="preserve">ANU, </w:t>
      </w:r>
      <w:r w:rsidR="005C5289">
        <w:rPr>
          <w:rFonts w:ascii="Times New Roman" w:eastAsia="Times New Roman" w:hAnsi="Times New Roman" w:cs="Times New Roman"/>
        </w:rPr>
        <w:t>HIE, and CSIRO</w:t>
      </w:r>
      <w:r w:rsidR="00534E94">
        <w:rPr>
          <w:rFonts w:ascii="Times New Roman" w:eastAsia="Times New Roman" w:hAnsi="Times New Roman" w:cs="Times New Roman"/>
        </w:rPr>
        <w:t>; the lead CI is Prof Graham Farquhar</w:t>
      </w:r>
      <w:r w:rsidR="005C5289">
        <w:rPr>
          <w:rFonts w:ascii="Times New Roman" w:eastAsia="Times New Roman" w:hAnsi="Times New Roman" w:cs="Times New Roman"/>
        </w:rPr>
        <w:t xml:space="preserve">. The genotypes were sourced from across the natural range of </w:t>
      </w:r>
      <w:r w:rsidR="005C5289" w:rsidRPr="009770A0">
        <w:rPr>
          <w:rFonts w:ascii="Times New Roman" w:eastAsia="Times New Roman" w:hAnsi="Times New Roman" w:cs="Times New Roman"/>
          <w:i/>
        </w:rPr>
        <w:t>E. camaldulensis</w:t>
      </w:r>
      <w:r w:rsidR="005C5289">
        <w:rPr>
          <w:rFonts w:ascii="Times New Roman" w:eastAsia="Times New Roman" w:hAnsi="Times New Roman" w:cs="Times New Roman"/>
        </w:rPr>
        <w:t xml:space="preserve"> </w:t>
      </w:r>
      <w:r w:rsidR="005668B6">
        <w:rPr>
          <w:rFonts w:ascii="Times New Roman" w:eastAsia="Times New Roman" w:hAnsi="Times New Roman" w:cs="Times New Roman"/>
        </w:rPr>
        <w:t>in</w:t>
      </w:r>
      <w:r w:rsidR="00534E94">
        <w:rPr>
          <w:rFonts w:ascii="Times New Roman" w:eastAsia="Times New Roman" w:hAnsi="Times New Roman" w:cs="Times New Roman"/>
        </w:rPr>
        <w:t xml:space="preserve"> Southeastern Australia</w:t>
      </w:r>
      <w:r w:rsidR="005C5289">
        <w:rPr>
          <w:rFonts w:ascii="Times New Roman" w:eastAsia="Times New Roman" w:hAnsi="Times New Roman" w:cs="Times New Roman"/>
        </w:rPr>
        <w:t xml:space="preserve"> at 26 provenances. There are 4 families (mothers) per provenance, 5 seedlings per mother, and several clones per seedling. Physiology and RNAseq data will be provided by Prof David Tissue and Dr Paul Rymer (HIE).</w:t>
      </w:r>
    </w:p>
    <w:p w14:paraId="4137F789" w14:textId="2AFB8C75" w:rsidR="005C5289" w:rsidRDefault="005C5289" w:rsidP="003804AE">
      <w:pPr>
        <w:pStyle w:val="ListParagraph"/>
        <w:numPr>
          <w:ilvl w:val="0"/>
          <w:numId w:val="4"/>
        </w:numPr>
        <w:spacing w:after="120"/>
        <w:ind w:left="284" w:hanging="284"/>
        <w:jc w:val="both"/>
        <w:rPr>
          <w:rFonts w:ascii="Times New Roman" w:eastAsia="Times New Roman" w:hAnsi="Times New Roman" w:cs="Times New Roman"/>
        </w:rPr>
      </w:pPr>
      <w:r w:rsidRPr="005C5289">
        <w:rPr>
          <w:rFonts w:ascii="Times New Roman" w:eastAsia="Times New Roman" w:hAnsi="Times New Roman" w:cs="Times New Roman"/>
          <w:i/>
        </w:rPr>
        <w:t>E. camaldulensis</w:t>
      </w:r>
      <w:r>
        <w:rPr>
          <w:rFonts w:ascii="Times New Roman" w:eastAsia="Times New Roman" w:hAnsi="Times New Roman" w:cs="Times New Roman"/>
        </w:rPr>
        <w:t xml:space="preserve"> mother trees at 18 of the 26 provenances for the HIE garden</w:t>
      </w:r>
      <w:r w:rsidR="00AD4E2F">
        <w:rPr>
          <w:rFonts w:ascii="Times New Roman" w:eastAsia="Times New Roman" w:hAnsi="Times New Roman" w:cs="Times New Roman"/>
        </w:rPr>
        <w:t>, sampled from across Southeastern Australia</w:t>
      </w:r>
      <w:r>
        <w:rPr>
          <w:rFonts w:ascii="Times New Roman" w:eastAsia="Times New Roman" w:hAnsi="Times New Roman" w:cs="Times New Roman"/>
        </w:rPr>
        <w:t>.</w:t>
      </w:r>
    </w:p>
    <w:p w14:paraId="54FA5B33" w14:textId="0630A7A2" w:rsidR="005C5289" w:rsidRDefault="005C5289" w:rsidP="003804AE">
      <w:pPr>
        <w:pStyle w:val="ListParagraph"/>
        <w:numPr>
          <w:ilvl w:val="0"/>
          <w:numId w:val="4"/>
        </w:numPr>
        <w:spacing w:after="120"/>
        <w:ind w:left="284" w:hanging="284"/>
        <w:jc w:val="both"/>
        <w:rPr>
          <w:rFonts w:ascii="Times New Roman" w:eastAsia="Times New Roman" w:hAnsi="Times New Roman" w:cs="Times New Roman"/>
        </w:rPr>
      </w:pPr>
      <w:r>
        <w:rPr>
          <w:rFonts w:ascii="Times New Roman" w:eastAsia="Times New Roman" w:hAnsi="Times New Roman" w:cs="Times New Roman"/>
        </w:rPr>
        <w:t>32 species of eucalypts (</w:t>
      </w:r>
      <w:r w:rsidRPr="005C5289">
        <w:rPr>
          <w:rFonts w:ascii="Times New Roman" w:eastAsia="Times New Roman" w:hAnsi="Times New Roman" w:cs="Times New Roman"/>
          <w:i/>
        </w:rPr>
        <w:t>Eucalyptus</w:t>
      </w:r>
      <w:r>
        <w:rPr>
          <w:rFonts w:ascii="Times New Roman" w:eastAsia="Times New Roman" w:hAnsi="Times New Roman" w:cs="Times New Roman"/>
        </w:rPr>
        <w:t xml:space="preserve">, </w:t>
      </w:r>
      <w:r w:rsidRPr="005C5289">
        <w:rPr>
          <w:rFonts w:ascii="Times New Roman" w:eastAsia="Times New Roman" w:hAnsi="Times New Roman" w:cs="Times New Roman"/>
          <w:i/>
        </w:rPr>
        <w:t>Corymbia</w:t>
      </w:r>
      <w:r>
        <w:rPr>
          <w:rFonts w:ascii="Times New Roman" w:eastAsia="Times New Roman" w:hAnsi="Times New Roman" w:cs="Times New Roman"/>
        </w:rPr>
        <w:t xml:space="preserve">, </w:t>
      </w:r>
      <w:r w:rsidRPr="005C5289">
        <w:rPr>
          <w:rFonts w:ascii="Times New Roman" w:eastAsia="Times New Roman" w:hAnsi="Times New Roman" w:cs="Times New Roman"/>
          <w:i/>
        </w:rPr>
        <w:t>Angophora</w:t>
      </w:r>
      <w:r>
        <w:rPr>
          <w:rFonts w:ascii="Times New Roman" w:eastAsia="Times New Roman" w:hAnsi="Times New Roman" w:cs="Times New Roman"/>
        </w:rPr>
        <w:t>) from my current Discovery Project sampled from Eastern Australia</w:t>
      </w:r>
      <w:r w:rsidR="00534E94">
        <w:rPr>
          <w:rFonts w:ascii="Times New Roman" w:eastAsia="Times New Roman" w:hAnsi="Times New Roman" w:cs="Times New Roman"/>
        </w:rPr>
        <w:t xml:space="preserve"> across two large environmental gradients: mean annual temperature from 5 </w:t>
      </w:r>
      <w:r w:rsidR="00534E94">
        <w:rPr>
          <w:rFonts w:ascii="Times New Roman" w:hAnsi="Times New Roman" w:cs="Times New Roman"/>
        </w:rPr>
        <w:sym w:font="Symbol" w:char="F0B0"/>
      </w:r>
      <w:r w:rsidR="00534E94">
        <w:rPr>
          <w:rFonts w:ascii="Times New Roman" w:hAnsi="Times New Roman" w:cs="Times New Roman"/>
        </w:rPr>
        <w:t>C</w:t>
      </w:r>
      <w:r w:rsidR="00534E94">
        <w:rPr>
          <w:rFonts w:ascii="Times New Roman" w:eastAsia="Times New Roman" w:hAnsi="Times New Roman" w:cs="Times New Roman"/>
        </w:rPr>
        <w:t xml:space="preserve"> to 27 </w:t>
      </w:r>
      <w:r w:rsidR="00534E94">
        <w:rPr>
          <w:rFonts w:ascii="Times New Roman" w:hAnsi="Times New Roman" w:cs="Times New Roman"/>
        </w:rPr>
        <w:sym w:font="Symbol" w:char="F0B0"/>
      </w:r>
      <w:r w:rsidR="00534E94">
        <w:rPr>
          <w:rFonts w:ascii="Times New Roman" w:hAnsi="Times New Roman" w:cs="Times New Roman"/>
        </w:rPr>
        <w:t>C; mean annual precipitation from 200 mm to 3600 mm</w:t>
      </w:r>
      <w:r>
        <w:rPr>
          <w:rFonts w:ascii="Times New Roman" w:eastAsia="Times New Roman" w:hAnsi="Times New Roman" w:cs="Times New Roman"/>
        </w:rPr>
        <w:t>. All the samples have already been collected and analy</w:t>
      </w:r>
      <w:r w:rsidR="007F5707">
        <w:rPr>
          <w:rFonts w:ascii="Times New Roman" w:eastAsia="Times New Roman" w:hAnsi="Times New Roman" w:cs="Times New Roman"/>
        </w:rPr>
        <w:t>s</w:t>
      </w:r>
      <w:r>
        <w:rPr>
          <w:rFonts w:ascii="Times New Roman" w:eastAsia="Times New Roman" w:hAnsi="Times New Roman" w:cs="Times New Roman"/>
        </w:rPr>
        <w:t>ed by the same proteomics methods that will be used in this proposed project.</w:t>
      </w:r>
    </w:p>
    <w:p w14:paraId="4386D5BA" w14:textId="6EB21D7B" w:rsidR="005C5289" w:rsidRDefault="005C5289" w:rsidP="003804AE">
      <w:pPr>
        <w:pStyle w:val="ListParagraph"/>
        <w:numPr>
          <w:ilvl w:val="0"/>
          <w:numId w:val="4"/>
        </w:numPr>
        <w:spacing w:after="120"/>
        <w:ind w:left="284" w:hanging="284"/>
        <w:jc w:val="both"/>
        <w:rPr>
          <w:rFonts w:ascii="Times New Roman" w:eastAsia="Times New Roman" w:hAnsi="Times New Roman" w:cs="Times New Roman"/>
        </w:rPr>
      </w:pPr>
      <w:r>
        <w:rPr>
          <w:rFonts w:ascii="Times New Roman" w:eastAsia="Times New Roman" w:hAnsi="Times New Roman" w:cs="Times New Roman"/>
        </w:rPr>
        <w:t xml:space="preserve">27 species of </w:t>
      </w:r>
      <w:r w:rsidRPr="005C5289">
        <w:rPr>
          <w:rFonts w:ascii="Times New Roman" w:eastAsia="Times New Roman" w:hAnsi="Times New Roman" w:cs="Times New Roman"/>
          <w:i/>
        </w:rPr>
        <w:t>Acacia</w:t>
      </w:r>
      <w:r>
        <w:rPr>
          <w:rFonts w:ascii="Times New Roman" w:eastAsia="Times New Roman" w:hAnsi="Times New Roman" w:cs="Times New Roman"/>
        </w:rPr>
        <w:t xml:space="preserve"> and 43 species of Proteaceae from my current Discovery Project. The </w:t>
      </w:r>
      <w:r w:rsidRPr="005C3C5C">
        <w:rPr>
          <w:rFonts w:ascii="Times New Roman" w:eastAsia="Times New Roman" w:hAnsi="Times New Roman" w:cs="Times New Roman"/>
          <w:i/>
        </w:rPr>
        <w:t>Acacia</w:t>
      </w:r>
      <w:r>
        <w:rPr>
          <w:rFonts w:ascii="Times New Roman" w:eastAsia="Times New Roman" w:hAnsi="Times New Roman" w:cs="Times New Roman"/>
        </w:rPr>
        <w:t xml:space="preserve"> samples have already been analy</w:t>
      </w:r>
      <w:r w:rsidR="007F5707">
        <w:rPr>
          <w:rFonts w:ascii="Times New Roman" w:eastAsia="Times New Roman" w:hAnsi="Times New Roman" w:cs="Times New Roman"/>
        </w:rPr>
        <w:t>s</w:t>
      </w:r>
      <w:r>
        <w:rPr>
          <w:rFonts w:ascii="Times New Roman" w:eastAsia="Times New Roman" w:hAnsi="Times New Roman" w:cs="Times New Roman"/>
        </w:rPr>
        <w:t>ed; the Proteaceae will have been analy</w:t>
      </w:r>
      <w:r w:rsidR="007F5707">
        <w:rPr>
          <w:rFonts w:ascii="Times New Roman" w:eastAsia="Times New Roman" w:hAnsi="Times New Roman" w:cs="Times New Roman"/>
        </w:rPr>
        <w:t>s</w:t>
      </w:r>
      <w:r>
        <w:rPr>
          <w:rFonts w:ascii="Times New Roman" w:eastAsia="Times New Roman" w:hAnsi="Times New Roman" w:cs="Times New Roman"/>
        </w:rPr>
        <w:t xml:space="preserve">ed by </w:t>
      </w:r>
      <w:r w:rsidR="005C3C5C">
        <w:rPr>
          <w:rFonts w:ascii="Times New Roman" w:eastAsia="Times New Roman" w:hAnsi="Times New Roman" w:cs="Times New Roman"/>
        </w:rPr>
        <w:t>May 2017.</w:t>
      </w:r>
    </w:p>
    <w:p w14:paraId="34458EC5" w14:textId="2D194961" w:rsidR="00162493" w:rsidRDefault="006F1931" w:rsidP="00C26ED0">
      <w:pPr>
        <w:spacing w:after="60"/>
        <w:rPr>
          <w:rFonts w:ascii="Times New Roman" w:eastAsia="Times New Roman" w:hAnsi="Times New Roman" w:cs="Times New Roman"/>
        </w:rPr>
      </w:pPr>
      <w:r>
        <w:rPr>
          <w:rFonts w:ascii="Times New Roman" w:eastAsia="Times New Roman" w:hAnsi="Times New Roman" w:cs="Times New Roman"/>
        </w:rPr>
        <w:t>The two Aims of this proposal both contain two hypotheses. The hypotheses for Aim 1 are:</w:t>
      </w:r>
    </w:p>
    <w:p w14:paraId="7D8051BB" w14:textId="322E6451" w:rsidR="006F1931" w:rsidRDefault="006F1931" w:rsidP="00C022F8">
      <w:pPr>
        <w:spacing w:after="120"/>
        <w:jc w:val="both"/>
        <w:rPr>
          <w:rFonts w:ascii="Times New Roman" w:eastAsia="Times New Roman" w:hAnsi="Times New Roman" w:cs="Times New Roman"/>
        </w:rPr>
      </w:pPr>
      <w:r w:rsidRPr="006F1931">
        <w:rPr>
          <w:rFonts w:ascii="Times New Roman" w:eastAsia="Times New Roman" w:hAnsi="Times New Roman" w:cs="Times New Roman"/>
          <w:i/>
        </w:rPr>
        <w:t>Hypothesis 1A:</w:t>
      </w:r>
      <w:r>
        <w:rPr>
          <w:rFonts w:ascii="Times New Roman" w:eastAsia="Times New Roman" w:hAnsi="Times New Roman" w:cs="Times New Roman"/>
        </w:rPr>
        <w:t xml:space="preserve"> </w:t>
      </w:r>
      <w:r w:rsidRPr="006F1931">
        <w:rPr>
          <w:rFonts w:ascii="Times New Roman" w:eastAsia="Times New Roman" w:hAnsi="Times New Roman" w:cs="Times New Roman"/>
          <w:i/>
        </w:rPr>
        <w:t xml:space="preserve">Rubisco and Rubisco activase isoform </w:t>
      </w:r>
      <w:r w:rsidR="00D014BF" w:rsidRPr="00D014BF">
        <w:rPr>
          <w:rFonts w:ascii="Times New Roman" w:eastAsia="Times New Roman" w:hAnsi="Times New Roman" w:cs="Times New Roman"/>
          <w:i/>
          <w:u w:val="single"/>
        </w:rPr>
        <w:t>sequence</w:t>
      </w:r>
      <w:r w:rsidR="00D014BF">
        <w:rPr>
          <w:rFonts w:ascii="Times New Roman" w:eastAsia="Times New Roman" w:hAnsi="Times New Roman" w:cs="Times New Roman"/>
          <w:i/>
        </w:rPr>
        <w:t xml:space="preserve"> </w:t>
      </w:r>
      <w:r w:rsidRPr="006F1931">
        <w:rPr>
          <w:rFonts w:ascii="Times New Roman" w:eastAsia="Times New Roman" w:hAnsi="Times New Roman" w:cs="Times New Roman"/>
          <w:i/>
        </w:rPr>
        <w:t xml:space="preserve">diversity does not vary substantially across </w:t>
      </w:r>
      <w:r w:rsidR="00DE06D3" w:rsidRPr="00DE06D3">
        <w:rPr>
          <w:rFonts w:ascii="Times New Roman" w:eastAsia="Times New Roman" w:hAnsi="Times New Roman" w:cs="Times New Roman"/>
        </w:rPr>
        <w:t xml:space="preserve">E. camaldulensis </w:t>
      </w:r>
      <w:r w:rsidRPr="006F1931">
        <w:rPr>
          <w:rFonts w:ascii="Times New Roman" w:eastAsia="Times New Roman" w:hAnsi="Times New Roman" w:cs="Times New Roman"/>
          <w:i/>
        </w:rPr>
        <w:t>provenances.</w:t>
      </w:r>
      <w:r>
        <w:rPr>
          <w:rFonts w:ascii="Times New Roman" w:eastAsia="Times New Roman" w:hAnsi="Times New Roman" w:cs="Times New Roman"/>
        </w:rPr>
        <w:t xml:space="preserve"> This hypothesis is based on previous genomic analysis of the same population, which found that most genetic diversity existed within individuals; i.e. they are highly heterozygou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2hlakro27","properties":{"formattedCitation":"{\\rtf \\super 44\\nosupersub{}}","plainCitation":"44"},"citationItems":[{"id":244,"uris":["http://zotero.org/users/2536149/items/2B5TGS6D"],"uri":["http://zotero.org/users/2536149/items/2B5TGS6D"],"itemData":{"id":244,"type":"article-journal","title":"Genetic diversity of Eucalyptus camaldulensis Dehnh. following population decline in response to drought and altered hydrological regime","container-title":"Austral Ecology","page":"558-572","volume":"40","issue":"5","source":"Wiley Online Library","abstract":"The river red gum (Eucalyptus camaldulensis Dehnh.) inhabits riparian zones and associated floodplains throughout Australia. Following changes to hydrological regime due to river regulation and prolonged drought in south-eastern Australia, river red gum populations within the Murray–Darling Basin have suffered substantial decline. To better understand the effect of drought on river red gum genetic diversity, we examined single nucleotide polymorphism (SNP) variation in 12 candidate genes among six red gum floodplain forest sites in Yanga National Park, which had experienced contrasting levels of drought and associated decline over an eight-year period. We also examined genetic diversity using these markers in five additional river red gum populations from the Murray–Darling Basin to place genetic diversity results from Yanga in a regional context. Tree condition was significantly lower and mortality higher in the most drought affected sites; however, differences in overall genetic diversity and divergence were not detected among sites. No evidence of genetic adaptation in response to drought in this set of candidate genes was detected when differentiation at individual SNP loci was examined. While the overall condition of E. camaldulensis was strongly influenced by hydrological regime, our results suggest the evolutionary potential of floodplain forests in Yanga were not immediately impacted by population decline linked with drought and changes in hydrological regime. We propose that due to low genetic structure among populations in the region, genetic diversity of river red gums within the Murray–Darling Basin might be effectively conserved during periods of extended drought by protecting representative populations.","DOI":"10.1111/aec.12223","ISSN":"1442-9993","journalAbbreviation":"Austral Ecology","language":"en","author":[{"family":"Dillon","given":"Shannon"},{"family":"McEvoy","given":"Rachel"},{"family":"Baldwin","given":"Darren S."},{"family":"Southerton","given":"Simon"},{"family":"Campbell","given":"Cherie"},{"family":"Parsons","given":"Yvonne"},{"family":"Rees","given":"Gavin N."}],"issued":{"date-parts":[["2015",8,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4</w:t>
      </w:r>
      <w:r w:rsidR="00465D68">
        <w:rPr>
          <w:rFonts w:ascii="Times New Roman" w:eastAsia="Times New Roman" w:hAnsi="Times New Roman" w:cs="Times New Roman"/>
        </w:rPr>
        <w:fldChar w:fldCharType="end"/>
      </w:r>
      <w:r w:rsidR="00347883">
        <w:rPr>
          <w:rFonts w:ascii="Times New Roman" w:eastAsia="Times New Roman" w:hAnsi="Times New Roman" w:cs="Times New Roman"/>
        </w:rPr>
        <w:t xml:space="preserve">. There is high gene flow across the population and little genetic </w:t>
      </w:r>
      <w:r w:rsidR="002143C9">
        <w:rPr>
          <w:rFonts w:ascii="Times New Roman" w:eastAsia="Times New Roman" w:hAnsi="Times New Roman" w:cs="Times New Roman"/>
        </w:rPr>
        <w:t>structure</w:t>
      </w:r>
      <w:r w:rsidR="00347883">
        <w:rPr>
          <w:rFonts w:ascii="Times New Roman" w:eastAsia="Times New Roman" w:hAnsi="Times New Roman" w:cs="Times New Roman"/>
        </w:rPr>
        <w:t xml:space="preserve"> across provenances. Hypothesis 1B is based on a contrasting result from a physiology experiment with genotypes from the same population.</w:t>
      </w:r>
    </w:p>
    <w:p w14:paraId="6EC50463" w14:textId="75EC9363" w:rsidR="00347883" w:rsidRDefault="00347883" w:rsidP="00C022F8">
      <w:pPr>
        <w:spacing w:after="120"/>
        <w:jc w:val="both"/>
        <w:rPr>
          <w:rFonts w:ascii="Times New Roman" w:eastAsia="Times New Roman" w:hAnsi="Times New Roman" w:cs="Times New Roman"/>
        </w:rPr>
      </w:pPr>
      <w:r w:rsidRPr="00D014BF">
        <w:rPr>
          <w:rFonts w:ascii="Times New Roman" w:eastAsia="Times New Roman" w:hAnsi="Times New Roman" w:cs="Times New Roman"/>
          <w:i/>
        </w:rPr>
        <w:t>Hy</w:t>
      </w:r>
      <w:r w:rsidR="00D014BF" w:rsidRPr="00D014BF">
        <w:rPr>
          <w:rFonts w:ascii="Times New Roman" w:eastAsia="Times New Roman" w:hAnsi="Times New Roman" w:cs="Times New Roman"/>
          <w:i/>
        </w:rPr>
        <w:t>pothesis 1B: Rubisco and Rubisco activase isoform</w:t>
      </w:r>
      <w:r w:rsidR="00D014BF">
        <w:rPr>
          <w:rFonts w:ascii="Times New Roman" w:eastAsia="Times New Roman" w:hAnsi="Times New Roman" w:cs="Times New Roman"/>
          <w:i/>
        </w:rPr>
        <w:t>s vary in</w:t>
      </w:r>
      <w:r w:rsidR="00D014BF" w:rsidRPr="00D014BF">
        <w:rPr>
          <w:rFonts w:ascii="Times New Roman" w:eastAsia="Times New Roman" w:hAnsi="Times New Roman" w:cs="Times New Roman"/>
          <w:i/>
        </w:rPr>
        <w:t xml:space="preserve"> </w:t>
      </w:r>
      <w:r w:rsidR="00D014BF" w:rsidRPr="00D014BF">
        <w:rPr>
          <w:rFonts w:ascii="Times New Roman" w:eastAsia="Times New Roman" w:hAnsi="Times New Roman" w:cs="Times New Roman"/>
          <w:i/>
          <w:u w:val="single"/>
        </w:rPr>
        <w:t>abundance</w:t>
      </w:r>
      <w:r w:rsidR="00D014BF" w:rsidRPr="00D014BF">
        <w:rPr>
          <w:rFonts w:ascii="Times New Roman" w:eastAsia="Times New Roman" w:hAnsi="Times New Roman" w:cs="Times New Roman"/>
          <w:i/>
        </w:rPr>
        <w:t xml:space="preserve"> </w:t>
      </w:r>
      <w:r w:rsidR="00D014BF">
        <w:rPr>
          <w:rFonts w:ascii="Times New Roman" w:eastAsia="Times New Roman" w:hAnsi="Times New Roman" w:cs="Times New Roman"/>
          <w:i/>
        </w:rPr>
        <w:t>across</w:t>
      </w:r>
      <w:r w:rsidR="00D014BF" w:rsidRPr="00D014BF">
        <w:rPr>
          <w:rFonts w:ascii="Times New Roman" w:eastAsia="Times New Roman" w:hAnsi="Times New Roman" w:cs="Times New Roman"/>
          <w:i/>
        </w:rPr>
        <w:t xml:space="preserve"> genotype</w:t>
      </w:r>
      <w:r w:rsidR="00D014BF">
        <w:rPr>
          <w:rFonts w:ascii="Times New Roman" w:eastAsia="Times New Roman" w:hAnsi="Times New Roman" w:cs="Times New Roman"/>
          <w:i/>
        </w:rPr>
        <w:t>s</w:t>
      </w:r>
      <w:r w:rsidR="00D014BF" w:rsidRPr="00D014BF">
        <w:rPr>
          <w:rFonts w:ascii="Times New Roman" w:eastAsia="Times New Roman" w:hAnsi="Times New Roman" w:cs="Times New Roman"/>
          <w:i/>
        </w:rPr>
        <w:t xml:space="preserve"> and environment</w:t>
      </w:r>
      <w:r w:rsidR="00D014BF">
        <w:rPr>
          <w:rFonts w:ascii="Times New Roman" w:eastAsia="Times New Roman" w:hAnsi="Times New Roman" w:cs="Times New Roman"/>
          <w:i/>
        </w:rPr>
        <w:t>s</w:t>
      </w:r>
      <w:r w:rsidR="00D014BF" w:rsidRPr="00D014BF">
        <w:rPr>
          <w:rFonts w:ascii="Times New Roman" w:eastAsia="Times New Roman" w:hAnsi="Times New Roman" w:cs="Times New Roman"/>
          <w:i/>
        </w:rPr>
        <w:t>.</w:t>
      </w:r>
      <w:r w:rsidR="00D014BF">
        <w:rPr>
          <w:rFonts w:ascii="Times New Roman" w:eastAsia="Times New Roman" w:hAnsi="Times New Roman" w:cs="Times New Roman"/>
        </w:rPr>
        <w:t xml:space="preserve"> Glasshouse grown </w:t>
      </w:r>
      <w:r w:rsidR="00D014BF" w:rsidRPr="00D014BF">
        <w:rPr>
          <w:rFonts w:ascii="Times New Roman" w:eastAsia="Times New Roman" w:hAnsi="Times New Roman" w:cs="Times New Roman"/>
          <w:i/>
        </w:rPr>
        <w:t>E. camaldulensis</w:t>
      </w:r>
      <w:r w:rsidR="00D014BF">
        <w:rPr>
          <w:rFonts w:ascii="Times New Roman" w:eastAsia="Times New Roman" w:hAnsi="Times New Roman" w:cs="Times New Roman"/>
        </w:rPr>
        <w:t xml:space="preserve"> from the HIE collection </w:t>
      </w:r>
      <w:r w:rsidR="0018467A">
        <w:rPr>
          <w:rFonts w:ascii="Times New Roman" w:eastAsia="Times New Roman" w:hAnsi="Times New Roman" w:cs="Times New Roman"/>
        </w:rPr>
        <w:t xml:space="preserve">have </w:t>
      </w:r>
      <w:r w:rsidR="00D014BF">
        <w:rPr>
          <w:rFonts w:ascii="Times New Roman" w:eastAsia="Times New Roman" w:hAnsi="Times New Roman" w:cs="Times New Roman"/>
        </w:rPr>
        <w:t xml:space="preserve">demonstrated significant physiological differences across </w:t>
      </w:r>
      <w:r w:rsidR="002143C9">
        <w:rPr>
          <w:rFonts w:ascii="Times New Roman" w:eastAsia="Times New Roman" w:hAnsi="Times New Roman" w:cs="Times New Roman"/>
        </w:rPr>
        <w:t>14 genotypes from 6 provenances</w:t>
      </w:r>
      <w:r w:rsidR="00465D68">
        <w:rPr>
          <w:rFonts w:ascii="Times New Roman" w:eastAsia="Times New Roman" w:hAnsi="Times New Roman" w:cs="Times New Roman"/>
        </w:rPr>
        <w:fldChar w:fldCharType="begin"/>
      </w:r>
      <w:r w:rsidR="00E511E9">
        <w:rPr>
          <w:rFonts w:ascii="Times New Roman" w:eastAsia="Times New Roman" w:hAnsi="Times New Roman" w:cs="Times New Roman"/>
        </w:rPr>
        <w:instrText xml:space="preserve"> ADDIN ZOTERO_ITEM CSL_CITATION {"citationID":"1a06tj7781","properties":{"formattedCitation":"{\\rtf \\super 45\\nosupersub{}}","plainCitation":"45"},"citationItems":[{"id":294,"uris":["http://zotero.org/users/2536149/items/BIZ5BXI4"],"uri":["http://zotero.org/users/2536149/items/BIZ5BXI4"],"itemData":{"id":294,"type":"article-journal","title":"Leaf photosynthetic, economics and hydraulic traits are decoupled among genotypes of a widespread species of eucalypt grown under ambient and elevated CO2","container-title":"Functional Ecology","page":"1491-1500","volume":"30","issue":"9","source":"Wiley Online Library","abstract":"* Leaf economics and hydraulic traits strongly influence photosynthesis. While the level of coordination among these traits can differ between sets of species, leaf functional trait coordination within species remains poorly understood. Furthermore, elevated concentrations of atmospheric CO2 commonly influence the expression of leaf photosynthetic, economics and hydraulic traits in contrasting ways, yet the effect of variable concentrations of atmospheric CO2 on patterns of trait coordination within species remains largely untested.\n\n\n* We examined the relationships among key leaf photosynthetic (e.g. net photosynthesis and photosynthetic biochemistry), economics and water-use (e.g. leaf mass per unit area and stomatal conductance) and hydraulic traits (e.g. vein density) in 14 genotypes of Eucalyptus camaldulensis grown in ambient (aCO2) and elevated (eCO2) [CO2]. We examined the level of coordination among leaf traits in aCO2 and then assessed whether growth in eCO2 altered that coordination.\n\n\n* We found that leaf traits related to photosynthetic capacity, economics and water-use, and hydraulics were decoupled among genotypes grown in aCO2, yet strong relationships were generally observed among suites of traits within each ‘functional group’.\n\n\n* Significant responses to growth in eCO2 were observed for most leaf photosynthetic and economics and water-use traits, with the magnitude and direction of the response varying among traits. In contrast, leaf hydraulics traits were unaffected by variable growth CO2. Despite this, growth in eCO2 did not substantially alter patterns of leaf trait coordination observed in aCO2.\n\n\n* These results suggest suites of leaf traits associated with photosynthetic capacity, economics and water-use and hydraulics, respectively, can form independent axes of variation among genotypes of a single species, regardless of growth CO2. Although growth in eCO2 did not substantially alter patterns of trait coordination, decoupling of leaf functional traits among genotypes may allow genetically distinct populations to produce novel combinations of traits that may be adaptive in response to changes in their local environment.","DOI":"10.1111/1365-2435.12661","ISSN":"1365-2435","journalAbbreviation":"Funct Ecol","language":"en","author":[{"family":"Blackman","given":"Chris J."},{"family":"Aspinwall","given":"Michael J."},{"family":"Resco de Dios","given":"Víctor"},{"family":"Smith","given":"Renee A."},{"family":"Tissue","given":"David T."}],"issued":{"date-parts":[["2016",9,1]]}}}],"schema":"https://github.com/citation-style-language/schema/raw/master/csl-citation.json"} </w:instrText>
      </w:r>
      <w:r w:rsidR="00465D68">
        <w:rPr>
          <w:rFonts w:ascii="Times New Roman" w:eastAsia="Times New Roman" w:hAnsi="Times New Roman" w:cs="Times New Roman"/>
        </w:rPr>
        <w:fldChar w:fldCharType="separate"/>
      </w:r>
      <w:r w:rsidR="00E511E9" w:rsidRPr="00E511E9">
        <w:rPr>
          <w:rFonts w:ascii="Times New Roman" w:eastAsia="Times New Roman" w:hAnsi="Times New Roman" w:cs="Times New Roman"/>
          <w:vertAlign w:val="superscript"/>
        </w:rPr>
        <w:t>45</w:t>
      </w:r>
      <w:r w:rsidR="00465D68">
        <w:rPr>
          <w:rFonts w:ascii="Times New Roman" w:eastAsia="Times New Roman" w:hAnsi="Times New Roman" w:cs="Times New Roman"/>
        </w:rPr>
        <w:fldChar w:fldCharType="end"/>
      </w:r>
      <w:r w:rsidR="002143C9">
        <w:rPr>
          <w:rFonts w:ascii="Times New Roman" w:eastAsia="Times New Roman" w:hAnsi="Times New Roman" w:cs="Times New Roman"/>
        </w:rPr>
        <w:t>. The differences in physiology, in spite of nearly insignificant genetic trends across the population</w:t>
      </w:r>
      <w:r w:rsidR="00B76B8B">
        <w:rPr>
          <w:rFonts w:ascii="Times New Roman" w:eastAsia="Times New Roman" w:hAnsi="Times New Roman" w:cs="Times New Roman"/>
        </w:rPr>
        <w:fldChar w:fldCharType="begin"/>
      </w:r>
      <w:r w:rsidR="00B76B8B">
        <w:rPr>
          <w:rFonts w:ascii="Times New Roman" w:eastAsia="Times New Roman" w:hAnsi="Times New Roman" w:cs="Times New Roman"/>
        </w:rPr>
        <w:instrText xml:space="preserve"> ADDIN ZOTERO_ITEM CSL_CITATION {"citationID":"28e7eebo48","properties":{"formattedCitation":"{\\rtf \\super 44\\nosupersub{}}","plainCitation":"44"},"citationItems":[{"id":244,"uris":["http://zotero.org/users/2536149/items/2B5TGS6D"],"uri":["http://zotero.org/users/2536149/items/2B5TGS6D"],"itemData":{"id":244,"type":"article-journal","title":"Genetic diversity of Eucalyptus camaldulensis Dehnh. following population decline in response to drought and altered hydrological regime","container-title":"Austral Ecology","page":"558-572","volume":"40","issue":"5","source":"Wiley Online Library","abstract":"The river red gum (Eucalyptus camaldulensis Dehnh.) inhabits riparian zones and associated floodplains throughout Australia. Following changes to hydrological regime due to river regulation and prolonged drought in south-eastern Australia, river red gum populations within the Murray–Darling Basin have suffered substantial decline. To better understand the effect of drought on river red gum genetic diversity, we examined single nucleotide polymorphism (SNP) variation in 12 candidate genes among six red gum floodplain forest sites in Yanga National Park, which had experienced contrasting levels of drought and associated decline over an eight-year period. We also examined genetic diversity using these markers in five additional river red gum populations from the Murray–Darling Basin to place genetic diversity results from Yanga in a regional context. Tree condition was significantly lower and mortality higher in the most drought affected sites; however, differences in overall genetic diversity and divergence were not detected among sites. No evidence of genetic adaptation in response to drought in this set of candidate genes was detected when differentiation at individual SNP loci was examined. While the overall condition of E. camaldulensis was strongly influenced by hydrological regime, our results suggest the evolutionary potential of floodplain forests in Yanga were not immediately impacted by population decline linked with drought and changes in hydrological regime. We propose that due to low genetic structure among populations in the region, genetic diversity of river red gums within the Murray–Darling Basin might be effectively conserved during periods of extended drought by protecting representative populations.","DOI":"10.1111/aec.12223","ISSN":"1442-9993","journalAbbreviation":"Austral Ecology","language":"en","author":[{"family":"Dillon","given":"Shannon"},{"family":"McEvoy","given":"Rachel"},{"family":"Baldwin","given":"Darren S."},{"family":"Southerton","given":"Simon"},{"family":"Campbell","given":"Cherie"},{"family":"Parsons","given":"Yvonne"},{"family":"Rees","given":"Gavin N."}],"issued":{"date-parts":[["2015",8,1]]}}}],"schema":"https://github.com/citation-style-language/schema/raw/master/csl-citation.json"} </w:instrText>
      </w:r>
      <w:r w:rsidR="00B76B8B">
        <w:rPr>
          <w:rFonts w:ascii="Times New Roman" w:eastAsia="Times New Roman" w:hAnsi="Times New Roman" w:cs="Times New Roman"/>
        </w:rPr>
        <w:fldChar w:fldCharType="separate"/>
      </w:r>
      <w:r w:rsidR="00B76B8B" w:rsidRPr="00B76B8B">
        <w:rPr>
          <w:rFonts w:ascii="Times New Roman" w:eastAsia="Times New Roman" w:hAnsi="Times New Roman" w:cs="Times New Roman"/>
          <w:vertAlign w:val="superscript"/>
        </w:rPr>
        <w:t>44</w:t>
      </w:r>
      <w:r w:rsidR="00B76B8B">
        <w:rPr>
          <w:rFonts w:ascii="Times New Roman" w:eastAsia="Times New Roman" w:hAnsi="Times New Roman" w:cs="Times New Roman"/>
        </w:rPr>
        <w:fldChar w:fldCharType="end"/>
      </w:r>
      <w:r w:rsidR="00B76B8B">
        <w:rPr>
          <w:rFonts w:ascii="Times New Roman" w:eastAsia="Times New Roman" w:hAnsi="Times New Roman" w:cs="Times New Roman"/>
        </w:rPr>
        <w:t xml:space="preserve">, suggest that protein </w:t>
      </w:r>
      <w:r w:rsidR="002143C9">
        <w:rPr>
          <w:rFonts w:ascii="Times New Roman" w:eastAsia="Times New Roman" w:hAnsi="Times New Roman" w:cs="Times New Roman"/>
        </w:rPr>
        <w:t>isoforms are differentially expressed across the genotypes.</w:t>
      </w:r>
    </w:p>
    <w:p w14:paraId="2323AD14" w14:textId="2B666A05" w:rsidR="00E77302" w:rsidRDefault="008760DD" w:rsidP="00C022F8">
      <w:pPr>
        <w:spacing w:after="120"/>
        <w:jc w:val="both"/>
        <w:rPr>
          <w:rFonts w:ascii="Times New Roman" w:eastAsia="Times New Roman" w:hAnsi="Times New Roman" w:cs="Times New Roman"/>
        </w:rPr>
      </w:pPr>
      <w:r>
        <w:rPr>
          <w:rFonts w:ascii="Times New Roman" w:eastAsia="Times New Roman" w:hAnsi="Times New Roman" w:cs="Times New Roman"/>
        </w:rPr>
        <w:lastRenderedPageBreak/>
        <w:t xml:space="preserve">Understanding isoform abundance variation across those scales will create fundamental knowledge of how phenotypic variation arises across species and communities. It will also inform future experimental designs by answering the question: </w:t>
      </w:r>
      <w:r w:rsidRPr="0011291C">
        <w:rPr>
          <w:rFonts w:ascii="Times New Roman" w:eastAsia="Times New Roman" w:hAnsi="Times New Roman" w:cs="Times New Roman"/>
          <w:i/>
        </w:rPr>
        <w:t xml:space="preserve">How much does </w:t>
      </w:r>
      <w:r w:rsidR="006B5043">
        <w:rPr>
          <w:rFonts w:ascii="Times New Roman" w:eastAsia="Times New Roman" w:hAnsi="Times New Roman" w:cs="Times New Roman"/>
          <w:i/>
        </w:rPr>
        <w:t xml:space="preserve">protein </w:t>
      </w:r>
      <w:r w:rsidRPr="0011291C">
        <w:rPr>
          <w:rFonts w:ascii="Times New Roman" w:eastAsia="Times New Roman" w:hAnsi="Times New Roman" w:cs="Times New Roman"/>
          <w:i/>
        </w:rPr>
        <w:t>variation across genotypes in controlled environments reflect variation in the wild?</w:t>
      </w:r>
      <w:r w:rsidR="0011291C">
        <w:rPr>
          <w:rFonts w:ascii="Times New Roman" w:eastAsia="Times New Roman" w:hAnsi="Times New Roman" w:cs="Times New Roman"/>
        </w:rPr>
        <w:t xml:space="preserve"> In </w:t>
      </w:r>
      <w:r w:rsidR="004D7B70">
        <w:rPr>
          <w:rFonts w:ascii="Times New Roman" w:eastAsia="Times New Roman" w:hAnsi="Times New Roman" w:cs="Times New Roman"/>
        </w:rPr>
        <w:t>combination with enzyme kinetic</w:t>
      </w:r>
      <w:r w:rsidR="00DE06D3">
        <w:rPr>
          <w:rFonts w:ascii="Times New Roman" w:eastAsia="Times New Roman" w:hAnsi="Times New Roman" w:cs="Times New Roman"/>
        </w:rPr>
        <w:t>s</w:t>
      </w:r>
      <w:r w:rsidR="004D7B70">
        <w:rPr>
          <w:rFonts w:ascii="Times New Roman" w:eastAsia="Times New Roman" w:hAnsi="Times New Roman" w:cs="Times New Roman"/>
        </w:rPr>
        <w:t xml:space="preserve"> measurements </w:t>
      </w:r>
      <w:r w:rsidR="0011291C">
        <w:rPr>
          <w:rFonts w:ascii="Times New Roman" w:eastAsia="Times New Roman" w:hAnsi="Times New Roman" w:cs="Times New Roman"/>
        </w:rPr>
        <w:t xml:space="preserve">it will answer the question: </w:t>
      </w:r>
      <w:r w:rsidR="0011291C" w:rsidRPr="0011291C">
        <w:rPr>
          <w:rFonts w:ascii="Times New Roman" w:eastAsia="Times New Roman" w:hAnsi="Times New Roman" w:cs="Times New Roman"/>
          <w:i/>
        </w:rPr>
        <w:t xml:space="preserve">Can genetically driven isoform variation among wild </w:t>
      </w:r>
      <w:r w:rsidR="00266811">
        <w:rPr>
          <w:rFonts w:ascii="Times New Roman" w:eastAsia="Times New Roman" w:hAnsi="Times New Roman" w:cs="Times New Roman"/>
          <w:i/>
        </w:rPr>
        <w:t>plants</w:t>
      </w:r>
      <w:r w:rsidR="0011291C" w:rsidRPr="0011291C">
        <w:rPr>
          <w:rFonts w:ascii="Times New Roman" w:eastAsia="Times New Roman" w:hAnsi="Times New Roman" w:cs="Times New Roman"/>
          <w:i/>
        </w:rPr>
        <w:t xml:space="preserve"> be separated from confounding environmental effects</w:t>
      </w:r>
      <w:r w:rsidR="00266811">
        <w:rPr>
          <w:rFonts w:ascii="Times New Roman" w:eastAsia="Times New Roman" w:hAnsi="Times New Roman" w:cs="Times New Roman"/>
          <w:i/>
        </w:rPr>
        <w:t>?</w:t>
      </w:r>
      <w:r w:rsidR="00266811">
        <w:rPr>
          <w:rFonts w:ascii="Times New Roman" w:eastAsia="Times New Roman" w:hAnsi="Times New Roman" w:cs="Times New Roman"/>
        </w:rPr>
        <w:t xml:space="preserve"> This second question </w:t>
      </w:r>
      <w:r w:rsidR="004D7B70">
        <w:rPr>
          <w:rFonts w:ascii="Times New Roman" w:eastAsia="Times New Roman" w:hAnsi="Times New Roman" w:cs="Times New Roman"/>
        </w:rPr>
        <w:t>rel</w:t>
      </w:r>
      <w:r w:rsidR="00DE06D3">
        <w:rPr>
          <w:rFonts w:ascii="Times New Roman" w:eastAsia="Times New Roman" w:hAnsi="Times New Roman" w:cs="Times New Roman"/>
        </w:rPr>
        <w:t>ates to the hypotheses of Aim 2:</w:t>
      </w:r>
    </w:p>
    <w:p w14:paraId="08F0BD60" w14:textId="1EAEAC5D" w:rsidR="006B5043" w:rsidRPr="004D7B70" w:rsidRDefault="006B5043" w:rsidP="00C022F8">
      <w:pPr>
        <w:spacing w:after="120"/>
        <w:jc w:val="both"/>
        <w:rPr>
          <w:rFonts w:ascii="Times New Roman" w:eastAsia="Times New Roman" w:hAnsi="Times New Roman" w:cs="Times New Roman"/>
          <w:i/>
        </w:rPr>
      </w:pPr>
      <w:r>
        <w:rPr>
          <w:rFonts w:ascii="Times New Roman" w:eastAsia="Times New Roman" w:hAnsi="Times New Roman" w:cs="Times New Roman"/>
          <w:i/>
        </w:rPr>
        <w:t>H</w:t>
      </w:r>
      <w:r w:rsidRPr="004D7B70">
        <w:rPr>
          <w:rFonts w:ascii="Times New Roman" w:eastAsia="Times New Roman" w:hAnsi="Times New Roman" w:cs="Times New Roman"/>
          <w:i/>
        </w:rPr>
        <w:t xml:space="preserve">ypothesis 2A: Amounts of </w:t>
      </w:r>
      <w:r w:rsidR="00995375">
        <w:rPr>
          <w:rFonts w:ascii="Times New Roman" w:eastAsia="Times New Roman" w:hAnsi="Times New Roman" w:cs="Times New Roman"/>
          <w:i/>
        </w:rPr>
        <w:t>photosynthesis enzymes</w:t>
      </w:r>
      <w:r w:rsidRPr="004D7B70">
        <w:rPr>
          <w:rFonts w:ascii="Times New Roman" w:eastAsia="Times New Roman" w:hAnsi="Times New Roman" w:cs="Times New Roman"/>
          <w:i/>
        </w:rPr>
        <w:t xml:space="preserve"> relative to neighboring enzymes are highly conserved, but vary predictably across environmental gradients.</w:t>
      </w:r>
    </w:p>
    <w:p w14:paraId="52028841" w14:textId="2C4DA6BC" w:rsidR="006B5043" w:rsidRPr="004D7B70" w:rsidRDefault="006B5043" w:rsidP="00C022F8">
      <w:pPr>
        <w:spacing w:after="120"/>
        <w:jc w:val="both"/>
        <w:outlineLvl w:val="0"/>
        <w:rPr>
          <w:rFonts w:ascii="Times New Roman" w:eastAsia="Times New Roman" w:hAnsi="Times New Roman" w:cs="Times New Roman"/>
        </w:rPr>
      </w:pPr>
      <w:r w:rsidRPr="004D7B70">
        <w:rPr>
          <w:rFonts w:ascii="Times New Roman" w:eastAsia="Times New Roman" w:hAnsi="Times New Roman" w:cs="Times New Roman"/>
          <w:i/>
        </w:rPr>
        <w:t xml:space="preserve">Hypothesis 2B: Outliers </w:t>
      </w:r>
      <w:r>
        <w:rPr>
          <w:rFonts w:ascii="Times New Roman" w:eastAsia="Times New Roman" w:hAnsi="Times New Roman" w:cs="Times New Roman"/>
          <w:i/>
        </w:rPr>
        <w:t>of</w:t>
      </w:r>
      <w:r w:rsidRPr="004D7B70">
        <w:rPr>
          <w:rFonts w:ascii="Times New Roman" w:eastAsia="Times New Roman" w:hAnsi="Times New Roman" w:cs="Times New Roman"/>
          <w:i/>
        </w:rPr>
        <w:t xml:space="preserve"> trends from Hypothesis 2A predict atypical isoform enzyme characteristics.</w:t>
      </w:r>
    </w:p>
    <w:p w14:paraId="70C4E11D" w14:textId="2CAB2BBA" w:rsidR="00F046AF" w:rsidRDefault="00E52F5D" w:rsidP="003B6CEA">
      <w:pPr>
        <w:jc w:val="both"/>
        <w:rPr>
          <w:rFonts w:ascii="Times New Roman" w:eastAsia="Times New Roman" w:hAnsi="Times New Roman" w:cs="Times New Roman"/>
        </w:rPr>
      </w:pPr>
      <w:r>
        <w:rPr>
          <w:rFonts w:ascii="Times New Roman" w:eastAsia="Times New Roman" w:hAnsi="Times New Roman" w:cs="Times New Roman"/>
        </w:rPr>
        <w:t xml:space="preserve">Figure </w:t>
      </w:r>
      <w:r w:rsidR="009E57E9">
        <w:rPr>
          <w:rFonts w:ascii="Times New Roman" w:eastAsia="Times New Roman" w:hAnsi="Times New Roman" w:cs="Times New Roman"/>
        </w:rPr>
        <w:t>2</w:t>
      </w:r>
      <w:r>
        <w:rPr>
          <w:rFonts w:ascii="Times New Roman" w:eastAsia="Times New Roman" w:hAnsi="Times New Roman" w:cs="Times New Roman"/>
        </w:rPr>
        <w:t xml:space="preserve"> demonstrates how </w:t>
      </w:r>
      <w:r w:rsidR="00DE06D3">
        <w:rPr>
          <w:rFonts w:ascii="Times New Roman" w:eastAsia="Times New Roman" w:hAnsi="Times New Roman" w:cs="Times New Roman"/>
        </w:rPr>
        <w:t>amounts</w:t>
      </w:r>
      <w:r>
        <w:rPr>
          <w:rFonts w:ascii="Times New Roman" w:eastAsia="Times New Roman" w:hAnsi="Times New Roman" w:cs="Times New Roman"/>
        </w:rPr>
        <w:t xml:space="preserve"> of photosynthesis enzymes </w:t>
      </w:r>
      <w:r w:rsidR="00165AD2">
        <w:rPr>
          <w:rFonts w:ascii="Times New Roman" w:eastAsia="Times New Roman" w:hAnsi="Times New Roman" w:cs="Times New Roman"/>
        </w:rPr>
        <w:t>can be</w:t>
      </w:r>
      <w:r>
        <w:rPr>
          <w:rFonts w:ascii="Times New Roman" w:eastAsia="Times New Roman" w:hAnsi="Times New Roman" w:cs="Times New Roman"/>
        </w:rPr>
        <w:t xml:space="preserve"> conserved</w:t>
      </w:r>
      <w:r w:rsidR="00DE06D3">
        <w:rPr>
          <w:rFonts w:ascii="Times New Roman" w:eastAsia="Times New Roman" w:hAnsi="Times New Roman" w:cs="Times New Roman"/>
        </w:rPr>
        <w:t xml:space="preserve"> relative to each other, how</w:t>
      </w:r>
      <w:r>
        <w:rPr>
          <w:rFonts w:ascii="Times New Roman" w:eastAsia="Times New Roman" w:hAnsi="Times New Roman" w:cs="Times New Roman"/>
        </w:rPr>
        <w:t xml:space="preserve"> </w:t>
      </w:r>
      <w:r w:rsidR="00DE06D3">
        <w:rPr>
          <w:rFonts w:ascii="Times New Roman" w:eastAsia="Times New Roman" w:hAnsi="Times New Roman" w:cs="Times New Roman"/>
        </w:rPr>
        <w:t>they can</w:t>
      </w:r>
      <w:r>
        <w:rPr>
          <w:rFonts w:ascii="Times New Roman" w:eastAsia="Times New Roman" w:hAnsi="Times New Roman" w:cs="Times New Roman"/>
        </w:rPr>
        <w:t xml:space="preserve"> vary predictably </w:t>
      </w:r>
      <w:r w:rsidR="0033078A">
        <w:rPr>
          <w:rFonts w:ascii="Times New Roman" w:eastAsia="Times New Roman" w:hAnsi="Times New Roman" w:cs="Times New Roman"/>
        </w:rPr>
        <w:t>across environmental gradients</w:t>
      </w:r>
      <w:r w:rsidR="00DE06D3">
        <w:rPr>
          <w:rFonts w:ascii="Times New Roman" w:eastAsia="Times New Roman" w:hAnsi="Times New Roman" w:cs="Times New Roman"/>
        </w:rPr>
        <w:t>,</w:t>
      </w:r>
      <w:r w:rsidR="0033078A">
        <w:rPr>
          <w:rFonts w:ascii="Times New Roman" w:eastAsia="Times New Roman" w:hAnsi="Times New Roman" w:cs="Times New Roman"/>
        </w:rPr>
        <w:t xml:space="preserve"> </w:t>
      </w:r>
      <w:r w:rsidR="00106B98">
        <w:rPr>
          <w:rFonts w:ascii="Times New Roman" w:eastAsia="Times New Roman" w:hAnsi="Times New Roman" w:cs="Times New Roman"/>
        </w:rPr>
        <w:t>and how outliers can be detected</w:t>
      </w:r>
      <w:r w:rsidR="0033078A">
        <w:rPr>
          <w:rFonts w:ascii="Times New Roman" w:eastAsia="Times New Roman" w:hAnsi="Times New Roman" w:cs="Times New Roman"/>
        </w:rPr>
        <w:t>.</w:t>
      </w:r>
      <w:r w:rsidR="003924A0">
        <w:rPr>
          <w:rFonts w:ascii="Times New Roman" w:eastAsia="Times New Roman" w:hAnsi="Times New Roman" w:cs="Times New Roman"/>
        </w:rPr>
        <w:t xml:space="preserve"> </w:t>
      </w:r>
      <w:r w:rsidR="00501C3C">
        <w:rPr>
          <w:rFonts w:ascii="Times New Roman" w:eastAsia="Times New Roman" w:hAnsi="Times New Roman" w:cs="Times New Roman"/>
        </w:rPr>
        <w:t xml:space="preserve">In Figure 2, </w:t>
      </w:r>
      <w:r w:rsidR="003924A0">
        <w:rPr>
          <w:rFonts w:ascii="Times New Roman" w:eastAsia="Times New Roman" w:hAnsi="Times New Roman" w:cs="Times New Roman"/>
        </w:rPr>
        <w:t xml:space="preserve">Rubisco activase </w:t>
      </w:r>
      <w:r w:rsidR="0047119B">
        <w:rPr>
          <w:rFonts w:ascii="Times New Roman" w:eastAsia="Times New Roman" w:hAnsi="Times New Roman" w:cs="Times New Roman"/>
        </w:rPr>
        <w:t>and</w:t>
      </w:r>
      <w:r w:rsidR="003924A0">
        <w:rPr>
          <w:rFonts w:ascii="Times New Roman" w:eastAsia="Times New Roman" w:hAnsi="Times New Roman" w:cs="Times New Roman"/>
        </w:rPr>
        <w:t xml:space="preserve"> Calvin cycle proteins</w:t>
      </w:r>
      <w:r w:rsidR="0047119B">
        <w:rPr>
          <w:rFonts w:ascii="Times New Roman" w:eastAsia="Times New Roman" w:hAnsi="Times New Roman" w:cs="Times New Roman"/>
        </w:rPr>
        <w:t xml:space="preserve"> are strongly correlated.</w:t>
      </w:r>
      <w:r w:rsidR="003924A0">
        <w:rPr>
          <w:rFonts w:ascii="Times New Roman" w:eastAsia="Times New Roman" w:hAnsi="Times New Roman" w:cs="Times New Roman"/>
        </w:rPr>
        <w:t xml:space="preserve"> </w:t>
      </w:r>
      <w:r w:rsidR="00106B98">
        <w:rPr>
          <w:rFonts w:ascii="Times New Roman" w:eastAsia="Times New Roman" w:hAnsi="Times New Roman" w:cs="Times New Roman"/>
        </w:rPr>
        <w:t xml:space="preserve">Because temperature significantly explains more variation in Rubisco activase than Calvin cycle protein amounts alone, a multiple regression model is more appropriate for detecting outliers than the model in Figure </w:t>
      </w:r>
      <w:r w:rsidR="009E57E9">
        <w:rPr>
          <w:rFonts w:ascii="Times New Roman" w:eastAsia="Times New Roman" w:hAnsi="Times New Roman" w:cs="Times New Roman"/>
        </w:rPr>
        <w:t>2</w:t>
      </w:r>
      <w:r w:rsidR="00106B98">
        <w:rPr>
          <w:rFonts w:ascii="Times New Roman" w:eastAsia="Times New Roman" w:hAnsi="Times New Roman" w:cs="Times New Roman"/>
        </w:rPr>
        <w:t xml:space="preserve">, but Figure </w:t>
      </w:r>
      <w:r w:rsidR="009E57E9">
        <w:rPr>
          <w:rFonts w:ascii="Times New Roman" w:eastAsia="Times New Roman" w:hAnsi="Times New Roman" w:cs="Times New Roman"/>
        </w:rPr>
        <w:t>2</w:t>
      </w:r>
      <w:r w:rsidR="00106B98">
        <w:rPr>
          <w:rFonts w:ascii="Times New Roman" w:eastAsia="Times New Roman" w:hAnsi="Times New Roman" w:cs="Times New Roman"/>
        </w:rPr>
        <w:t xml:space="preserve"> is shown with one pred</w:t>
      </w:r>
      <w:r w:rsidR="007F5707">
        <w:rPr>
          <w:rFonts w:ascii="Times New Roman" w:eastAsia="Times New Roman" w:hAnsi="Times New Roman" w:cs="Times New Roman"/>
        </w:rPr>
        <w:t xml:space="preserve">ictor so that it can be </w:t>
      </w:r>
      <w:proofErr w:type="spellStart"/>
      <w:r w:rsidR="007F5707">
        <w:rPr>
          <w:rFonts w:ascii="Times New Roman" w:eastAsia="Times New Roman" w:hAnsi="Times New Roman" w:cs="Times New Roman"/>
        </w:rPr>
        <w:t>visualis</w:t>
      </w:r>
      <w:r w:rsidR="00106B98">
        <w:rPr>
          <w:rFonts w:ascii="Times New Roman" w:eastAsia="Times New Roman" w:hAnsi="Times New Roman" w:cs="Times New Roman"/>
        </w:rPr>
        <w:t>ed</w:t>
      </w:r>
      <w:proofErr w:type="spellEnd"/>
      <w:r w:rsidR="00106B98">
        <w:rPr>
          <w:rFonts w:ascii="Times New Roman" w:eastAsia="Times New Roman" w:hAnsi="Times New Roman" w:cs="Times New Roman"/>
        </w:rPr>
        <w:t xml:space="preserve"> easily. The proposed project will use multiple regression models and mixed models to identify trends and outliers.</w:t>
      </w:r>
    </w:p>
    <w:p w14:paraId="28110CFF" w14:textId="68C07471" w:rsidR="005F43BE" w:rsidRDefault="00106B98" w:rsidP="00C022F8">
      <w:pPr>
        <w:ind w:firstLine="426"/>
        <w:jc w:val="both"/>
        <w:rPr>
          <w:rFonts w:ascii="Times New Roman" w:eastAsia="Times New Roman" w:hAnsi="Times New Roman" w:cs="Times New Roman"/>
        </w:rPr>
      </w:pPr>
      <w:r>
        <w:rPr>
          <w:rFonts w:ascii="Times New Roman" w:eastAsia="Times New Roman" w:hAnsi="Times New Roman" w:cs="Times New Roman"/>
        </w:rPr>
        <w:t xml:space="preserve">Figure </w:t>
      </w:r>
      <w:r w:rsidR="00AD27D7">
        <w:rPr>
          <w:rFonts w:ascii="Times New Roman" w:eastAsia="Times New Roman" w:hAnsi="Times New Roman" w:cs="Times New Roman"/>
        </w:rPr>
        <w:t>3</w:t>
      </w:r>
      <w:r>
        <w:rPr>
          <w:rFonts w:ascii="Times New Roman" w:eastAsia="Times New Roman" w:hAnsi="Times New Roman" w:cs="Times New Roman"/>
        </w:rPr>
        <w:t xml:space="preserve"> outlines the strategy for identifying isoforms with atypical activity. The strategy differs for Rubisco and Rubisco activase—</w:t>
      </w:r>
      <w:r w:rsidR="00501C3C">
        <w:rPr>
          <w:rFonts w:ascii="Times New Roman" w:eastAsia="Times New Roman" w:hAnsi="Times New Roman" w:cs="Times New Roman"/>
        </w:rPr>
        <w:t xml:space="preserve">Rubisco </w:t>
      </w:r>
      <w:r>
        <w:rPr>
          <w:rFonts w:ascii="Times New Roman" w:eastAsia="Times New Roman" w:hAnsi="Times New Roman" w:cs="Times New Roman"/>
        </w:rPr>
        <w:t xml:space="preserve">activase kinetics will be inferred from </w:t>
      </w:r>
      <w:r w:rsidRPr="00717587">
        <w:rPr>
          <w:rFonts w:ascii="Times New Roman" w:eastAsia="Times New Roman" w:hAnsi="Times New Roman" w:cs="Times New Roman"/>
          <w:i/>
        </w:rPr>
        <w:t>its</w:t>
      </w:r>
      <w:r>
        <w:rPr>
          <w:rFonts w:ascii="Times New Roman" w:eastAsia="Times New Roman" w:hAnsi="Times New Roman" w:cs="Times New Roman"/>
        </w:rPr>
        <w:t xml:space="preserve"> amount </w:t>
      </w:r>
      <w:r w:rsidR="00717587">
        <w:rPr>
          <w:rFonts w:ascii="Times New Roman" w:eastAsia="Times New Roman" w:hAnsi="Times New Roman" w:cs="Times New Roman"/>
        </w:rPr>
        <w:t>relative to neighboring enzymes</w:t>
      </w:r>
      <w:r>
        <w:rPr>
          <w:rFonts w:ascii="Times New Roman" w:eastAsia="Times New Roman" w:hAnsi="Times New Roman" w:cs="Times New Roman"/>
        </w:rPr>
        <w:t>; Rubisco specificity will be inferred from amounts of neighboring enzymes</w:t>
      </w:r>
      <w:r w:rsidR="003B6CEA">
        <w:rPr>
          <w:rFonts w:ascii="Times New Roman" w:eastAsia="Times New Roman" w:hAnsi="Times New Roman" w:cs="Times New Roman"/>
        </w:rPr>
        <w:t>, for example, PGLP and PGK in Figure 3.</w:t>
      </w:r>
      <w:r>
        <w:rPr>
          <w:rFonts w:ascii="Times New Roman" w:eastAsia="Times New Roman" w:hAnsi="Times New Roman" w:cs="Times New Roman"/>
        </w:rPr>
        <w:t xml:space="preserve"> </w:t>
      </w:r>
    </w:p>
    <w:p w14:paraId="51705D66" w14:textId="1A2A01BE" w:rsidR="006A26F5" w:rsidRDefault="00FB125A" w:rsidP="00C022F8">
      <w:pPr>
        <w:spacing w:after="120"/>
        <w:ind w:firstLine="426"/>
        <w:jc w:val="both"/>
        <w:rPr>
          <w:rFonts w:ascii="Times New Roman" w:eastAsia="Times New Roman" w:hAnsi="Times New Roman" w:cs="Times New Roman"/>
        </w:rPr>
      </w:pPr>
      <w:r>
        <w:rPr>
          <w:rFonts w:ascii="Times New Roman" w:eastAsia="Times New Roman" w:hAnsi="Times New Roman" w:cs="Times New Roman"/>
          <w:noProof/>
          <w:lang w:val="en-AU" w:eastAsia="en-AU"/>
        </w:rPr>
        <mc:AlternateContent>
          <mc:Choice Requires="wpg">
            <w:drawing>
              <wp:anchor distT="0" distB="0" distL="114300" distR="114300" simplePos="0" relativeHeight="251668480" behindDoc="0" locked="0" layoutInCell="1" allowOverlap="1" wp14:anchorId="0296B555" wp14:editId="01647214">
                <wp:simplePos x="0" y="0"/>
                <wp:positionH relativeFrom="column">
                  <wp:posOffset>729</wp:posOffset>
                </wp:positionH>
                <wp:positionV relativeFrom="paragraph">
                  <wp:posOffset>775058</wp:posOffset>
                </wp:positionV>
                <wp:extent cx="2954655" cy="6160607"/>
                <wp:effectExtent l="0" t="0" r="0" b="12065"/>
                <wp:wrapSquare wrapText="bothSides"/>
                <wp:docPr id="6" name="Group 6"/>
                <wp:cNvGraphicFramePr/>
                <a:graphic xmlns:a="http://schemas.openxmlformats.org/drawingml/2006/main">
                  <a:graphicData uri="http://schemas.microsoft.com/office/word/2010/wordprocessingGroup">
                    <wpg:wgp>
                      <wpg:cNvGrpSpPr/>
                      <wpg:grpSpPr>
                        <a:xfrm>
                          <a:off x="0" y="0"/>
                          <a:ext cx="2954655" cy="6160607"/>
                          <a:chOff x="0" y="0"/>
                          <a:chExt cx="2954655" cy="6160607"/>
                        </a:xfrm>
                      </wpg:grpSpPr>
                      <pic:pic xmlns:pic="http://schemas.openxmlformats.org/drawingml/2006/picture">
                        <pic:nvPicPr>
                          <pic:cNvPr id="15" name="Picture 1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bwMode="auto">
                          <a:xfrm>
                            <a:off x="36097" y="0"/>
                            <a:ext cx="2882461" cy="2734310"/>
                          </a:xfrm>
                          <a:prstGeom prst="rect">
                            <a:avLst/>
                          </a:prstGeom>
                          <a:ln>
                            <a:noFill/>
                          </a:ln>
                          <a:extLst>
                            <a:ext uri="{53640926-AAD7-44D8-BBD7-CCE9431645EC}">
                              <a14:shadowObscured xmlns:a14="http://schemas.microsoft.com/office/drawing/2010/main"/>
                            </a:ext>
                          </a:extLst>
                        </pic:spPr>
                      </pic:pic>
                      <wps:wsp>
                        <wps:cNvPr id="16" name="Text Box 16"/>
                        <wps:cNvSpPr txBox="1"/>
                        <wps:spPr>
                          <a:xfrm>
                            <a:off x="0" y="2734147"/>
                            <a:ext cx="2954655" cy="3426460"/>
                          </a:xfrm>
                          <a:prstGeom prst="rect">
                            <a:avLst/>
                          </a:prstGeom>
                          <a:solidFill>
                            <a:prstClr val="white"/>
                          </a:solidFill>
                          <a:ln>
                            <a:noFill/>
                          </a:ln>
                          <a:effectLst/>
                        </wps:spPr>
                        <wps:txbx>
                          <w:txbxContent>
                            <w:p w14:paraId="0A69F950" w14:textId="354CA6B7" w:rsidR="007A43CD" w:rsidRDefault="007A43CD" w:rsidP="006A26F5">
                              <w:pPr>
                                <w:pStyle w:val="Caption"/>
                                <w:spacing w:after="0"/>
                                <w:ind w:left="113" w:right="227"/>
                                <w:jc w:val="both"/>
                                <w:rPr>
                                  <w:i w:val="0"/>
                                </w:rPr>
                              </w:pPr>
                              <w:r w:rsidRPr="006B7DD0">
                                <w:rPr>
                                  <w:b/>
                                </w:rPr>
                                <w:t>Figure</w:t>
                              </w:r>
                              <w:r>
                                <w:rPr>
                                  <w:b/>
                                </w:rPr>
                                <w:t xml:space="preserve"> 2.</w:t>
                              </w:r>
                              <w:r>
                                <w:rPr>
                                  <w:i w:val="0"/>
                                </w:rPr>
                                <w:t xml:space="preserve"> Per leaf area amounts of Rubisco activase (RCA) vary predictably with amounts of total Calvin cycle enzymes (R</w:t>
                              </w:r>
                              <w:r w:rsidRPr="006B7DD0">
                                <w:rPr>
                                  <w:i w:val="0"/>
                                  <w:vertAlign w:val="superscript"/>
                                </w:rPr>
                                <w:t>2</w:t>
                              </w:r>
                              <w:r>
                                <w:rPr>
                                  <w:i w:val="0"/>
                                </w:rPr>
                                <w:t xml:space="preserve"> = 0.62) in wild eucalypts from broad temperature and precipitation gradients. Ratios vary from 1:4 at low protein amounts to 1:5 at high protein amounts. There is also a trend in </w:t>
                              </w:r>
                              <w:r w:rsidR="008B54B8">
                                <w:rPr>
                                  <w:i w:val="0"/>
                                </w:rPr>
                                <w:t xml:space="preserve">protein amounts with </w:t>
                              </w:r>
                              <w:r>
                                <w:rPr>
                                  <w:i w:val="0"/>
                                </w:rPr>
                                <w:t>temperature, which corresponds with a strong trend of decreasing total protein with increasing temperature (R</w:t>
                              </w:r>
                              <w:r w:rsidRPr="006B7DD0">
                                <w:rPr>
                                  <w:i w:val="0"/>
                                  <w:vertAlign w:val="superscript"/>
                                </w:rPr>
                                <w:t>2</w:t>
                              </w:r>
                              <w:r>
                                <w:rPr>
                                  <w:i w:val="0"/>
                                </w:rPr>
                                <w:t xml:space="preserve"> = 0.50, not shown). </w:t>
                              </w:r>
                            </w:p>
                            <w:p w14:paraId="1E8E2384" w14:textId="77777777" w:rsidR="007A43CD" w:rsidRPr="006B7DD0" w:rsidRDefault="007A43CD" w:rsidP="00CA4E57">
                              <w:pPr>
                                <w:pStyle w:val="Caption"/>
                                <w:spacing w:after="0"/>
                                <w:ind w:left="113" w:right="227" w:firstLine="454"/>
                                <w:jc w:val="both"/>
                                <w:rPr>
                                  <w:rFonts w:eastAsia="Times New Roman"/>
                                  <w:i w:val="0"/>
                                  <w:noProof/>
                                  <w:u w:val="single"/>
                                </w:rPr>
                              </w:pPr>
                              <w:r>
                                <w:rPr>
                                  <w:i w:val="0"/>
                                </w:rPr>
                                <w:t>There are two clear outliers from the RCA:Calvin cycle trend, which suggests those genotypes potentially have RCA isoforms that differ kinetically from average eucalypt RCA. Points are means (bars = S.E.)  for 36 species x site observations, 32 eucalypt species (4 species sampled at 2 sites), 9 samples each, 3 plants x 3 leaf 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mv="urn:schemas-microsoft-com:mac:vml" xmlns:mo="http://schemas.microsoft.com/office/mac/office/2008/main">
            <w:pict>
              <v:group w14:anchorId="0296B555" id="Group 6" o:spid="_x0000_s1029" style="position:absolute;left:0;text-align:left;margin-left:.05pt;margin-top:61.05pt;width:232.65pt;height:485.1pt;z-index:251668480" coordsize="2954655,6160607"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">
                <v:shape id="Picture 15" o:spid="_x0000_s1030" type="#_x0000_t75" style="position:absolute;left:36097;width:2882461;height:27343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">
                  <v:imagedata r:id="rId8" o:title=""/>
                  <v:path arrowok="t"/>
                </v:shape>
                <v:shape id="Text Box 16" o:spid="_x0000_s1031" type="#_x0000_t202" style="position:absolute;top:2734147;width:2954655;height:342646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h+mxwAAA&#10;ANsAAAAPAAAAZHJzL2Rvd25yZXYueG1sRE9Li8IwEL4L/ocwghfRVA9FqlF2fYCH9eADz0Mz25Zt&#10;JiWJtv57syB4m4/vOct1Z2rxIOcrywqmkwQEcW51xYWC62U/noPwAVljbZkUPMnDetXvLTHTtuUT&#10;Pc6hEDGEfYYKyhCaTEqfl2TQT2xDHLlf6wyGCF0htcM2hptazpIklQYrjg0lNrQpKf87342CdOvu&#10;7Yk3o+1194PHppjdvp83pYaD7msBIlAXPuK3+6Dj/BT+f4kHyNU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5h+mxwAAAANsAAAAPAAAAAAAAAAAAAAAAAJcCAABkcnMvZG93bnJl&#10;di54bWxQSwUGAAAAAAQABAD1AAAAhAMAAAAA&#10;" stroked="f">
                  <v:textbox inset="0,0,0,0">
                    <w:txbxContent>
                      <w:p w14:paraId="0A69F950" w14:textId="354CA6B7" w:rsidR="007A43CD" w:rsidRDefault="007A43CD" w:rsidP="006A26F5">
                        <w:pPr>
                          <w:pStyle w:val="Caption"/>
                          <w:spacing w:after="0"/>
                          <w:ind w:left="113" w:right="227"/>
                          <w:jc w:val="both"/>
                          <w:rPr>
                            <w:i w:val="0"/>
                          </w:rPr>
                        </w:pPr>
                        <w:r w:rsidRPr="006B7DD0">
                          <w:rPr>
                            <w:b/>
                          </w:rPr>
                          <w:t>Figure</w:t>
                        </w:r>
                        <w:r>
                          <w:rPr>
                            <w:b/>
                          </w:rPr>
                          <w:t xml:space="preserve"> 2.</w:t>
                        </w:r>
                        <w:r>
                          <w:rPr>
                            <w:i w:val="0"/>
                          </w:rPr>
                          <w:t xml:space="preserve"> Per leaf area amounts of Rubisco activase (RCA) vary predictably with amounts of total Calvin cycle enzymes (R</w:t>
                        </w:r>
                        <w:r w:rsidRPr="006B7DD0">
                          <w:rPr>
                            <w:i w:val="0"/>
                            <w:vertAlign w:val="superscript"/>
                          </w:rPr>
                          <w:t>2</w:t>
                        </w:r>
                        <w:r>
                          <w:rPr>
                            <w:i w:val="0"/>
                          </w:rPr>
                          <w:t xml:space="preserve"> = 0.62) in wild eucalypts from broad temperature and precipitation gradients. Ratios vary from 1:4 at low protein amounts to 1:5 at high protein amounts. There is also a trend in </w:t>
                        </w:r>
                        <w:r w:rsidR="008B54B8">
                          <w:rPr>
                            <w:i w:val="0"/>
                          </w:rPr>
                          <w:t>protein amounts</w:t>
                        </w:r>
                        <w:r w:rsidR="008B54B8">
                          <w:rPr>
                            <w:i w:val="0"/>
                          </w:rPr>
                          <w:t xml:space="preserve"> </w:t>
                        </w:r>
                        <w:r w:rsidR="008B54B8">
                          <w:rPr>
                            <w:i w:val="0"/>
                          </w:rPr>
                          <w:t>with</w:t>
                        </w:r>
                        <w:r w:rsidR="008B54B8">
                          <w:rPr>
                            <w:i w:val="0"/>
                          </w:rPr>
                          <w:t xml:space="preserve"> </w:t>
                        </w:r>
                        <w:r>
                          <w:rPr>
                            <w:i w:val="0"/>
                          </w:rPr>
                          <w:t>temperature, which corresponds with a strong trend of decreasing total protein with increasing temperature (R</w:t>
                        </w:r>
                        <w:r w:rsidRPr="006B7DD0">
                          <w:rPr>
                            <w:i w:val="0"/>
                            <w:vertAlign w:val="superscript"/>
                          </w:rPr>
                          <w:t>2</w:t>
                        </w:r>
                        <w:r>
                          <w:rPr>
                            <w:i w:val="0"/>
                          </w:rPr>
                          <w:t xml:space="preserve"> = 0.50, not shown). </w:t>
                        </w:r>
                      </w:p>
                      <w:p w14:paraId="1E8E2384" w14:textId="77777777" w:rsidR="007A43CD" w:rsidRPr="006B7DD0" w:rsidRDefault="007A43CD" w:rsidP="00CA4E57">
                        <w:pPr>
                          <w:pStyle w:val="Caption"/>
                          <w:spacing w:after="0"/>
                          <w:ind w:left="113" w:right="227" w:firstLine="454"/>
                          <w:jc w:val="both"/>
                          <w:rPr>
                            <w:rFonts w:eastAsia="Times New Roman"/>
                            <w:i w:val="0"/>
                            <w:noProof/>
                            <w:u w:val="single"/>
                          </w:rPr>
                        </w:pPr>
                        <w:r>
                          <w:rPr>
                            <w:i w:val="0"/>
                          </w:rPr>
                          <w:t>There are two clear outliers from the RCA:Calvin cycle trend, which suggests those genotypes potentially have RCA isoforms that differ kinetically from average eucalypt RCA. Points are means (bars = S.E.)  for 36 species x site observations, 32 eucalypt species (4 species sampled at 2 sites), 9 samples each, 3 plants x 3 leaf ages.</w:t>
                        </w:r>
                      </w:p>
                    </w:txbxContent>
                  </v:textbox>
                </v:shape>
                <w10:wrap type="square"/>
              </v:group>
            </w:pict>
          </mc:Fallback>
        </mc:AlternateContent>
      </w:r>
      <w:r>
        <w:rPr>
          <w:rFonts w:ascii="Times New Roman" w:eastAsia="Times New Roman" w:hAnsi="Times New Roman" w:cs="Times New Roman"/>
          <w:noProof/>
          <w:lang w:val="en-AU" w:eastAsia="en-AU"/>
        </w:rPr>
        <mc:AlternateContent>
          <mc:Choice Requires="wpg">
            <w:drawing>
              <wp:anchor distT="0" distB="0" distL="114300" distR="114300" simplePos="0" relativeHeight="251670528" behindDoc="0" locked="0" layoutInCell="1" allowOverlap="1" wp14:anchorId="2C0151F1" wp14:editId="05790D76">
                <wp:simplePos x="0" y="0"/>
                <wp:positionH relativeFrom="margin">
                  <wp:align>right</wp:align>
                </wp:positionH>
                <wp:positionV relativeFrom="margin">
                  <wp:align>bottom</wp:align>
                </wp:positionV>
                <wp:extent cx="4348480" cy="6791960"/>
                <wp:effectExtent l="0" t="0" r="0" b="0"/>
                <wp:wrapSquare wrapText="bothSides"/>
                <wp:docPr id="18" name="Group 18"/>
                <wp:cNvGraphicFramePr/>
                <a:graphic xmlns:a="http://schemas.openxmlformats.org/drawingml/2006/main">
                  <a:graphicData uri="http://schemas.microsoft.com/office/word/2010/wordprocessingGroup">
                    <wpg:wgp>
                      <wpg:cNvGrpSpPr/>
                      <wpg:grpSpPr>
                        <a:xfrm>
                          <a:off x="0" y="0"/>
                          <a:ext cx="4267200" cy="6791960"/>
                          <a:chOff x="81280" y="0"/>
                          <a:chExt cx="4267200" cy="6791960"/>
                        </a:xfrm>
                      </wpg:grpSpPr>
                      <pic:pic xmlns:pic="http://schemas.openxmlformats.org/drawingml/2006/picture">
                        <pic:nvPicPr>
                          <pic:cNvPr id="7" name="Picture 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bwMode="auto">
                          <a:xfrm>
                            <a:off x="92694" y="0"/>
                            <a:ext cx="4123721" cy="2456180"/>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81280" y="2448560"/>
                            <a:ext cx="4267200" cy="4343400"/>
                          </a:xfrm>
                          <a:prstGeom prst="rect">
                            <a:avLst/>
                          </a:prstGeom>
                          <a:solidFill>
                            <a:prstClr val="white"/>
                          </a:solidFill>
                          <a:ln>
                            <a:noFill/>
                          </a:ln>
                          <a:effectLst/>
                        </wps:spPr>
                        <wps:txbx>
                          <w:txbxContent>
                            <w:p w14:paraId="62CEFA36" w14:textId="77777777" w:rsidR="007A43CD" w:rsidRDefault="007A43CD" w:rsidP="00FB125A">
                              <w:pPr>
                                <w:pStyle w:val="Caption"/>
                                <w:spacing w:after="0"/>
                                <w:ind w:left="57" w:right="57"/>
                                <w:jc w:val="both"/>
                                <w:rPr>
                                  <w:i w:val="0"/>
                                </w:rPr>
                              </w:pPr>
                              <w:r w:rsidRPr="005866D2">
                                <w:rPr>
                                  <w:b/>
                                </w:rPr>
                                <w:t xml:space="preserve">Figure </w:t>
                              </w:r>
                              <w:r>
                                <w:rPr>
                                  <w:b/>
                                </w:rPr>
                                <w:t>3</w:t>
                              </w:r>
                              <w:r w:rsidRPr="005866D2">
                                <w:rPr>
                                  <w:b/>
                                </w:rPr>
                                <w:t>.</w:t>
                              </w:r>
                              <w:r>
                                <w:rPr>
                                  <w:b/>
                                  <w:i w:val="0"/>
                                </w:rPr>
                                <w:t xml:space="preserve"> </w:t>
                              </w:r>
                              <w:r w:rsidRPr="005866D2">
                                <w:rPr>
                                  <w:i w:val="0"/>
                                </w:rPr>
                                <w:t>Enzyme isoform activity will be inferred from protein abundance in two ways: A) by directly measuring the amount of the enzyme of interest relative to its metabolic neig</w:t>
                              </w:r>
                              <w:r>
                                <w:rPr>
                                  <w:i w:val="0"/>
                                </w:rPr>
                                <w:t>hbors (Rubisco activase</w:t>
                              </w:r>
                              <w:r w:rsidRPr="005866D2">
                                <w:rPr>
                                  <w:i w:val="0"/>
                                </w:rPr>
                                <w:t>); B) by indirectly inferring activity from neighboring enzymes in contrasting metabolic pathways (Rubisco oxygenation versus carboxylation activity).</w:t>
                              </w:r>
                            </w:p>
                            <w:p w14:paraId="3961C87A" w14:textId="77777777" w:rsidR="007A43CD" w:rsidRPr="005866D2" w:rsidRDefault="007A43CD" w:rsidP="00FB125A">
                              <w:pPr>
                                <w:pStyle w:val="Caption"/>
                                <w:spacing w:after="0"/>
                                <w:ind w:left="57" w:right="57"/>
                                <w:jc w:val="both"/>
                                <w:rPr>
                                  <w:i w:val="0"/>
                                </w:rPr>
                              </w:pPr>
                              <w:r w:rsidRPr="005866D2">
                                <w:rPr>
                                  <w:b/>
                                  <w:bCs/>
                                  <w:i w:val="0"/>
                                </w:rPr>
                                <w:t>A:</w:t>
                              </w:r>
                              <w:r w:rsidRPr="005866D2">
                                <w:rPr>
                                  <w:i w:val="0"/>
                                </w:rPr>
                                <w:t xml:space="preserve"> </w:t>
                              </w:r>
                              <w:r>
                                <w:rPr>
                                  <w:i w:val="0"/>
                                </w:rPr>
                                <w:t xml:space="preserve">Pie charts represent different hypothetical </w:t>
                              </w:r>
                              <w:r w:rsidRPr="005866D2">
                                <w:rPr>
                                  <w:i w:val="0"/>
                                </w:rPr>
                                <w:t xml:space="preserve">activase </w:t>
                              </w:r>
                              <w:r>
                                <w:rPr>
                                  <w:i w:val="0"/>
                                </w:rPr>
                                <w:t>compositions in two different species</w:t>
                              </w:r>
                              <w:r w:rsidRPr="005866D2">
                                <w:rPr>
                                  <w:i w:val="0"/>
                                </w:rPr>
                                <w:t>. The top species has two isoforms, 1 &amp; 2</w:t>
                              </w:r>
                              <w:r>
                                <w:rPr>
                                  <w:i w:val="0"/>
                                </w:rPr>
                                <w:t>,</w:t>
                              </w:r>
                              <w:r w:rsidRPr="005866D2">
                                <w:rPr>
                                  <w:i w:val="0"/>
                                </w:rPr>
                                <w:t xml:space="preserve"> the bottom species 2 &amp; 3. A comparison of total </w:t>
                              </w:r>
                              <w:r>
                                <w:rPr>
                                  <w:i w:val="0"/>
                                </w:rPr>
                                <w:t xml:space="preserve">activase </w:t>
                              </w:r>
                              <w:r w:rsidRPr="005866D2">
                                <w:rPr>
                                  <w:i w:val="0"/>
                                </w:rPr>
                                <w:t>amounts, relative to neighboring enzymes</w:t>
                              </w:r>
                              <w:r>
                                <w:rPr>
                                  <w:i w:val="0"/>
                                </w:rPr>
                                <w:t xml:space="preserve">, would predict that the </w:t>
                              </w:r>
                              <w:r w:rsidRPr="005866D2">
                                <w:rPr>
                                  <w:i w:val="0"/>
                                </w:rPr>
                                <w:t xml:space="preserve">bottom species </w:t>
                              </w:r>
                              <w:r>
                                <w:rPr>
                                  <w:i w:val="0"/>
                                </w:rPr>
                                <w:t xml:space="preserve">has </w:t>
                              </w:r>
                              <w:r w:rsidRPr="005866D2">
                                <w:rPr>
                                  <w:i w:val="0"/>
                                </w:rPr>
                                <w:t>a more efficient isoform</w:t>
                              </w:r>
                              <w:r>
                                <w:rPr>
                                  <w:i w:val="0"/>
                                </w:rPr>
                                <w:t>. Isoform q</w:t>
                              </w:r>
                              <w:r w:rsidRPr="005866D2">
                                <w:rPr>
                                  <w:i w:val="0"/>
                                </w:rPr>
                                <w:t xml:space="preserve">uantification would </w:t>
                              </w:r>
                              <w:r>
                                <w:rPr>
                                  <w:i w:val="0"/>
                                </w:rPr>
                                <w:t>identify Activase 3 as</w:t>
                              </w:r>
                              <w:r w:rsidRPr="005866D2">
                                <w:rPr>
                                  <w:i w:val="0"/>
                                </w:rPr>
                                <w:t xml:space="preserve"> </w:t>
                              </w:r>
                              <w:r>
                                <w:rPr>
                                  <w:i w:val="0"/>
                                </w:rPr>
                                <w:t xml:space="preserve">the most likely explanation </w:t>
                              </w:r>
                              <w:r w:rsidRPr="005866D2">
                                <w:rPr>
                                  <w:i w:val="0"/>
                                </w:rPr>
                                <w:t xml:space="preserve">for the difference in total activase </w:t>
                              </w:r>
                              <w:r>
                                <w:rPr>
                                  <w:i w:val="0"/>
                                </w:rPr>
                                <w:t xml:space="preserve">amount and, therefore, </w:t>
                              </w:r>
                              <w:r w:rsidRPr="005866D2">
                                <w:rPr>
                                  <w:i w:val="0"/>
                                </w:rPr>
                                <w:t xml:space="preserve">likely a more efficient isoform </w:t>
                              </w:r>
                              <w:r>
                                <w:rPr>
                                  <w:i w:val="0"/>
                                </w:rPr>
                                <w:t>than isoform 1</w:t>
                              </w:r>
                              <w:r w:rsidRPr="005866D2">
                                <w:rPr>
                                  <w:i w:val="0"/>
                                </w:rPr>
                                <w:t>.</w:t>
                              </w:r>
                            </w:p>
                            <w:p w14:paraId="7754C882" w14:textId="05445311" w:rsidR="007A43CD" w:rsidRPr="005866D2" w:rsidRDefault="007A43CD" w:rsidP="00FB125A">
                              <w:pPr>
                                <w:pStyle w:val="Caption"/>
                                <w:spacing w:after="0"/>
                                <w:ind w:left="57" w:right="57"/>
                                <w:jc w:val="both"/>
                                <w:rPr>
                                  <w:i w:val="0"/>
                                </w:rPr>
                              </w:pPr>
                              <w:r w:rsidRPr="005866D2">
                                <w:rPr>
                                  <w:b/>
                                  <w:bCs/>
                                  <w:i w:val="0"/>
                                </w:rPr>
                                <w:t>B:</w:t>
                              </w:r>
                              <w:r w:rsidRPr="005866D2">
                                <w:rPr>
                                  <w:i w:val="0"/>
                                </w:rPr>
                                <w:t xml:space="preserve"> The efficienc</w:t>
                              </w:r>
                              <w:r>
                                <w:rPr>
                                  <w:i w:val="0"/>
                                </w:rPr>
                                <w:t>y</w:t>
                              </w:r>
                              <w:r w:rsidRPr="005866D2">
                                <w:rPr>
                                  <w:i w:val="0"/>
                                </w:rPr>
                                <w:t xml:space="preserve"> of Rubisco </w:t>
                              </w:r>
                              <w:r>
                                <w:rPr>
                                  <w:i w:val="0"/>
                                </w:rPr>
                                <w:t>is</w:t>
                              </w:r>
                              <w:r w:rsidRPr="005866D2">
                                <w:rPr>
                                  <w:i w:val="0"/>
                                </w:rPr>
                                <w:t xml:space="preserve"> </w:t>
                              </w:r>
                              <w:r>
                                <w:rPr>
                                  <w:i w:val="0"/>
                                </w:rPr>
                                <w:t>a</w:t>
                              </w:r>
                              <w:r w:rsidRPr="005866D2">
                                <w:rPr>
                                  <w:i w:val="0"/>
                                </w:rPr>
                                <w:t xml:space="preserve"> product of several kinetic characteristics and activation states, which confound direct inferences based on Rubisco amount. Therefore, this study will make</w:t>
                              </w:r>
                              <w:r>
                                <w:rPr>
                                  <w:i w:val="0"/>
                                </w:rPr>
                                <w:t xml:space="preserve"> indirect</w:t>
                              </w:r>
                              <w:r w:rsidRPr="005866D2">
                                <w:rPr>
                                  <w:i w:val="0"/>
                                </w:rPr>
                                <w:t xml:space="preserve"> inferences about Rubisco specificity (S</w:t>
                              </w:r>
                              <w:r w:rsidRPr="005866D2">
                                <w:rPr>
                                  <w:i w:val="0"/>
                                  <w:vertAlign w:val="subscript"/>
                                </w:rPr>
                                <w:t>c/o</w:t>
                              </w:r>
                              <w:r w:rsidRPr="005866D2">
                                <w:rPr>
                                  <w:i w:val="0"/>
                                </w:rPr>
                                <w:t xml:space="preserve">) for carboxylation reactions over oxygenation reactions. </w:t>
                              </w:r>
                              <w:r>
                                <w:rPr>
                                  <w:i w:val="0"/>
                                </w:rPr>
                                <w:t>Ratios of n</w:t>
                              </w:r>
                              <w:r w:rsidRPr="005866D2">
                                <w:rPr>
                                  <w:i w:val="0"/>
                                </w:rPr>
                                <w:t>eighboring enzymes from the subsequent Calvin cycle versus photorespiration pathway</w:t>
                              </w:r>
                              <w:r>
                                <w:rPr>
                                  <w:i w:val="0"/>
                                </w:rPr>
                                <w:t>s</w:t>
                              </w:r>
                              <w:r w:rsidRPr="005866D2">
                                <w:rPr>
                                  <w:i w:val="0"/>
                                </w:rPr>
                                <w:t xml:space="preserve"> will </w:t>
                              </w:r>
                              <w:r w:rsidR="002E4D37">
                                <w:rPr>
                                  <w:i w:val="0"/>
                                </w:rPr>
                                <w:t xml:space="preserve">be </w:t>
                              </w:r>
                              <w:r w:rsidRPr="005866D2">
                                <w:rPr>
                                  <w:i w:val="0"/>
                                </w:rPr>
                                <w:t>used as indicator</w:t>
                              </w:r>
                              <w:r>
                                <w:rPr>
                                  <w:i w:val="0"/>
                                </w:rPr>
                                <w:t>s</w:t>
                              </w:r>
                              <w:r w:rsidRPr="005866D2">
                                <w:rPr>
                                  <w:i w:val="0"/>
                                </w:rPr>
                                <w:t xml:space="preserve"> of </w:t>
                              </w:r>
                              <w:r>
                                <w:rPr>
                                  <w:i w:val="0"/>
                                </w:rPr>
                                <w:t xml:space="preserve">Rubisco specificity. </w:t>
                              </w:r>
                              <w:r w:rsidRPr="00B45A5C">
                                <w:rPr>
                                  <w:b/>
                                  <w:i w:val="0"/>
                                </w:rPr>
                                <w:t>S</w:t>
                              </w:r>
                              <w:r w:rsidRPr="005866D2">
                                <w:rPr>
                                  <w:b/>
                                  <w:bCs/>
                                  <w:i w:val="0"/>
                                </w:rPr>
                                <w:t>haded arrow</w:t>
                              </w:r>
                              <w:r w:rsidRPr="005866D2">
                                <w:rPr>
                                  <w:b/>
                                  <w:i w:val="0"/>
                                </w:rPr>
                                <w:t>:</w:t>
                              </w:r>
                              <w:r w:rsidRPr="005866D2">
                                <w:rPr>
                                  <w:i w:val="0"/>
                                </w:rPr>
                                <w:t xml:space="preserve"> </w:t>
                              </w:r>
                              <w:r>
                                <w:rPr>
                                  <w:i w:val="0"/>
                                </w:rPr>
                                <w:t>G</w:t>
                              </w:r>
                              <w:r w:rsidRPr="005866D2">
                                <w:rPr>
                                  <w:i w:val="0"/>
                                </w:rPr>
                                <w:t xml:space="preserve">enotypes with higher </w:t>
                              </w:r>
                              <w:r>
                                <w:rPr>
                                  <w:i w:val="0"/>
                                </w:rPr>
                                <w:t xml:space="preserve">than average </w:t>
                              </w:r>
                              <w:r w:rsidRPr="005866D2">
                                <w:rPr>
                                  <w:i w:val="0"/>
                                </w:rPr>
                                <w:t xml:space="preserve">ratios of PGLP (phosphoglycolate phosphatase) to PGK (phosphoglycerate kinase) would be </w:t>
                              </w:r>
                              <w:r>
                                <w:rPr>
                                  <w:i w:val="0"/>
                                </w:rPr>
                                <w:t>predicted</w:t>
                              </w:r>
                              <w:r w:rsidRPr="005866D2">
                                <w:rPr>
                                  <w:i w:val="0"/>
                                </w:rPr>
                                <w:t xml:space="preserve"> to ha</w:t>
                              </w:r>
                              <w:r>
                                <w:rPr>
                                  <w:i w:val="0"/>
                                </w:rPr>
                                <w:t>ve lower Rubisco specificities and vice versa.</w:t>
                              </w:r>
                            </w:p>
                            <w:p w14:paraId="0A9D1B6A" w14:textId="77777777" w:rsidR="007A43CD" w:rsidRPr="005866D2" w:rsidRDefault="007A43CD" w:rsidP="00FB125A">
                              <w:pPr>
                                <w:pStyle w:val="Caption"/>
                                <w:spacing w:after="0"/>
                                <w:ind w:left="57" w:right="57"/>
                                <w:jc w:val="both"/>
                                <w:rPr>
                                  <w:rFonts w:eastAsia="Times New Roman"/>
                                  <w:i w:val="0"/>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mv="urn:schemas-microsoft-com:mac:vml" xmlns:mo="http://schemas.microsoft.com/office/mac/office/2008/main">
            <w:pict>
              <v:group w14:anchorId="2C0151F1" id="Group 18" o:spid="_x0000_s1032" style="position:absolute;left:0;text-align:left;margin-left:291.2pt;margin-top:0;width:342.4pt;height:534.8pt;z-index:251670528;mso-position-horizontal:right;mso-position-horizontal-relative:margin;mso-position-vertical:bottom;mso-position-vertical-relative:margin" coordorigin="81280" coordsize="4267200,6791960"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">
                <v:shape id="Picture 7" o:spid="_x0000_s1033" type="#_x0000_t75" style="position:absolute;left:92694;width:4123721;height:24561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NM&#10;VdfCAAAA2gAAAA8AAABkcnMvZG93bnJldi54bWxEj1FrwkAQhN+F/odjC77pxQrWxlxEEgrFl1Lt&#10;D1hyaxLM7aW5rab+eq9Q6OMwM98w2XZ0nbrQEFrPBhbzBBRx5W3LtYHP4+tsDSoIssXOMxn4oQDb&#10;/GGSYWr9lT/ocpBaRQiHFA00In2qdagachjmvieO3skPDiXKodZ2wGuEu04/JclKO2w5LjTYU9FQ&#10;dT58OwNVuZP9y3u4LcuiW38V+iiJlMZMH8fdBpTQKP/hv/abNfAMv1fiDdD5H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zTFXXwgAAANoAAAAPAAAAAAAAAAAAAAAAAJwCAABk&#10;cnMvZG93bnJldi54bWxQSwUGAAAAAAQABAD3AAAAiwMAAAAA&#10;">
                  <v:imagedata r:id="rId10" o:title=""/>
                  <v:path arrowok="t"/>
                </v:shape>
                <v:shape id="Text Box 8" o:spid="_x0000_s1034" type="#_x0000_t202" style="position:absolute;left:81280;top:2448560;width:4267200;height:4343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62CEFA36" w14:textId="77777777" w:rsidR="007A43CD" w:rsidRDefault="007A43CD" w:rsidP="00FB125A">
                        <w:pPr>
                          <w:pStyle w:val="Caption"/>
                          <w:spacing w:after="0"/>
                          <w:ind w:left="57" w:right="57"/>
                          <w:jc w:val="both"/>
                          <w:rPr>
                            <w:i w:val="0"/>
                          </w:rPr>
                        </w:pPr>
                        <w:r w:rsidRPr="005866D2">
                          <w:rPr>
                            <w:b/>
                          </w:rPr>
                          <w:t xml:space="preserve">Figure </w:t>
                        </w:r>
                        <w:r>
                          <w:rPr>
                            <w:b/>
                          </w:rPr>
                          <w:t>3</w:t>
                        </w:r>
                        <w:r w:rsidRPr="005866D2">
                          <w:rPr>
                            <w:b/>
                          </w:rPr>
                          <w:t>.</w:t>
                        </w:r>
                        <w:r>
                          <w:rPr>
                            <w:b/>
                            <w:i w:val="0"/>
                          </w:rPr>
                          <w:t xml:space="preserve"> </w:t>
                        </w:r>
                        <w:r w:rsidRPr="005866D2">
                          <w:rPr>
                            <w:i w:val="0"/>
                          </w:rPr>
                          <w:t>Enzyme isoform activity will be inferred from protein abundance in two ways: A) by directly measuring the amount of the enzyme of interest relative to its metabolic neig</w:t>
                        </w:r>
                        <w:r>
                          <w:rPr>
                            <w:i w:val="0"/>
                          </w:rPr>
                          <w:t>hbors (Rubisco activase</w:t>
                        </w:r>
                        <w:r w:rsidRPr="005866D2">
                          <w:rPr>
                            <w:i w:val="0"/>
                          </w:rPr>
                          <w:t>); B) by indirectly inferring activity from neighboring enzymes in contrasting metabolic pathways (Rubisco oxygenation versus carboxylation activity).</w:t>
                        </w:r>
                      </w:p>
                      <w:p w14:paraId="3961C87A" w14:textId="77777777" w:rsidR="007A43CD" w:rsidRPr="005866D2" w:rsidRDefault="007A43CD" w:rsidP="00FB125A">
                        <w:pPr>
                          <w:pStyle w:val="Caption"/>
                          <w:spacing w:after="0"/>
                          <w:ind w:left="57" w:right="57"/>
                          <w:jc w:val="both"/>
                          <w:rPr>
                            <w:i w:val="0"/>
                          </w:rPr>
                        </w:pPr>
                        <w:r w:rsidRPr="005866D2">
                          <w:rPr>
                            <w:b/>
                            <w:bCs/>
                            <w:i w:val="0"/>
                          </w:rPr>
                          <w:t>A:</w:t>
                        </w:r>
                        <w:r w:rsidRPr="005866D2">
                          <w:rPr>
                            <w:i w:val="0"/>
                          </w:rPr>
                          <w:t xml:space="preserve"> </w:t>
                        </w:r>
                        <w:r>
                          <w:rPr>
                            <w:i w:val="0"/>
                          </w:rPr>
                          <w:t xml:space="preserve">Pie charts represent different hypothetical </w:t>
                        </w:r>
                        <w:r w:rsidRPr="005866D2">
                          <w:rPr>
                            <w:i w:val="0"/>
                          </w:rPr>
                          <w:t xml:space="preserve">activase </w:t>
                        </w:r>
                        <w:r>
                          <w:rPr>
                            <w:i w:val="0"/>
                          </w:rPr>
                          <w:t>compositions in two different species</w:t>
                        </w:r>
                        <w:r w:rsidRPr="005866D2">
                          <w:rPr>
                            <w:i w:val="0"/>
                          </w:rPr>
                          <w:t>. The top species has two isoforms, 1 &amp; 2</w:t>
                        </w:r>
                        <w:r>
                          <w:rPr>
                            <w:i w:val="0"/>
                          </w:rPr>
                          <w:t>,</w:t>
                        </w:r>
                        <w:r w:rsidRPr="005866D2">
                          <w:rPr>
                            <w:i w:val="0"/>
                          </w:rPr>
                          <w:t xml:space="preserve"> the bottom species 2 &amp; 3. A comparison of total </w:t>
                        </w:r>
                        <w:r>
                          <w:rPr>
                            <w:i w:val="0"/>
                          </w:rPr>
                          <w:t xml:space="preserve">activase </w:t>
                        </w:r>
                        <w:r w:rsidRPr="005866D2">
                          <w:rPr>
                            <w:i w:val="0"/>
                          </w:rPr>
                          <w:t>amounts, relative to neighboring enzymes</w:t>
                        </w:r>
                        <w:r>
                          <w:rPr>
                            <w:i w:val="0"/>
                          </w:rPr>
                          <w:t xml:space="preserve">, would predict that the </w:t>
                        </w:r>
                        <w:r w:rsidRPr="005866D2">
                          <w:rPr>
                            <w:i w:val="0"/>
                          </w:rPr>
                          <w:t xml:space="preserve">bottom species </w:t>
                        </w:r>
                        <w:r>
                          <w:rPr>
                            <w:i w:val="0"/>
                          </w:rPr>
                          <w:t xml:space="preserve">has </w:t>
                        </w:r>
                        <w:r w:rsidRPr="005866D2">
                          <w:rPr>
                            <w:i w:val="0"/>
                          </w:rPr>
                          <w:t>a more efficient isoform</w:t>
                        </w:r>
                        <w:r>
                          <w:rPr>
                            <w:i w:val="0"/>
                          </w:rPr>
                          <w:t>. Isoform q</w:t>
                        </w:r>
                        <w:r w:rsidRPr="005866D2">
                          <w:rPr>
                            <w:i w:val="0"/>
                          </w:rPr>
                          <w:t xml:space="preserve">uantification would </w:t>
                        </w:r>
                        <w:r>
                          <w:rPr>
                            <w:i w:val="0"/>
                          </w:rPr>
                          <w:t>identify Activase 3 as</w:t>
                        </w:r>
                        <w:r w:rsidRPr="005866D2">
                          <w:rPr>
                            <w:i w:val="0"/>
                          </w:rPr>
                          <w:t xml:space="preserve"> </w:t>
                        </w:r>
                        <w:r>
                          <w:rPr>
                            <w:i w:val="0"/>
                          </w:rPr>
                          <w:t xml:space="preserve">the most likely explanation </w:t>
                        </w:r>
                        <w:r w:rsidRPr="005866D2">
                          <w:rPr>
                            <w:i w:val="0"/>
                          </w:rPr>
                          <w:t xml:space="preserve">for the difference in total activase </w:t>
                        </w:r>
                        <w:r>
                          <w:rPr>
                            <w:i w:val="0"/>
                          </w:rPr>
                          <w:t xml:space="preserve">amount and, therefore, </w:t>
                        </w:r>
                        <w:r w:rsidRPr="005866D2">
                          <w:rPr>
                            <w:i w:val="0"/>
                          </w:rPr>
                          <w:t xml:space="preserve">likely a more efficient isoform </w:t>
                        </w:r>
                        <w:r>
                          <w:rPr>
                            <w:i w:val="0"/>
                          </w:rPr>
                          <w:t>than isoform 1</w:t>
                        </w:r>
                        <w:r w:rsidRPr="005866D2">
                          <w:rPr>
                            <w:i w:val="0"/>
                          </w:rPr>
                          <w:t>.</w:t>
                        </w:r>
                      </w:p>
                      <w:p w14:paraId="7754C882" w14:textId="05445311" w:rsidR="007A43CD" w:rsidRPr="005866D2" w:rsidRDefault="007A43CD" w:rsidP="00FB125A">
                        <w:pPr>
                          <w:pStyle w:val="Caption"/>
                          <w:spacing w:after="0"/>
                          <w:ind w:left="57" w:right="57"/>
                          <w:jc w:val="both"/>
                          <w:rPr>
                            <w:i w:val="0"/>
                          </w:rPr>
                        </w:pPr>
                        <w:r w:rsidRPr="005866D2">
                          <w:rPr>
                            <w:b/>
                            <w:bCs/>
                            <w:i w:val="0"/>
                          </w:rPr>
                          <w:t>B:</w:t>
                        </w:r>
                        <w:r w:rsidRPr="005866D2">
                          <w:rPr>
                            <w:i w:val="0"/>
                          </w:rPr>
                          <w:t xml:space="preserve"> The efficienc</w:t>
                        </w:r>
                        <w:r>
                          <w:rPr>
                            <w:i w:val="0"/>
                          </w:rPr>
                          <w:t>y</w:t>
                        </w:r>
                        <w:r w:rsidRPr="005866D2">
                          <w:rPr>
                            <w:i w:val="0"/>
                          </w:rPr>
                          <w:t xml:space="preserve"> of Rubisco </w:t>
                        </w:r>
                        <w:r>
                          <w:rPr>
                            <w:i w:val="0"/>
                          </w:rPr>
                          <w:t>is</w:t>
                        </w:r>
                        <w:r w:rsidRPr="005866D2">
                          <w:rPr>
                            <w:i w:val="0"/>
                          </w:rPr>
                          <w:t xml:space="preserve"> </w:t>
                        </w:r>
                        <w:r>
                          <w:rPr>
                            <w:i w:val="0"/>
                          </w:rPr>
                          <w:t>a</w:t>
                        </w:r>
                        <w:r w:rsidRPr="005866D2">
                          <w:rPr>
                            <w:i w:val="0"/>
                          </w:rPr>
                          <w:t xml:space="preserve"> product of several kinetic characteristics and activation states, which confound direct inferences based on Rubisco amount. Therefore, this study will make</w:t>
                        </w:r>
                        <w:r>
                          <w:rPr>
                            <w:i w:val="0"/>
                          </w:rPr>
                          <w:t xml:space="preserve"> indirect</w:t>
                        </w:r>
                        <w:r w:rsidRPr="005866D2">
                          <w:rPr>
                            <w:i w:val="0"/>
                          </w:rPr>
                          <w:t xml:space="preserve"> inferences about Rubisco specificity (S</w:t>
                        </w:r>
                        <w:r w:rsidRPr="005866D2">
                          <w:rPr>
                            <w:i w:val="0"/>
                            <w:vertAlign w:val="subscript"/>
                          </w:rPr>
                          <w:t>c/o</w:t>
                        </w:r>
                        <w:r w:rsidRPr="005866D2">
                          <w:rPr>
                            <w:i w:val="0"/>
                          </w:rPr>
                          <w:t xml:space="preserve">) for carboxylation reactions over oxygenation reactions. </w:t>
                        </w:r>
                        <w:r>
                          <w:rPr>
                            <w:i w:val="0"/>
                          </w:rPr>
                          <w:t>Ratios of n</w:t>
                        </w:r>
                        <w:r w:rsidRPr="005866D2">
                          <w:rPr>
                            <w:i w:val="0"/>
                          </w:rPr>
                          <w:t>eighboring enzymes from the subsequent Calvin cycle versus photorespiration pathway</w:t>
                        </w:r>
                        <w:r>
                          <w:rPr>
                            <w:i w:val="0"/>
                          </w:rPr>
                          <w:t>s</w:t>
                        </w:r>
                        <w:r w:rsidRPr="005866D2">
                          <w:rPr>
                            <w:i w:val="0"/>
                          </w:rPr>
                          <w:t xml:space="preserve"> will </w:t>
                        </w:r>
                        <w:r w:rsidR="002E4D37">
                          <w:rPr>
                            <w:i w:val="0"/>
                          </w:rPr>
                          <w:t xml:space="preserve">be </w:t>
                        </w:r>
                        <w:r w:rsidRPr="005866D2">
                          <w:rPr>
                            <w:i w:val="0"/>
                          </w:rPr>
                          <w:t>used as indicator</w:t>
                        </w:r>
                        <w:r>
                          <w:rPr>
                            <w:i w:val="0"/>
                          </w:rPr>
                          <w:t>s</w:t>
                        </w:r>
                        <w:r w:rsidRPr="005866D2">
                          <w:rPr>
                            <w:i w:val="0"/>
                          </w:rPr>
                          <w:t xml:space="preserve"> of </w:t>
                        </w:r>
                        <w:r>
                          <w:rPr>
                            <w:i w:val="0"/>
                          </w:rPr>
                          <w:t xml:space="preserve">Rubisco specificity. </w:t>
                        </w:r>
                        <w:r w:rsidRPr="00B45A5C">
                          <w:rPr>
                            <w:b/>
                            <w:i w:val="0"/>
                          </w:rPr>
                          <w:t>S</w:t>
                        </w:r>
                        <w:r w:rsidRPr="005866D2">
                          <w:rPr>
                            <w:b/>
                            <w:bCs/>
                            <w:i w:val="0"/>
                          </w:rPr>
                          <w:t>haded arrow</w:t>
                        </w:r>
                        <w:r w:rsidRPr="005866D2">
                          <w:rPr>
                            <w:b/>
                            <w:i w:val="0"/>
                          </w:rPr>
                          <w:t>:</w:t>
                        </w:r>
                        <w:r w:rsidRPr="005866D2">
                          <w:rPr>
                            <w:i w:val="0"/>
                          </w:rPr>
                          <w:t xml:space="preserve"> </w:t>
                        </w:r>
                        <w:r>
                          <w:rPr>
                            <w:i w:val="0"/>
                          </w:rPr>
                          <w:t>G</w:t>
                        </w:r>
                        <w:r w:rsidRPr="005866D2">
                          <w:rPr>
                            <w:i w:val="0"/>
                          </w:rPr>
                          <w:t xml:space="preserve">enotypes with higher </w:t>
                        </w:r>
                        <w:r>
                          <w:rPr>
                            <w:i w:val="0"/>
                          </w:rPr>
                          <w:t xml:space="preserve">than average </w:t>
                        </w:r>
                        <w:r w:rsidRPr="005866D2">
                          <w:rPr>
                            <w:i w:val="0"/>
                          </w:rPr>
                          <w:t xml:space="preserve">ratios of PGLP (phosphoglycolate phosphatase) to PGK (phosphoglycerate kinase) would be </w:t>
                        </w:r>
                        <w:r>
                          <w:rPr>
                            <w:i w:val="0"/>
                          </w:rPr>
                          <w:t>predicted</w:t>
                        </w:r>
                        <w:r w:rsidRPr="005866D2">
                          <w:rPr>
                            <w:i w:val="0"/>
                          </w:rPr>
                          <w:t xml:space="preserve"> to ha</w:t>
                        </w:r>
                        <w:r>
                          <w:rPr>
                            <w:i w:val="0"/>
                          </w:rPr>
                          <w:t>ve lower Rubisco specificities and vice versa.</w:t>
                        </w:r>
                      </w:p>
                      <w:p w14:paraId="0A9D1B6A" w14:textId="77777777" w:rsidR="007A43CD" w:rsidRPr="005866D2" w:rsidRDefault="007A43CD" w:rsidP="00FB125A">
                        <w:pPr>
                          <w:pStyle w:val="Caption"/>
                          <w:spacing w:after="0"/>
                          <w:ind w:left="57" w:right="57"/>
                          <w:jc w:val="both"/>
                          <w:rPr>
                            <w:rFonts w:eastAsia="Times New Roman"/>
                            <w:i w:val="0"/>
                            <w:noProof/>
                          </w:rPr>
                        </w:pPr>
                      </w:p>
                    </w:txbxContent>
                  </v:textbox>
                </v:shape>
                <w10:wrap type="square" anchorx="margin" anchory="margin"/>
              </v:group>
            </w:pict>
          </mc:Fallback>
        </mc:AlternateContent>
      </w:r>
      <w:r w:rsidR="005F43BE">
        <w:rPr>
          <w:rFonts w:ascii="Times New Roman" w:eastAsia="Times New Roman" w:hAnsi="Times New Roman" w:cs="Times New Roman"/>
        </w:rPr>
        <w:t xml:space="preserve">In preliminary results, </w:t>
      </w:r>
      <w:r w:rsidR="0047119B">
        <w:rPr>
          <w:rFonts w:ascii="Times New Roman" w:eastAsia="Times New Roman" w:hAnsi="Times New Roman" w:cs="Times New Roman"/>
        </w:rPr>
        <w:t xml:space="preserve">PGLP </w:t>
      </w:r>
      <w:r w:rsidR="005F43BE">
        <w:rPr>
          <w:rFonts w:ascii="Times New Roman" w:eastAsia="Times New Roman" w:hAnsi="Times New Roman" w:cs="Times New Roman"/>
        </w:rPr>
        <w:t>and</w:t>
      </w:r>
      <w:r w:rsidR="0047119B">
        <w:rPr>
          <w:rFonts w:ascii="Times New Roman" w:eastAsia="Times New Roman" w:hAnsi="Times New Roman" w:cs="Times New Roman"/>
        </w:rPr>
        <w:t xml:space="preserve"> P</w:t>
      </w:r>
      <w:r w:rsidR="00056F58">
        <w:rPr>
          <w:rFonts w:ascii="Times New Roman" w:eastAsia="Times New Roman" w:hAnsi="Times New Roman" w:cs="Times New Roman"/>
        </w:rPr>
        <w:t>GK</w:t>
      </w:r>
      <w:r w:rsidR="0047119B">
        <w:rPr>
          <w:rFonts w:ascii="Times New Roman" w:eastAsia="Times New Roman" w:hAnsi="Times New Roman" w:cs="Times New Roman"/>
        </w:rPr>
        <w:t xml:space="preserve"> </w:t>
      </w:r>
      <w:r w:rsidR="005F43BE">
        <w:rPr>
          <w:rFonts w:ascii="Times New Roman" w:eastAsia="Times New Roman" w:hAnsi="Times New Roman" w:cs="Times New Roman"/>
        </w:rPr>
        <w:t>are strongly</w:t>
      </w:r>
      <w:r w:rsidR="0047119B">
        <w:rPr>
          <w:rFonts w:ascii="Times New Roman" w:eastAsia="Times New Roman" w:hAnsi="Times New Roman" w:cs="Times New Roman"/>
        </w:rPr>
        <w:t xml:space="preserve"> correlated (</w:t>
      </w:r>
      <w:r w:rsidR="0047119B" w:rsidRPr="0047119B">
        <w:rPr>
          <w:rFonts w:ascii="Times New Roman" w:eastAsia="Times New Roman" w:hAnsi="Times New Roman" w:cs="Times New Roman"/>
        </w:rPr>
        <w:t>R</w:t>
      </w:r>
      <w:r w:rsidR="0047119B" w:rsidRPr="0047119B">
        <w:rPr>
          <w:rFonts w:ascii="Times New Roman" w:eastAsia="Times New Roman" w:hAnsi="Times New Roman" w:cs="Times New Roman"/>
          <w:vertAlign w:val="superscript"/>
        </w:rPr>
        <w:t>2</w:t>
      </w:r>
      <w:r w:rsidR="0047119B" w:rsidRPr="0047119B">
        <w:rPr>
          <w:rFonts w:ascii="Times New Roman" w:eastAsia="Times New Roman" w:hAnsi="Times New Roman" w:cs="Times New Roman"/>
        </w:rPr>
        <w:t xml:space="preserve"> = 0.</w:t>
      </w:r>
      <w:r w:rsidR="00056F58">
        <w:rPr>
          <w:rFonts w:ascii="Times New Roman" w:eastAsia="Times New Roman" w:hAnsi="Times New Roman" w:cs="Times New Roman"/>
        </w:rPr>
        <w:t>7</w:t>
      </w:r>
      <w:r w:rsidR="0047119B" w:rsidRPr="0047119B">
        <w:rPr>
          <w:rFonts w:ascii="Times New Roman" w:eastAsia="Times New Roman" w:hAnsi="Times New Roman" w:cs="Times New Roman"/>
        </w:rPr>
        <w:t>2</w:t>
      </w:r>
      <w:r w:rsidR="00056F58">
        <w:rPr>
          <w:rFonts w:ascii="Times New Roman" w:eastAsia="Times New Roman" w:hAnsi="Times New Roman" w:cs="Times New Roman"/>
        </w:rPr>
        <w:t xml:space="preserve">, not shown) and </w:t>
      </w:r>
      <w:r w:rsidR="00097803">
        <w:rPr>
          <w:rFonts w:ascii="Times New Roman" w:eastAsia="Times New Roman" w:hAnsi="Times New Roman" w:cs="Times New Roman"/>
        </w:rPr>
        <w:t xml:space="preserve">the </w:t>
      </w:r>
      <w:r w:rsidR="00056F58">
        <w:rPr>
          <w:rFonts w:ascii="Times New Roman" w:eastAsia="Times New Roman" w:hAnsi="Times New Roman" w:cs="Times New Roman"/>
        </w:rPr>
        <w:t xml:space="preserve">ratio of PGLP:PGK ranges from 1:10 at high temperatures to 1:15 at low temperatures, which is consistent with </w:t>
      </w:r>
      <w:r w:rsidR="001C34E0">
        <w:rPr>
          <w:rFonts w:ascii="Times New Roman" w:eastAsia="Times New Roman" w:hAnsi="Times New Roman" w:cs="Times New Roman"/>
        </w:rPr>
        <w:t xml:space="preserve">published observations of </w:t>
      </w:r>
      <w:r w:rsidR="005F43BE">
        <w:rPr>
          <w:rFonts w:ascii="Times New Roman" w:eastAsia="Times New Roman" w:hAnsi="Times New Roman" w:cs="Times New Roman"/>
        </w:rPr>
        <w:t xml:space="preserve">decreasing Rubisco specificity and </w:t>
      </w:r>
      <w:r w:rsidR="00056F58">
        <w:rPr>
          <w:rFonts w:ascii="Times New Roman" w:eastAsia="Times New Roman" w:hAnsi="Times New Roman" w:cs="Times New Roman"/>
        </w:rPr>
        <w:t>increasing photorespiration with increasing temperature</w:t>
      </w:r>
      <w:r w:rsidR="001C34E0">
        <w:rPr>
          <w:rFonts w:ascii="Times New Roman" w:eastAsia="Times New Roman" w:hAnsi="Times New Roman" w:cs="Times New Roman"/>
        </w:rPr>
        <w:fldChar w:fldCharType="begin"/>
      </w:r>
      <w:r w:rsidR="001C34E0">
        <w:rPr>
          <w:rFonts w:ascii="Times New Roman" w:eastAsia="Times New Roman" w:hAnsi="Times New Roman" w:cs="Times New Roman"/>
        </w:rPr>
        <w:instrText xml:space="preserve"> ADDIN ZOTERO_ITEM CSL_CITATION {"citationID":"1no4cmnqbo","properties":{"formattedCitation":"{\\rtf \\super 8\\nosupersub{}}","plainCitation":"8"},"citationItems":[{"id":320,"uris":["http://zotero.org/users/2536149/items/HIVCDUMW"],"uri":["http://zotero.org/users/2536149/items/HIVCDUMW"],"itemData":{"id":320,"type":"article-journal","title":"Surveying Rubisco Diversity and Temperature Response to Improve Crop Photosynthetic Efficiency","container-title":"Plant Physiology","page":"707-717","volume":"172","issue":"2","source":"www.plantphysiol.org","abstract":"The threat to global food security of stagnating yields and population growth makes increasing crop productivity a critical goal over the coming decades. One key target for improving crop productivity and yields is increasing the efficiency of photosynthesis. Central to photosynthesis is Rubisco, which is a critical but often rate-limiting component. Here, we present full Rubisco catalytic properties measured at three temperatures for 75 plants species representing both crops and undomesticated plants from diverse climates. Some newly characterized Rubiscos were naturally “better” compared to crop enzymes and have the potential to improve crop photosynthetic efficiency. The temperature response of the various catalytic parameters was largely consistent across the diverse range of species, though absolute values showed significant variation in Rubisco catalysis, even between closely related species. An analysis of residue differences among the species characterized identified a number of candidate amino acid substitutions that will aid in advancing engineering of improved Rubisco in crop systems. This study provides new insights on the range of Rubisco catalysis and temperature response present in nature, and provides new information to include in models from leaf to canopy and ecosystem scale.","DOI":"10.1104/pp.16.00750","ISSN":", 1532-2548","note":"PMID: 27342312","journalAbbreviation":"Plant Physiol.","language":"en","author":[{"family":"Orr","given":"Douglas J."},{"family":"Alcântara","given":"André"},{"family":"Kapralov","given":"Maxim V."},{"family":"Andralojc","given":"P. John"},{"family":"Carmo-Silva","given":"Elizabete"},{"family":"Parry","given":"Martin A. J."}],"issued":{"date-parts":[["2016",10,1]]}}}],"schema":"https://github.com/citation-style-language/schema/raw/master/csl-citation.json"} </w:instrText>
      </w:r>
      <w:r w:rsidR="001C34E0">
        <w:rPr>
          <w:rFonts w:ascii="Times New Roman" w:eastAsia="Times New Roman" w:hAnsi="Times New Roman" w:cs="Times New Roman"/>
        </w:rPr>
        <w:fldChar w:fldCharType="separate"/>
      </w:r>
      <w:r w:rsidR="001C34E0" w:rsidRPr="001C34E0">
        <w:rPr>
          <w:rFonts w:ascii="Times New Roman" w:eastAsia="Times New Roman" w:hAnsi="Times New Roman" w:cs="Times New Roman"/>
          <w:vertAlign w:val="superscript"/>
        </w:rPr>
        <w:t>8</w:t>
      </w:r>
      <w:r w:rsidR="001C34E0">
        <w:rPr>
          <w:rFonts w:ascii="Times New Roman" w:eastAsia="Times New Roman" w:hAnsi="Times New Roman" w:cs="Times New Roman"/>
        </w:rPr>
        <w:fldChar w:fldCharType="end"/>
      </w:r>
      <w:r w:rsidR="00056F58">
        <w:rPr>
          <w:rFonts w:ascii="Times New Roman" w:eastAsia="Times New Roman" w:hAnsi="Times New Roman" w:cs="Times New Roman"/>
        </w:rPr>
        <w:t>.</w:t>
      </w:r>
      <w:r w:rsidR="00317A5E">
        <w:rPr>
          <w:rFonts w:ascii="Times New Roman" w:eastAsia="Times New Roman" w:hAnsi="Times New Roman" w:cs="Times New Roman"/>
        </w:rPr>
        <w:t xml:space="preserve"> Preliminary multiple regression models </w:t>
      </w:r>
      <w:r w:rsidR="001C34E0">
        <w:rPr>
          <w:rFonts w:ascii="Times New Roman" w:eastAsia="Times New Roman" w:hAnsi="Times New Roman" w:cs="Times New Roman"/>
        </w:rPr>
        <w:t>have</w:t>
      </w:r>
      <w:r w:rsidR="001C34E0" w:rsidRPr="00FB125A">
        <w:rPr>
          <w:rFonts w:ascii="Times New Roman" w:eastAsia="Times New Roman" w:hAnsi="Times New Roman" w:cs="Times New Roman"/>
          <w:noProof/>
        </w:rPr>
        <w:t xml:space="preserve"> </w:t>
      </w:r>
      <w:r w:rsidR="001C34E0">
        <w:rPr>
          <w:rFonts w:ascii="Times New Roman" w:eastAsia="Times New Roman" w:hAnsi="Times New Roman" w:cs="Times New Roman"/>
        </w:rPr>
        <w:t>shown</w:t>
      </w:r>
      <w:r w:rsidR="00317A5E">
        <w:rPr>
          <w:rFonts w:ascii="Times New Roman" w:eastAsia="Times New Roman" w:hAnsi="Times New Roman" w:cs="Times New Roman"/>
        </w:rPr>
        <w:t xml:space="preserve"> that temperature, precipitation, and light environment are all significant predictors of PGLP:PGK.</w:t>
      </w:r>
      <w:r w:rsidR="006A26F5" w:rsidRPr="006A26F5">
        <w:rPr>
          <w:rFonts w:ascii="Times New Roman" w:eastAsia="Times New Roman" w:hAnsi="Times New Roman" w:cs="Times New Roman"/>
          <w:noProof/>
        </w:rPr>
        <w:t xml:space="preserve"> </w:t>
      </w:r>
      <w:r w:rsidR="006A26F5">
        <w:rPr>
          <w:rFonts w:ascii="Times New Roman" w:eastAsia="Times New Roman" w:hAnsi="Times New Roman" w:cs="Times New Roman"/>
        </w:rPr>
        <w:t xml:space="preserve">Once outliers for Rubisco and activase are identified from isoform quantification, then they will be used in kinetics experiments to test Hypothesis 2B and link enzyme kinetics with isoform amounts. </w:t>
      </w:r>
    </w:p>
    <w:p w14:paraId="6DB3DB10" w14:textId="77777777" w:rsidR="006A26F5" w:rsidRDefault="006A26F5" w:rsidP="00D57EDA">
      <w:pPr>
        <w:jc w:val="both"/>
        <w:outlineLvl w:val="0"/>
        <w:rPr>
          <w:rFonts w:ascii="Times New Roman" w:eastAsia="Times New Roman" w:hAnsi="Times New Roman" w:cs="Times New Roman"/>
          <w:b/>
        </w:rPr>
      </w:pPr>
      <w:r>
        <w:rPr>
          <w:rFonts w:ascii="Times New Roman" w:eastAsia="Times New Roman" w:hAnsi="Times New Roman" w:cs="Times New Roman"/>
          <w:b/>
        </w:rPr>
        <w:t>Analytical methods</w:t>
      </w:r>
    </w:p>
    <w:p w14:paraId="27E3CF11" w14:textId="343AC3CF" w:rsidR="00162493" w:rsidRDefault="006A26F5" w:rsidP="00FB125A">
      <w:pPr>
        <w:jc w:val="both"/>
        <w:rPr>
          <w:rFonts w:ascii="Times New Roman" w:eastAsia="Times New Roman" w:hAnsi="Times New Roman" w:cs="Times New Roman"/>
        </w:rPr>
      </w:pPr>
      <w:r w:rsidRPr="00935A36">
        <w:rPr>
          <w:rFonts w:ascii="Times New Roman" w:hAnsi="Times New Roman" w:cs="Times New Roman"/>
          <w:i/>
        </w:rPr>
        <w:t>Protein extraction and mass spectrometry sample preparation</w:t>
      </w:r>
      <w:r>
        <w:rPr>
          <w:rFonts w:ascii="Times New Roman" w:hAnsi="Times New Roman" w:cs="Times New Roman"/>
          <w:i/>
        </w:rPr>
        <w:t>.</w:t>
      </w:r>
      <w:r>
        <w:rPr>
          <w:rFonts w:ascii="Times New Roman" w:hAnsi="Times New Roman" w:cs="Times New Roman"/>
        </w:rPr>
        <w:t xml:space="preserve"> Leaf protein will be </w:t>
      </w:r>
      <w:r w:rsidR="0000601D">
        <w:rPr>
          <w:rFonts w:ascii="Times New Roman" w:hAnsi="Times New Roman" w:cs="Times New Roman"/>
        </w:rPr>
        <w:t>phenol extracted</w:t>
      </w:r>
      <w:r>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9h799nm1c","properties":{"formattedCitation":"{\\rtf \\super 46\\nosupersub{}}","plainCitation":"46"},"citationItems":[{"id":67,"uris":["http://zotero.org/users/2536149/items/BMF8BDT7"],"uri":["http://zotero.org/users/2536149/items/BMF8BDT7"],"itemData":{"id":67,"type":"chapter","title":"Plant Proteogenomics: From Protein Extraction to Improved Gene Predictions","container-title":"Proteomics for Biomarker Discovery","collection-title":"Methods in Molecular Biology","collection-number":"1002","publisher":"Humana Press","page":"267-294","source":"Springer Link","abstract":"Historically many genome annotation strategies have lacked experimental evidence at the protein level, which and have instead relied heavily on ab initio gene prediction tools, which consequently resulted in many incorrectly annotated genomic sequences. Proteogenomics aims to address these issues using mass spectrometry (MS)-based proteomics, genomic mapping, and providing statistical significance measures such as false discovery rates (FDRs) to validate the mapped peptides. Presented here is a tool capable of meeting this goal, the UCSD proteogenomic pipeline, which maps peptide-spectrum matches (PSMs) to the genome using the Inspect MS/MS database search tool and assigns a statistical significance to the match using a target-decoy search approach to assign estimated FDRs. This pipeline also provides the option of using a more reliable approach to proteogenomics by determining the precise false-positive rates (FPRs) and p-values of each PSM by calculating their spectral probabilities and rescoring each PSM accordingly. In addition to the protein prediction challenges in the rapidly growing number of sequenced plant genomes, it is difficult to extract high-quality protein samples from many plant species. For that reason, this chapter contains methods for protein extraction and trypsin digestion that reliably produce samples suitable for proteogenomic analysis.","URL":"http://dx.doi.org/10.1007/978-1-62703-360-2_21","ISBN":"978-1-62703-359-6","note":"00000 \nDOI: 10.1007/978-1-62703-360-2_21","shortTitle":"Plant Proteogenomics","language":"English","editor":[{"family":"Zhou","given":"Ming"},{"family":"Veenstra","given":"Timothy"}],"author":[{"family":"Chapman","given":"Brett"},{"family":"Castellana","given":"Natalie"},{"family":"Apffel","given":"Alex"},{"family":"Ghan","given":"Ryan"},{"family":"Cramer","given":"GrantR."},{"family":"Bellgard","given":"Matthew"},{"family":"Haynes","given":"PaulA."},{"family":"Van Sluyter","given":"StevenC."}],"issued":{"date-parts":[["2013",1,1]]},"accessed":{"date-parts":[["2016",5,25]]}}}],"schema":"https://github.com/citation-style-language/schema/raw/master/csl-citation.json"} </w:instrText>
      </w:r>
      <w:r>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6</w:t>
      </w:r>
      <w:r>
        <w:rPr>
          <w:rFonts w:ascii="Times New Roman" w:hAnsi="Times New Roman" w:cs="Times New Roman"/>
        </w:rPr>
        <w:fldChar w:fldCharType="end"/>
      </w:r>
      <w:r w:rsidR="00D31BCB">
        <w:rPr>
          <w:rFonts w:ascii="Times New Roman" w:hAnsi="Times New Roman" w:cs="Times New Roman"/>
        </w:rPr>
        <w:t>, with modifications:</w:t>
      </w:r>
      <w:r>
        <w:rPr>
          <w:rFonts w:ascii="Times New Roman" w:hAnsi="Times New Roman" w:cs="Times New Roman"/>
        </w:rPr>
        <w:t xml:space="preserve"> </w:t>
      </w:r>
      <w:r w:rsidR="00D31BCB">
        <w:rPr>
          <w:rFonts w:ascii="Times New Roman" w:hAnsi="Times New Roman" w:cs="Times New Roman"/>
        </w:rPr>
        <w:t>use</w:t>
      </w:r>
      <w:r>
        <w:rPr>
          <w:rFonts w:ascii="Times New Roman" w:hAnsi="Times New Roman" w:cs="Times New Roman"/>
        </w:rPr>
        <w:t xml:space="preserve"> of ovalbumin as an internal standard; leaf powder solvent washes before phenol extraction; phenol extraction at 80 </w:t>
      </w:r>
      <w:r>
        <w:rPr>
          <w:rFonts w:ascii="Times New Roman" w:hAnsi="Times New Roman" w:cs="Times New Roman"/>
        </w:rPr>
        <w:sym w:font="Symbol" w:char="F0B0"/>
      </w:r>
      <w:r>
        <w:rPr>
          <w:rFonts w:ascii="Times New Roman" w:hAnsi="Times New Roman" w:cs="Times New Roman"/>
        </w:rPr>
        <w:t xml:space="preserve">C, followed by two re-extractions. Precipitated protein will be dissolved in urea-SDS buffer, alkylated, assayed (FluoroProfile kit, Sigma) and 50 </w:t>
      </w:r>
      <w:r>
        <w:rPr>
          <w:rFonts w:ascii="Times New Roman" w:hAnsi="Times New Roman" w:cs="Times New Roman"/>
        </w:rPr>
        <w:sym w:font="Symbol" w:char="F06D"/>
      </w:r>
      <w:r>
        <w:rPr>
          <w:rFonts w:ascii="Times New Roman" w:hAnsi="Times New Roman" w:cs="Times New Roman"/>
        </w:rPr>
        <w:t xml:space="preserve">g re-extracted by </w:t>
      </w:r>
      <w:r w:rsidR="00E015F4">
        <w:rPr>
          <w:rFonts w:ascii="Times New Roman" w:hAnsi="Times New Roman" w:cs="Times New Roman"/>
        </w:rPr>
        <w:t xml:space="preserve">modified </w:t>
      </w:r>
      <w:r>
        <w:rPr>
          <w:rFonts w:ascii="Times New Roman" w:hAnsi="Times New Roman" w:cs="Times New Roman"/>
        </w:rPr>
        <w:t>methanol/chloroform extraction</w:t>
      </w:r>
      <w:r>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101movksfh","properties":{"formattedCitation":"{\\rtf \\super 47\\nosupersub{}}","plainCitation":"47"},"citationItems":[{"id":61,"uris":["http://zotero.org/users/2536149/items/T9SAMBF4"],"uri":["http://zotero.org/users/2536149/items/T9SAMBF4"],"itemData":{"id":61,"type":"article-journal","title":"A method for the quantitative recovery of protein in dilute solution in the presence of detergents and lipids","container-title":"Analytical Biochemistry","page":"141-143","volume":"138","issue":"1","source":"ScienceDirect","abstract":"A rapid method based on a defined methanol-chloroform-water mixture for the quantitative precipitation of soluble as well as hydrophobic proteins from dilute solutions (e.g., column chromatography effluents) has been developed. The effectiveness of this method is not affected by the presence of detergents, lipids, salt, buffers, and β-mercaptoethanol.","DOI":"10.1016/0003-2697(84)90782-6","ISSN":"0003-2697","note":"02832","journalAbbreviation":"Analytical Biochemistry","author":[{"family":"Wessel","given":"D."},{"family":"Flügge","given":"U. I."}],"issued":{"date-parts":[["1984",4]]}}}],"schema":"https://github.com/citation-style-language/schema/raw/master/csl-citation.json"} </w:instrText>
      </w:r>
      <w:r>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7</w:t>
      </w:r>
      <w:r>
        <w:rPr>
          <w:rFonts w:ascii="Times New Roman" w:hAnsi="Times New Roman" w:cs="Times New Roman"/>
        </w:rPr>
        <w:fldChar w:fldCharType="end"/>
      </w:r>
      <w:r>
        <w:rPr>
          <w:rFonts w:ascii="Times New Roman" w:hAnsi="Times New Roman" w:cs="Times New Roman"/>
        </w:rPr>
        <w:t>, then Lys-C and trypsin digested in a Rapigest (Waters) buffer.</w:t>
      </w:r>
    </w:p>
    <w:p w14:paraId="38CABBC6" w14:textId="08F7B78A" w:rsidR="00935A36" w:rsidRPr="006A26F5" w:rsidRDefault="00935A36" w:rsidP="00FB125A">
      <w:pPr>
        <w:jc w:val="both"/>
        <w:rPr>
          <w:rFonts w:ascii="Times New Roman" w:eastAsia="Times New Roman" w:hAnsi="Times New Roman" w:cs="Times New Roman"/>
        </w:rPr>
      </w:pPr>
      <w:r w:rsidRPr="00A26D16">
        <w:rPr>
          <w:rFonts w:ascii="Times New Roman" w:hAnsi="Times New Roman" w:cs="Times New Roman"/>
          <w:i/>
        </w:rPr>
        <w:t>Mass spectrometry</w:t>
      </w:r>
      <w:r>
        <w:rPr>
          <w:rFonts w:ascii="Times New Roman" w:hAnsi="Times New Roman" w:cs="Times New Roman"/>
        </w:rPr>
        <w:t>. Samples will be analy</w:t>
      </w:r>
      <w:r w:rsidR="007F5707">
        <w:rPr>
          <w:rFonts w:ascii="Times New Roman" w:hAnsi="Times New Roman" w:cs="Times New Roman"/>
        </w:rPr>
        <w:t>s</w:t>
      </w:r>
      <w:r>
        <w:rPr>
          <w:rFonts w:ascii="Times New Roman" w:hAnsi="Times New Roman" w:cs="Times New Roman"/>
        </w:rPr>
        <w:t>ed on a Sciex TripleTOF mass spectrometer using a SWATH method</w:t>
      </w:r>
      <w:r w:rsidR="00317A5E">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p1q93gu49","properties":{"formattedCitation":"{\\rtf \\super 25\\nosupersub{}}","plainCitation":"25"},"citationItems":[{"id":72,"uris":["http://zotero.org/users/2536149/items/3IUDXPHS"],"uri":["http://zotero.org/users/2536149/items/3IUDXPHS"],"itemData":{"id":72,"type":"article-journal","title":"Targeted Data Extraction of the MS/MS Spectra Generated by Data-independent Acquisition: A New Concept for Consistent and Accurate Proteome Analysis","container-title":"Molecular &amp; Cellular Proteomics","page":"O111.016717","volume":"11","issue":"6","source":"www.mcponline.org","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76, 1535-9484","note":"00578 \nPMID: 22261725","shortTitle":"Targeted Data Extraction of the MS/MS Spectra Generated by Data-independent Acquisition","journalAbbreviation":"Mol Cell Proteomics","language":"en","author":[{"family":"Gillet","given":"Ludovic C."},{"family":"Navarro","given":"Pedro"},{"family":"Tate","given":"Stephen"},{"family":"Röst","given":"Hannes"},{"family":"Selevsek","given":"Nathalie"},{"family":"Reiter","given":"Lukas"},{"family":"Bonner","given":"Ron"},{"family":"Aebersold","given":"Ruedi"}],"issued":{"date-parts":[["2012",6,1]]}}}],"schema":"https://github.com/citation-style-language/schema/raw/master/csl-citation.json"} </w:instrText>
      </w:r>
      <w:r w:rsidR="00317A5E">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25</w:t>
      </w:r>
      <w:r w:rsidR="00317A5E">
        <w:rPr>
          <w:rFonts w:ascii="Times New Roman" w:hAnsi="Times New Roman" w:cs="Times New Roman"/>
        </w:rPr>
        <w:fldChar w:fldCharType="end"/>
      </w:r>
      <w:r w:rsidR="00317A5E">
        <w:rPr>
          <w:rFonts w:ascii="Times New Roman" w:hAnsi="Times New Roman" w:cs="Times New Roman"/>
        </w:rPr>
        <w:t xml:space="preserve"> </w:t>
      </w:r>
      <w:r>
        <w:rPr>
          <w:rFonts w:ascii="Times New Roman" w:hAnsi="Times New Roman" w:cs="Times New Roman"/>
        </w:rPr>
        <w:t xml:space="preserve">with a 60 min acetonitrile gradient. A reference ion library will be created by the same method, but in data dependent acquisition (DDA) mode for representative samples of each genotype. The DDA results will be matched, allowing for amino acid mutations (ProteinPilot, Sciex), to protein sequences from </w:t>
      </w:r>
      <w:r w:rsidRPr="0086450A">
        <w:rPr>
          <w:rFonts w:ascii="Times New Roman" w:hAnsi="Times New Roman" w:cs="Times New Roman"/>
          <w:i/>
        </w:rPr>
        <w:t>E. grandis</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vlpcn8fek","properties":{"formattedCitation":"{\\rtf \\super 48\\nosupersub{}}","plainCitation":"48"},"citationItems":[{"id":347,"uris":["http://zotero.org/users/2536149/items/W36F4BZ9"],"uri":["http://zotero.org/users/2536149/items/W36F4BZ9"],"itemData":{"id":347,"type":"article-journal","title":"The genome of Eucalyptus grandis","container-title":"Nature","page":"356-362","volume":"510","issue":"7505","source":"www.nature.com","abstract":"Eucalypts are the world’s most widely planted hardwood trees. Their outstanding diversity, adaptability and growth have made them a global renewable resource of fibre and energy. We sequenced and assembled &gt;94% of the 640-megabase genome of Eucalyptus grandis. Of 36,376 predicted protein-coding genes, 34% occur in tandem duplications, the largest proportion thus far in plant genomes. Eucalyptus also shows the highest diversity of genes for specialized metabolites such as terpenes that act as chemical defence and provide unique pharmaceutical oils. Genome sequencing of the E. grandis sister species E. globulus and a set of inbred E. grandis tree genomes reveals dynamic genome evolution and hotspots of inbreeding depression. The E. grandis genome is the first reference for the eudicot order Myrtales and is placed here sister to the eurosids. This resource expands our understanding of the unique biology of large woody perennials and provides a powerful tool to accelerate comparative biology, breeding and biotechnology.\nView full text","DOI":"10.1038/nature13308","ISSN":"0028-0836","journalAbbreviation":"Nature","language":"en","author":[{"family":"Myburg","given":"Alexander A."},{"family":"Grattapaglia","given":"Dario"},{"family":"Tuskan","given":"Gerald A."},{"family":"Hellsten","given":"Uffe"},{"family":"Hayes","given":"Richard D."},{"family":"Grimwood","given":"Jane"},{"family":"Jenkins","given":"Jerry"},{"family":"Lindquist","given":"Erika"},{"family":"Tice","given":"Hope"},{"family":"Bauer","given":"Diane"},{"family":"Goodstein","given":"David M."},{"family":"Dubchak","given":"Inna"},{"family":"Poliakov","given":"Alexandre"},{"family":"Mizrachi","given":"Eshchar"},{"family":"Kullan","given":"Anand R. K."},{"family":"Hussey","given":"Steven G."},{"family":"Pinard","given":"Desre"},{"family":"Merwe","given":"Karen","non-dropping-particle":"van der"},{"family":"Singh","given":"Pooja"},{"family":"Jaarsveld","given":"Ida","non-dropping-particle":"van"},{"family":"Silva-Junior","given":"Orzenil B."},{"family":"Togawa","given":"Roberto C."},{"family":"Pappas","given":"Marilia R."},{"family":"Faria","given":"Danielle A."},{"family":"Sansaloni","given":"Carolina P."},{"family":"Petroli","given":"Cesar D."},{"family":"Yang","given":"Xiaohan"},{"family":"Ranjan","given":"Priya"},{"family":"Tschaplinski","given":"Timothy J."},{"family":"Ye","given":"Chu-Yu"},{"family":"Li","given":"Ting"},{"family":"Sterck","given":"Lieven"},{"family":"Vanneste","given":"Kevin"},{"family":"Murat","given":"Florent"},{"family":"Soler","given":"Marçal"},{"family":"Clemente","given":"Hélène San"},{"family":"Saidi","given":"Naijib"},{"family":"Cassan-Wang","given":"Hua"},{"family":"Dunand","given":"Christophe"},{"family":"Hefer","given":"Charles A."},{"family":"Bornberg-Bauer","given":"Erich"},{"family":"Kersting","given":"Anna R."},{"family":"Vining","given":"Kelly"},{"family":"Amarasinghe","given":"Vindhya"},{"family":"Ranik","given":"Martin"},{"family":"Naithani","given":"Sushma"},{"family":"Elser","given":"Justin"},{"family":"Boyd","given":"Alexander E."},{"family":"Liston","given":"Aaron"},{"family":"Spatafora","given":"Joseph W."},{"family":"Dharmwardhana","given":"Palitha"},{"family":"Raja","given":"Rajani"},{"family":"Sullivan","given":"Christopher"},{"family":"Romanel","given":"Elisson"},{"family":"Alves-Ferreira","given":"Marcio"},{"family":"Külheim","given":"Carsten"},{"family":"Foley","given":"William"},{"family":"Carocha","given":"Victor"},{"family":"Paiva","given":"Jorge"},{"family":"Kudrna","given":"David"},{"family":"Brommonschenkel","given":"Sergio H."},{"family":"Pasquali","given":"Giancarlo"},{"family":"Byrne","given":"Margaret"},{"family":"Rigault","given":"Philippe"},{"family":"Tibbits","given":"Josquin"},{"family":"Spokevicius","given":"Antanas"},{"family":"Jones","given":"Rebecca C."},{"family":"Steane","given":"Dorothy A."},{"family":"Vaillancourt","given":"René E."},{"family":"Potts","given":"Brad M."},{"family":"Joubert","given":"Fourie"},{"family":"Barry","given":"Kerrie"},{"family":"Pappas","given":"Georgios J."},{"family":"Strauss","given":"Steven H."},{"family":"Jaiswal","given":"Pankaj"},{"family":"Grima-Pettenati","given":"Jacqueline"},{"family":"Salse","given":"Jérôme"},{"family":"Van de Peer","given":"Yves"},{"family":"Rokhsar","given":"Daniel S."},{"family":"Schmutz","given":"Jeremy"}],"issued":{"date-parts":[["2014",6,19]]}}}],"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8</w:t>
      </w:r>
      <w:r w:rsidR="00317A5E">
        <w:rPr>
          <w:rFonts w:ascii="Times New Roman" w:hAnsi="Times New Roman" w:cs="Times New Roman"/>
        </w:rPr>
        <w:fldChar w:fldCharType="end"/>
      </w:r>
      <w:r>
        <w:rPr>
          <w:rFonts w:ascii="Times New Roman" w:hAnsi="Times New Roman" w:cs="Times New Roman"/>
        </w:rPr>
        <w:t>, chloroplast</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1tmf8kshv3","properties":{"formattedCitation":"{\\rtf \\super 49\\nosupersub{}}","plainCitation":"49"},"citationItems":[{"id":70,"uris":["http://zotero.org/users/2536149/items/JHD5TJ28"],"uri":["http://zotero.org/users/2536149/items/JHD5TJ28"],"itemData":{"id":70,"type":"article-journal","title":"Chloroplast genome analysis of Australian eucalypts--Eucalyptus, Corymbia, Angophora, Allosyncarpia and Stockwellia (Myrtaceae)","container-title":"Molecular Phylogenetics and Evolution","page":"704-716","volume":"69","issue":"3","source":"PubMed","abstract":"We present a phylogenetic analysis and comparison of structural features of chloroplast genomes for 39 species of the eucalypt group (genera Eucalyptus, Corymbia, Angophora, and outgroups Allosyncarpia and Stockwellia). We use 41 complete chloroplast genome sequences, adding 39 finished-quality chloroplast genomes to two previously published genomes. Maximum parsimony and Bayesian analyses, based on &gt;7000 variable nucleotide positions, produced one fully resolved phylogenetic tree (35 supported nodes, 27 with 100% bootstrap support). Eucalyptus and its sister lineage Angophora+Corymbia show a deep divergence. Within Eucalyptus, three lineages are resolved: the 'eudesmid', 'symphyomyrt' and 'monocalypt' groups. Corymbia is paraphyletic with respect to Angophora. Gene content and order do not vary among eucalypt chloroplasts; length mutations, especially frame shifts, are uncommon in protein-coding genes. Some non-synonymous mutations are highly incongruent with the overall phylogenetic signal, notably in rbcL, and may be adaptive. Application of custom informatics pipelines (GYDLE Inc.) enabled direct chloroplast genome assembly, resolving each genome to finished-quality with no need for PCR gap-filling or contig order resolution. Analysis of whole chloroplast genomes resolved major eucalypt clades and revealed variable regions of the genome that will be useful in lower-level genetic studies (including phylogeography and geneflow).","DOI":"10.1016/j.ympev.2013.07.006","ISSN":"1095-9513","note":"00016 \nPMID: 23876290","journalAbbreviation":"Mol. Phylogenet. Evol.","language":"eng","author":[{"family":"Bayly","given":"Michael J."},{"family":"Rigault","given":"Philippe"},{"family":"Spokevicius","given":"Antanas"},{"family":"Ladiges","given":"Pauline Y."},{"family":"Ades","given":"Peter K."},{"family":"Anderson","given":"Charlotte"},{"family":"Bossinger","given":"Gerd"},{"family":"Merchant","given":"Andrew"},{"family":"Udovicic","given":"Frank"},{"family":"Woodrow","given":"Ian E."},{"family":"Tibbits","given":"Josquin"}],"issued":{"date-parts":[["2013",12]]}}}],"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49</w:t>
      </w:r>
      <w:r w:rsidR="00317A5E">
        <w:rPr>
          <w:rFonts w:ascii="Times New Roman" w:hAnsi="Times New Roman" w:cs="Times New Roman"/>
        </w:rPr>
        <w:fldChar w:fldCharType="end"/>
      </w:r>
      <w:r w:rsidR="0000601D">
        <w:rPr>
          <w:rFonts w:ascii="Times New Roman" w:hAnsi="Times New Roman" w:cs="Times New Roman"/>
        </w:rPr>
        <w:t>,</w:t>
      </w:r>
      <w:r>
        <w:rPr>
          <w:rFonts w:ascii="Times New Roman" w:hAnsi="Times New Roman" w:cs="Times New Roman"/>
        </w:rPr>
        <w:t xml:space="preserve"> and</w:t>
      </w:r>
      <w:r w:rsidR="0000601D">
        <w:rPr>
          <w:rFonts w:ascii="Times New Roman" w:hAnsi="Times New Roman" w:cs="Times New Roman"/>
        </w:rPr>
        <w:t xml:space="preserve"> mitochondrial sequences</w:t>
      </w:r>
      <w:r>
        <w:rPr>
          <w:rFonts w:ascii="Times New Roman" w:hAnsi="Times New Roman" w:cs="Times New Roman"/>
        </w:rPr>
        <w:t xml:space="preserve"> </w:t>
      </w:r>
      <w:r w:rsidR="0000601D">
        <w:rPr>
          <w:rFonts w:ascii="Times New Roman" w:hAnsi="Times New Roman" w:cs="Times New Roman"/>
        </w:rPr>
        <w:t>(</w:t>
      </w:r>
      <w:r>
        <w:rPr>
          <w:rFonts w:ascii="Times New Roman" w:hAnsi="Times New Roman" w:cs="Times New Roman"/>
        </w:rPr>
        <w:t>Uniprot</w:t>
      </w:r>
      <w:r w:rsidR="0000601D">
        <w:rPr>
          <w:rFonts w:ascii="Times New Roman" w:hAnsi="Times New Roman" w:cs="Times New Roman"/>
        </w:rPr>
        <w:t>)</w:t>
      </w:r>
      <w:r>
        <w:rPr>
          <w:rFonts w:ascii="Times New Roman" w:hAnsi="Times New Roman" w:cs="Times New Roman"/>
        </w:rPr>
        <w:t xml:space="preserve">. </w:t>
      </w:r>
      <w:r w:rsidR="00563F0D">
        <w:rPr>
          <w:rFonts w:ascii="Times New Roman" w:hAnsi="Times New Roman" w:cs="Times New Roman"/>
        </w:rPr>
        <w:t>Functional annotations will be made by Mercator</w:t>
      </w:r>
      <w:r w:rsidR="00563F0D">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p2e0sfehs","properties":{"formattedCitation":"{\\rtf \\super 50\\nosupersub{}}","plainCitation":"50"},"citationItems":[{"id":69,"uris":["http://zotero.org/users/2536149/items/2V9SIKUU"],"uri":["http://zotero.org/users/2536149/items/2V9SIKUU"],"itemData":{"id":69,"type":"article-journal","title":"Mercator: a fast and simple web server for genome scale functional annotation of plant sequence data","container-title":"Plant, Cell &amp; Environment","page":"1250-1258","volume":"37","issue":"5","source":"Wiley Online Library","abstract":"Next-generation technologies generate an overwhelming amount of gene sequence data. Efficient annotation tools are required to make these data amenable to functional genomics analyses. The Mercator pipeline automatically assigns functional terms to protein or nucleotide sequences. It uses the MapMan ‘BIN’ ontology, which is tailored for functional annotation of plant ‘omics’ data. The classification procedure performs parallel sequence searches against reference databases, compiles the results and computes the most likely MapMan BINs for each query. In the current version, the pipeline relies on manually curated reference classifications originating from the three reference organisms (Arabidopsis, Chlamydomonas, rice), various other plant species that have a reviewed SwissProt annotation, and more than 2000 protein domain and family profiles at InterPro, CDD and KOG. Functional annotations predicted by Mercator achieve accuracies above 90% when benchmarked against manual annotation. In addition to mapping files for direct use in the visualization software MapMan, Mercator provides graphical overview charts, detailed annotation information in a convenient web browser interface and a MapMan-to-GO translation table to export results as GO terms. Mercator is available free of charge via http://mapman.gabipd.org/web/guest/app/Mercator.","DOI":"10.1111/pce.12231","ISSN":"1365-3040","note":"00066","shortTitle":"Mercator","journalAbbreviation":"Plant Cell Environ","language":"en","author":[{"family":"Lohse","given":"Marc"},{"family":"Nagel","given":"Axel"},{"family":"Herter","given":"Thomas"},{"family":"May","given":"Patrick"},{"family":"Schroda","given":"Michael"},{"family":"Zrenner","given":"Rita"},{"family":"Tohge","given":"Takayuki"},{"family":"Fernie","given":"Alisdair R."},{"family":"Stitt","given":"Mark"},{"family":"Usadel","given":"Björn"}],"issued":{"date-parts":[["2014",5,1]]}}}],"schema":"https://github.com/citation-style-language/schema/raw/master/csl-citation.json"} </w:instrText>
      </w:r>
      <w:r w:rsidR="00563F0D">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50</w:t>
      </w:r>
      <w:r w:rsidR="00563F0D">
        <w:rPr>
          <w:rFonts w:ascii="Times New Roman" w:hAnsi="Times New Roman" w:cs="Times New Roman"/>
        </w:rPr>
        <w:fldChar w:fldCharType="end"/>
      </w:r>
      <w:r w:rsidR="00563F0D">
        <w:rPr>
          <w:rFonts w:ascii="Times New Roman" w:hAnsi="Times New Roman" w:cs="Times New Roman"/>
        </w:rPr>
        <w:t>.</w:t>
      </w:r>
    </w:p>
    <w:p w14:paraId="54927FDB" w14:textId="1A38E555" w:rsidR="00935A36" w:rsidRDefault="00935A36" w:rsidP="00FB125A">
      <w:pPr>
        <w:jc w:val="both"/>
        <w:rPr>
          <w:rFonts w:ascii="Times New Roman" w:hAnsi="Times New Roman" w:cs="Times New Roman"/>
        </w:rPr>
      </w:pPr>
      <w:r w:rsidRPr="00A26D16">
        <w:rPr>
          <w:rFonts w:ascii="Times New Roman" w:hAnsi="Times New Roman" w:cs="Times New Roman"/>
          <w:i/>
        </w:rPr>
        <w:t>RNAseq</w:t>
      </w:r>
      <w:r>
        <w:rPr>
          <w:rFonts w:ascii="Times New Roman" w:hAnsi="Times New Roman" w:cs="Times New Roman"/>
        </w:rPr>
        <w:t>. Predicted protein sequences for enzymes of interest will be added from RNAseq data provided by Dr Paul Rymer and from RNAseq data for 12 additional eucalypt species I have studied previously. 50 mg leaf samples</w:t>
      </w:r>
      <w:r w:rsidR="0000601D">
        <w:rPr>
          <w:rFonts w:ascii="Times New Roman" w:hAnsi="Times New Roman" w:cs="Times New Roman"/>
        </w:rPr>
        <w:t>, already on hand,</w:t>
      </w:r>
      <w:r>
        <w:rPr>
          <w:rFonts w:ascii="Times New Roman" w:hAnsi="Times New Roman" w:cs="Times New Roman"/>
        </w:rPr>
        <w:t xml:space="preserve"> will be used for RNA extraction</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1o475r05vu","properties":{"formattedCitation":"{\\rtf \\super 51\\nosupersub{}}","plainCitation":"51"},"citationItems":[{"id":345,"uris":["http://zotero.org/users/2536149/items/WTVQEKZV"],"uri":["http://zotero.org/users/2536149/items/WTVQEKZV"],"itemData":{"id":345,"type":"article-journal","title":"A simple and efficient method for isolating RNA from pine trees","container-title":"Plant molecular biology reporter","page":"113–116","volume":"11","issue":"2","source":"Google Scholar","author":[{"family":"Chang","given":"Shujun"},{"family":"Puryear","given":"Jeff"},{"family":"Cairney","given":"John"}],"issued":{"date-parts":[["1993"]]}}}],"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51</w:t>
      </w:r>
      <w:r w:rsidR="00317A5E">
        <w:rPr>
          <w:rFonts w:ascii="Times New Roman" w:hAnsi="Times New Roman" w:cs="Times New Roman"/>
        </w:rPr>
        <w:fldChar w:fldCharType="end"/>
      </w:r>
      <w:r>
        <w:rPr>
          <w:rFonts w:ascii="Times New Roman" w:hAnsi="Times New Roman" w:cs="Times New Roman"/>
        </w:rPr>
        <w:t xml:space="preserve">; cDNA library </w:t>
      </w:r>
      <w:r w:rsidRPr="00EF0C88">
        <w:rPr>
          <w:rFonts w:ascii="Times New Roman" w:hAnsi="Times New Roman" w:cs="Times New Roman"/>
          <w:lang w:val="en-AU"/>
        </w:rPr>
        <w:t>creation</w:t>
      </w:r>
      <w:r>
        <w:rPr>
          <w:rFonts w:ascii="Times New Roman" w:hAnsi="Times New Roman" w:cs="Times New Roman"/>
        </w:rPr>
        <w:t xml:space="preserve"> and Illumina NextSeq sequencing will be done by the ANU Biomolecular Resource Facility.</w:t>
      </w:r>
    </w:p>
    <w:p w14:paraId="133FE81A" w14:textId="282ACBE2" w:rsidR="00935A36" w:rsidRDefault="00935A36" w:rsidP="00FB125A">
      <w:pPr>
        <w:jc w:val="both"/>
        <w:rPr>
          <w:rFonts w:ascii="Times New Roman" w:hAnsi="Times New Roman" w:cs="Times New Roman"/>
        </w:rPr>
      </w:pPr>
      <w:r w:rsidRPr="00A26D16">
        <w:rPr>
          <w:rFonts w:ascii="Times New Roman" w:hAnsi="Times New Roman" w:cs="Times New Roman"/>
          <w:i/>
        </w:rPr>
        <w:t xml:space="preserve">Absolute </w:t>
      </w:r>
      <w:r>
        <w:rPr>
          <w:rFonts w:ascii="Times New Roman" w:hAnsi="Times New Roman" w:cs="Times New Roman"/>
          <w:i/>
        </w:rPr>
        <w:t xml:space="preserve">protein </w:t>
      </w:r>
      <w:r w:rsidRPr="00A26D16">
        <w:rPr>
          <w:rFonts w:ascii="Times New Roman" w:hAnsi="Times New Roman" w:cs="Times New Roman"/>
          <w:i/>
        </w:rPr>
        <w:t>quantification</w:t>
      </w:r>
      <w:r>
        <w:rPr>
          <w:rFonts w:ascii="Times New Roman" w:hAnsi="Times New Roman" w:cs="Times New Roman"/>
        </w:rPr>
        <w:t xml:space="preserve">. A synthetic protein (QconCAT) </w:t>
      </w:r>
      <w:r w:rsidR="0000601D">
        <w:rPr>
          <w:rFonts w:ascii="Times New Roman" w:hAnsi="Times New Roman" w:cs="Times New Roman"/>
        </w:rPr>
        <w:t>already</w:t>
      </w:r>
      <w:r>
        <w:rPr>
          <w:rFonts w:ascii="Times New Roman" w:hAnsi="Times New Roman" w:cs="Times New Roman"/>
        </w:rPr>
        <w:t xml:space="preserve"> on hand contains isotope labelled peptides conserved across all vascular plants (57 peptides from 34 proteins). It will be added during protein digestions to </w:t>
      </w:r>
      <w:r w:rsidR="0000601D">
        <w:rPr>
          <w:rFonts w:ascii="Times New Roman" w:hAnsi="Times New Roman" w:cs="Times New Roman"/>
        </w:rPr>
        <w:t>provide</w:t>
      </w:r>
      <w:r>
        <w:rPr>
          <w:rFonts w:ascii="Times New Roman" w:hAnsi="Times New Roman" w:cs="Times New Roman"/>
        </w:rPr>
        <w:t xml:space="preserve"> internal standards</w:t>
      </w:r>
      <w:r w:rsidR="00317A5E">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gi5suqcj2","properties":{"formattedCitation":"{\\rtf \\super 27,29\\nosupersub{}}","plainCitation":"27,29"},"citationItems":[{"id":34,"uris":["http://zotero.org/users/2536149/items/IZHXBZ5N"],"uri":["http://zotero.org/users/2536149/items/IZHXBZ5N"],"itemData":{"id":34,"type":"article-journal","title":"Multiplexed absolute quantification for proteomics using concatenated signature peptides encoded by QconCAT genes","container-title":"Nature Protocols","page":"1029-1043","volume":"1","issue":"2","source":"www.nature.com","abstract":"An important area of proteomics involves the need for quantification, whether relative or absolute. Many methods now exist for relative quantification, but to support biomarker proteomics and systems biology, absolute quantification rather than relative quantification is required. Absolute quantification usually involves the concomitant mass spectrometric determination of signature proteotypic peptides and stable isotope-labeled analogs. However, the availability of standard labeled signature peptides in accurately known amounts is a limitation to the widespread adoption of this approach. We describe the design and synthesis of artificial QconCAT proteins that are concatamers of tryptic peptides for several proteins. This protocol details the methods for the design, expression, labeling, purification, characterization and use of the QconCATs in the absolute quantification of complex protein mixtures. The total time required to complete this protocol (from the receipt of the QconCAT expression plasmid to the absolute quantification of the set of proteins encoded by the QconCAT protein in an analyte sample) is ~29 d.","DOI":"10.1038/nprot.2006.129","ISSN":"1754-2189","journalAbbreviation":"Nat. Protocols","language":"en","author":[{"family":"Pratt","given":"Julie M."},{"family":"Simpson","given":"Deborah M."},{"family":"Doherty","given":"Mary K."},{"family":"Rivers","given":"Jenny"},{"family":"Gaskell","given":"Simon J."},{"family":"Beynon","given":"Robert J."}],"issued":{"date-parts":[["2006",8]]}}},{"id":389,"uris":["http://zotero.org/users/2536149/items/M5A978ZE"],"uri":["http://zotero.org/users/2536149/items/M5A978ZE"],"itemData":{"id":389,"type":"article-journal","title":"Quantitation of Vacuolar Sugar Transporter Abundance Changes Using QconCAT Synthtetic Peptides","container-title":"Frontiers in Plant Science","volume":"7","source":"Frontiers","abstract":"Measurements of protein abundance changes are important for biological conclusions on protein-related processes such as activity or complex formation. Proteomic analyses in general are almost routine tasks in many laboratories. However, a precise and quantitative description of (absolute) protein abundance changes requires careful experimental design and high data quality. A vast choice of metabolic labeling and label-free quantitation protocols are available, but the trade-off between quantitative precision and proteome coverage of quantified proteins as well as missing value problems remain. Here, we provide an example of a targeted proteomic approach using artificial standard proteins consisting of concatenated peptides of interest (QconCAT) to specifically quantify abiotic stress-induced abundance changes in low abundant vacuolar transporters. An advantage of this approach lies in the reliable quantitation of a limited set of low-abundant target proteins throughout different conditions. We show that vacuolar ATPase AVP1, sugar transporters of the ERDL (early responsive to dehydration-like) family, and TMT2 (tonoplast monosaccharide transporter 2) are increased in abundance upon salt stress.","URL":"http://journal.frontiersin.org/article/10.3389/fpls.2016.00411/abstract","DOI":"10.3389/fpls.2016.00411","ISSN":"1664-462X","journalAbbreviation":"Front. Plant Sci.","language":"English","author":[{"family":"Pertl-Obermeyer","given":"Heidi"},{"family":"Trentmann","given":"Oliver"},{"family":"Duscha","given":"Kerstin"},{"family":"Neuhaus","given":"H. Ekkehard"},{"family":"Schulze","given":"Waltraud X."}],"issued":{"date-parts":[["2016"]]},"accessed":{"date-parts":[["2017",3,13]]}}}],"schema":"https://github.com/citation-style-language/schema/raw/master/csl-citation.json"} </w:instrText>
      </w:r>
      <w:r w:rsidR="00317A5E">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27,29</w:t>
      </w:r>
      <w:r w:rsidR="00317A5E">
        <w:rPr>
          <w:rFonts w:ascii="Times New Roman" w:hAnsi="Times New Roman" w:cs="Times New Roman"/>
        </w:rPr>
        <w:fldChar w:fldCharType="end"/>
      </w:r>
      <w:r>
        <w:rPr>
          <w:rFonts w:ascii="Times New Roman" w:hAnsi="Times New Roman" w:cs="Times New Roman"/>
        </w:rPr>
        <w:t xml:space="preserve">. </w:t>
      </w:r>
    </w:p>
    <w:p w14:paraId="4AC0C975" w14:textId="1049E4D8" w:rsidR="00935A36" w:rsidRDefault="00935A36" w:rsidP="006072C9">
      <w:pPr>
        <w:ind w:firstLine="425"/>
        <w:jc w:val="both"/>
        <w:rPr>
          <w:rFonts w:ascii="Times New Roman" w:hAnsi="Times New Roman" w:cs="Times New Roman"/>
        </w:rPr>
      </w:pPr>
      <w:r>
        <w:rPr>
          <w:rFonts w:ascii="Times New Roman" w:hAnsi="Times New Roman" w:cs="Times New Roman"/>
        </w:rPr>
        <w:t xml:space="preserve">SWATH data will be exported to R and proteins </w:t>
      </w:r>
      <w:r w:rsidR="006E7B40">
        <w:rPr>
          <w:rFonts w:ascii="Times New Roman" w:hAnsi="Times New Roman" w:cs="Times New Roman"/>
        </w:rPr>
        <w:t>with</w:t>
      </w:r>
      <w:r>
        <w:rPr>
          <w:rFonts w:ascii="Times New Roman" w:hAnsi="Times New Roman" w:cs="Times New Roman"/>
        </w:rPr>
        <w:t xml:space="preserve"> QconCAT </w:t>
      </w:r>
      <w:r w:rsidR="006E7B40">
        <w:rPr>
          <w:rFonts w:ascii="Times New Roman" w:hAnsi="Times New Roman" w:cs="Times New Roman"/>
        </w:rPr>
        <w:t xml:space="preserve">standards </w:t>
      </w:r>
      <w:r>
        <w:rPr>
          <w:rFonts w:ascii="Times New Roman" w:hAnsi="Times New Roman" w:cs="Times New Roman"/>
        </w:rPr>
        <w:t xml:space="preserve">will be quantified by comparing sample peptide areas to the QconCAT peptide areas. </w:t>
      </w:r>
      <w:r w:rsidR="004203D9">
        <w:rPr>
          <w:rFonts w:ascii="Times New Roman" w:hAnsi="Times New Roman" w:cs="Times New Roman"/>
        </w:rPr>
        <w:t>Amounts</w:t>
      </w:r>
      <w:r>
        <w:rPr>
          <w:rFonts w:ascii="Times New Roman" w:hAnsi="Times New Roman" w:cs="Times New Roman"/>
        </w:rPr>
        <w:t xml:space="preserve"> of proteins not represented in the QconCAT will be estimated from SWATH data by comparison to ovalbumin using </w:t>
      </w:r>
      <w:r w:rsidR="004203D9">
        <w:rPr>
          <w:rFonts w:ascii="Times New Roman" w:hAnsi="Times New Roman" w:cs="Times New Roman"/>
        </w:rPr>
        <w:t>a</w:t>
      </w:r>
      <w:r>
        <w:rPr>
          <w:rFonts w:ascii="Times New Roman" w:hAnsi="Times New Roman" w:cs="Times New Roman"/>
        </w:rPr>
        <w:t xml:space="preserve"> top 2</w:t>
      </w:r>
      <w:r w:rsidR="004203D9">
        <w:rPr>
          <w:rFonts w:ascii="Times New Roman" w:hAnsi="Times New Roman" w:cs="Times New Roman"/>
        </w:rPr>
        <w:t>/top 2</w:t>
      </w:r>
      <w:r>
        <w:rPr>
          <w:rFonts w:ascii="Times New Roman" w:hAnsi="Times New Roman" w:cs="Times New Roman"/>
        </w:rPr>
        <w:t xml:space="preserve"> peptide</w:t>
      </w:r>
      <w:r w:rsidR="004203D9">
        <w:rPr>
          <w:rFonts w:ascii="Times New Roman" w:hAnsi="Times New Roman" w:cs="Times New Roman"/>
        </w:rPr>
        <w:t>/ion</w:t>
      </w:r>
      <w:r>
        <w:rPr>
          <w:rFonts w:ascii="Times New Roman" w:hAnsi="Times New Roman" w:cs="Times New Roman"/>
        </w:rPr>
        <w:t xml:space="preserve"> </w:t>
      </w:r>
      <w:r w:rsidR="004203D9">
        <w:rPr>
          <w:rFonts w:ascii="Times New Roman" w:hAnsi="Times New Roman" w:cs="Times New Roman"/>
        </w:rPr>
        <w:t>method</w:t>
      </w:r>
      <w:r>
        <w:rPr>
          <w:rFonts w:ascii="Times New Roman" w:hAnsi="Times New Roman" w:cs="Times New Roman"/>
        </w:rPr>
        <w:t xml:space="preserve"> to </w:t>
      </w:r>
      <w:proofErr w:type="spellStart"/>
      <w:r>
        <w:rPr>
          <w:rFonts w:ascii="Times New Roman" w:hAnsi="Times New Roman" w:cs="Times New Roman"/>
        </w:rPr>
        <w:t>minimi</w:t>
      </w:r>
      <w:r w:rsidR="007F5707">
        <w:rPr>
          <w:rFonts w:ascii="Times New Roman" w:hAnsi="Times New Roman" w:cs="Times New Roman"/>
        </w:rPr>
        <w:t>s</w:t>
      </w:r>
      <w:r>
        <w:rPr>
          <w:rFonts w:ascii="Times New Roman" w:hAnsi="Times New Roman" w:cs="Times New Roman"/>
        </w:rPr>
        <w:t>e</w:t>
      </w:r>
      <w:proofErr w:type="spellEnd"/>
      <w:r>
        <w:rPr>
          <w:rFonts w:ascii="Times New Roman" w:hAnsi="Times New Roman" w:cs="Times New Roman"/>
        </w:rPr>
        <w:t xml:space="preserve"> the effect</w:t>
      </w:r>
      <w:r w:rsidR="007F5707">
        <w:rPr>
          <w:rFonts w:ascii="Times New Roman" w:hAnsi="Times New Roman" w:cs="Times New Roman"/>
        </w:rPr>
        <w:t>s of different ionis</w:t>
      </w:r>
      <w:r>
        <w:rPr>
          <w:rFonts w:ascii="Times New Roman" w:hAnsi="Times New Roman" w:cs="Times New Roman"/>
        </w:rPr>
        <w:t>ation efficiencies across proteins</w:t>
      </w:r>
      <w:r w:rsidR="00317A5E">
        <w:rPr>
          <w:rFonts w:ascii="Times New Roman" w:hAnsi="Times New Roman" w:cs="Times New Roman"/>
        </w:rPr>
        <w:fldChar w:fldCharType="begin"/>
      </w:r>
      <w:r w:rsidR="00587546">
        <w:rPr>
          <w:rFonts w:ascii="Times New Roman" w:hAnsi="Times New Roman" w:cs="Times New Roman"/>
        </w:rPr>
        <w:instrText xml:space="preserve"> ADDIN ZOTERO_ITEM CSL_CITATION {"citationID":"25doheag14","properties":{"formattedCitation":"{\\rtf \\super 52\\nosupersub{}}","plainCitation":"52"},"citationItems":[{"id":68,"uris":["http://zotero.org/users/2536149/items/S6EUB7F8"],"uri":["http://zotero.org/users/2536149/items/S6EUB7F8"],"itemData":{"id":68,"type":"article-journal","title":"Estimation of Absolute Protein Quantities of Unlabeled Samples by Selected Reaction Monitoring Mass Spectrometry","container-title":"Molecular &amp; Cellular Proteomics","page":"M111.013987","volume":"11","issue":"3","source":"www.mcponline.org","abstract":"For many research questions in modern molecular and systems biology, information about absolute protein quantities is imperative. This information includes, for example, kinetic modeling of processes, protein turnover determinations, stoichiometric investigations of protein complexes, or quantitative comparisons of different proteins within one sample or across samples. To date, the vast majority of proteomic studies are limited to providing relative quantitative comparisons of protein levels between limited numbers of samples. Here we describe and demonstrate the utility of a targeting MS technique for the estimation of absolute protein abundance in unlabeled and nonfractionated cell lysates. The method is based on selected reaction monitoring (SRM) mass spectrometry and the “best flyer” hypothesis, which assumes that the specific MS signal intensity of the most intense tryptic peptides per protein is approximately constant throughout a whole proteome. SRM-targeted best flyer peptides were selected for each protein from the peptide precursor ion signal intensities from directed MS data. The most intense transitions per peptide were selected from full MS/MS scans of crude synthetic analogs. We used Monte Carlo cross-validation to systematically investigate the accuracy of the technique as a function of the number of measured best flyer peptides and the number of SRM transitions per peptide. We found that a linear model based on the two most intense transitions of the three best flying peptides per proteins (TopPep3/TopTra2) generated optimal results with a cross-correlated mean fold error of 1.8 and a squared Pearson coefficient R2 of 0.88. Applying the optimized model to lysates of the microbe Leptospira interrogans, we detected significant protein abundance changes of 39 target proteins upon antibiotic treatment, which correlate well with literature values. The described method is generally applicable and exploits the inherent performance advantages of SRM, such as high sensitivity, selectivity, reproducibility, and dynamic range, and estimates absolute protein concentrations of selected proteins at minimized costs.","DOI":"10.1074/mcp.M111.013987","ISSN":"1535-9476, 1535-9484","note":"00063 \nPMID: 22101334","journalAbbreviation":"Mol Cell Proteomics","language":"en","author":[{"family":"Ludwig","given":"Christina"},{"family":"Claassen","given":"Manfred"},{"family":"Schmidt","given":"Alexander"},{"family":"Aebersold","given":"Ruedi"}],"issued":{"date-parts":[["2012",3,1]]}}}],"schema":"https://github.com/citation-style-language/schema/raw/master/csl-citation.json"} </w:instrText>
      </w:r>
      <w:r w:rsidR="00317A5E">
        <w:rPr>
          <w:rFonts w:ascii="Times New Roman" w:hAnsi="Times New Roman" w:cs="Times New Roman"/>
        </w:rPr>
        <w:fldChar w:fldCharType="separate"/>
      </w:r>
      <w:r w:rsidR="00587546" w:rsidRPr="00587546">
        <w:rPr>
          <w:rFonts w:ascii="Times New Roman" w:eastAsia="Times New Roman" w:hAnsi="Times New Roman" w:cs="Times New Roman"/>
          <w:vertAlign w:val="superscript"/>
        </w:rPr>
        <w:t>52</w:t>
      </w:r>
      <w:r w:rsidR="00317A5E">
        <w:rPr>
          <w:rFonts w:ascii="Times New Roman" w:hAnsi="Times New Roman" w:cs="Times New Roman"/>
        </w:rPr>
        <w:fldChar w:fldCharType="end"/>
      </w:r>
      <w:r>
        <w:rPr>
          <w:rFonts w:ascii="Times New Roman" w:hAnsi="Times New Roman" w:cs="Times New Roman"/>
        </w:rPr>
        <w:t>.</w:t>
      </w:r>
    </w:p>
    <w:p w14:paraId="7A978F43" w14:textId="0A47FD2B" w:rsidR="00935A36" w:rsidRDefault="00935A36" w:rsidP="00FB125A">
      <w:pPr>
        <w:jc w:val="both"/>
        <w:rPr>
          <w:rFonts w:ascii="Times New Roman" w:hAnsi="Times New Roman" w:cs="Times New Roman"/>
          <w:i/>
        </w:rPr>
      </w:pPr>
      <w:r w:rsidRPr="0083335B">
        <w:rPr>
          <w:rFonts w:ascii="Times New Roman" w:hAnsi="Times New Roman" w:cs="Times New Roman"/>
          <w:i/>
        </w:rPr>
        <w:t>Isoform quantification</w:t>
      </w:r>
      <w:r>
        <w:rPr>
          <w:rFonts w:ascii="Times New Roman" w:hAnsi="Times New Roman" w:cs="Times New Roman"/>
        </w:rPr>
        <w:t xml:space="preserve">. A second QconCAT, manufactured by PolyQuant, will contain ~60 peptides that differentiate Rubisco and Rubisco activase isoforms among the genotypes in this project. The ~700 </w:t>
      </w:r>
      <w:r w:rsidRPr="00764D86">
        <w:rPr>
          <w:rFonts w:ascii="Times New Roman" w:hAnsi="Times New Roman" w:cs="Times New Roman"/>
          <w:i/>
        </w:rPr>
        <w:t>E. camaldulensis</w:t>
      </w:r>
      <w:r w:rsidR="007F5707">
        <w:rPr>
          <w:rFonts w:ascii="Times New Roman" w:hAnsi="Times New Roman" w:cs="Times New Roman"/>
        </w:rPr>
        <w:t xml:space="preserve"> samples will be analys</w:t>
      </w:r>
      <w:r>
        <w:rPr>
          <w:rFonts w:ascii="Times New Roman" w:hAnsi="Times New Roman" w:cs="Times New Roman"/>
        </w:rPr>
        <w:t>ed by SWATH before the creation of the isoform QconCAT, but the SWATH data will be re-interrogated</w:t>
      </w:r>
      <w:r w:rsidR="00334CF7">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CjGIus13","properties":{"formattedCitation":"{\\rtf \\super 28,53\\nosupersub{}}","plainCitation":"28,53"},"citationItems":[{"id":398,"uris":["http://zotero.org/users/2536149/items/4GCKCZN7"],"uri":["http://zotero.org/users/2536149/items/4GCKCZN7"],"itemData":{"id":398,"type":"article-journal","title":"Advances in plant proteomics toward improvement of crop productivity and stress resistance","container-title":"Frontiers in Plant Science","volume":"6","source":"Frontiers","abstract":"Abiotic and biotic stresses constrain plant growth and development negatively impacting crop production. Plants have developed stress-specific adaptations as well as simultaneous responses to a combination of various abiotic stresses with pathogen infection. The efficiency of stress-induced adaptive responses is dependent on activation of molecular signaling pathways and intracellular networks by modulating expression, or abundance, and/or posttranslational modification of proteins primarily associated with defense mechanisms. In this review, we summarize and evaluate the contribution of proteomic studies to our understanding of stress response mechanisms in different plant organs and tissues. Advanced quantitative proteomic techniques have improved the coverage of total proteomes and sub-proteomes from small amounts of starting material, and characterized post-translational modifications as well as protein–protein interactions at the cellular level, providing detailed information on organ- and tissue-specific regulatory mechanisms responding to a variety of individual stresses or stress combinations during plant life cycle. In particular, we address the tissue-specific signaling networks localized to various organelles that participate in stress-related physiological plasticity and adaptive mechanisms, such as photosynthetic efficiency, symbiotic nitrogen fixation, plant growth, tolerance and common responses to environmental stresses. We also provide an update on the progress of proteomics with major crop species and discuss the current challenges and limitations inherent to proteomics techniques and data interpretation for non-model organisms. Future directions in proteomics research towards crop improvement are further discussed.","URL":"http://journal.frontiersin.org/article/10.3389/fpls.2015.00209/abstract","DOI":"10.3389/fpls.2015.00209","ISSN":"1664-462X","journalAbbreviation":"Front. Plant Sci.","language":"English","author":[{"family":"Hu","given":"Junjie"},{"family":"Rampitsch","given":"Christof"},{"family":"Bykova","given":"Natalia V."}],"issued":{"date-parts":[["2015"]]},"accessed":{"date-parts":[["2017",3,16]]}}},{"id":63,"uris":["http://zotero.org/users/2536149/items/HA4EVSAI"],"uri":["http://zotero.org/users/2536149/items/HA4EVSAI"],"itemData":{"id":63,"type":"article-journal","title":"Quantitative measurements of N-linked glycoproteins in human plasma by SWATH-MS","container-title":"PROTEOMICS","page":"1247-1256","volume":"13","issue":"8","source":"Wiley Online Library","abstract":"SWATH-MS is a data-independent acquisition method that generates, in a single measurement, a complete recording of the fragment ion spectra of all the analytes in a biological sample for which the precursor ions are within a predetermined m/z versus retention time window. To assess the performance and suitability of SWATH-MS-based protein quantification for clinical use, we compared SWATH-MS and SRM-MS-based quantification of N-linked glycoproteins in human plasma, a commonly used sample for biomarker discovery. Using dilution series of isotopically labeled heavy peptides representing biomarker candidates, the LOQ of SWATH-MS was determined to reach 0.0456 fmol at peptide level by targeted data analysis, which corresponds to a concentration of 5–10 ng protein/mL in plasma, while SRM reached a peptide LOQ of 0.0152 fmol. Moreover, the quantification of endogenous glycoproteins using SWATH-MS showed a high degree of reproducibility, with the mean CV of 14.90%, correlating well with SRM results (R2 = 0.9784). Overall, SWATH-MS measurements showed a slightly lower sensitivity and a comparable reproducibility to state-of-the-art SRM measurements for targeted quantification of the N-glycosites in human blood. However, a significantly larger number of peptides can be quantified per analysis. We suggest that SWATH-MS analysis combined with N-glycoproteome enrichment in plasma samples is a promising integrative proteomic approach for biomarker discovery and verification.","DOI":"10.1002/pmic.201200417","ISSN":"1615-9861","note":"00090","journalAbbreviation":"Proteomics","language":"en","author":[{"family":"Liu","given":"Yansheng"},{"family":"Hüttenhain","given":"Ruth"},{"family":"Surinova","given":"Silvia"},{"family":"Gillet","given":"Ludovic CJ"},{"family":"Mouritsen","given":"Jeppe"},{"family":"Brunner","given":"Roland"},{"family":"Navarro","given":"Pedro"},{"family":"Aebersold","given":"Ruedi"}],"issued":{"date-parts":[["2013",4,1]]}}}],"schema":"https://github.com/citation-style-language/schema/raw/master/csl-citation.json"} </w:instrText>
      </w:r>
      <w:r w:rsidR="00334CF7">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28,53</w:t>
      </w:r>
      <w:r w:rsidR="00334CF7">
        <w:rPr>
          <w:rFonts w:ascii="Times New Roman" w:hAnsi="Times New Roman" w:cs="Times New Roman"/>
        </w:rPr>
        <w:fldChar w:fldCharType="end"/>
      </w:r>
      <w:r>
        <w:rPr>
          <w:rFonts w:ascii="Times New Roman" w:hAnsi="Times New Roman" w:cs="Times New Roman"/>
        </w:rPr>
        <w:t xml:space="preserve"> to calculate isoform abundance based on QconCAT calibration curves created from a subset of representative samples. In that way isoform abundance will be calculated retrospectively without having to re-run all 700 </w:t>
      </w:r>
      <w:r w:rsidRPr="00E63061">
        <w:rPr>
          <w:rFonts w:ascii="Times New Roman" w:hAnsi="Times New Roman" w:cs="Times New Roman"/>
          <w:i/>
        </w:rPr>
        <w:t>E. camaldulensis</w:t>
      </w:r>
      <w:r>
        <w:rPr>
          <w:rFonts w:ascii="Times New Roman" w:hAnsi="Times New Roman" w:cs="Times New Roman"/>
        </w:rPr>
        <w:t xml:space="preserve"> samples and other eucalypt samples for which I already have SWATH data.</w:t>
      </w:r>
    </w:p>
    <w:p w14:paraId="3B589658" w14:textId="0DA3C143" w:rsidR="00935A36" w:rsidRDefault="00935A36" w:rsidP="00FB125A">
      <w:pPr>
        <w:jc w:val="both"/>
        <w:rPr>
          <w:rFonts w:ascii="Times New Roman" w:eastAsia="Times New Roman" w:hAnsi="Times New Roman" w:cs="Times New Roman"/>
        </w:rPr>
      </w:pPr>
      <w:r w:rsidRPr="00935A36">
        <w:rPr>
          <w:rFonts w:ascii="Times New Roman" w:hAnsi="Times New Roman" w:cs="Times New Roman"/>
          <w:i/>
        </w:rPr>
        <w:t>In vitro measurements of Rubisco catalytic parameters</w:t>
      </w:r>
      <w:r>
        <w:rPr>
          <w:rFonts w:ascii="Times New Roman" w:hAnsi="Times New Roman" w:cs="Times New Roman"/>
          <w:i/>
        </w:rPr>
        <w:t xml:space="preserve"> </w:t>
      </w:r>
      <w:r w:rsidRPr="00935A36">
        <w:rPr>
          <w:rFonts w:ascii="Times New Roman" w:hAnsi="Times New Roman" w:cs="Times New Roman"/>
        </w:rPr>
        <w:t>(</w:t>
      </w:r>
      <w:r w:rsidRPr="00935A36">
        <w:rPr>
          <w:rFonts w:ascii="Times New Roman" w:eastAsia="Times New Roman" w:hAnsi="Times New Roman" w:cs="Times New Roman"/>
          <w:i/>
          <w:iCs/>
        </w:rPr>
        <w:t>V</w:t>
      </w:r>
      <w:r w:rsidRPr="00935A36">
        <w:rPr>
          <w:rFonts w:ascii="Times New Roman" w:eastAsia="Times New Roman" w:hAnsi="Times New Roman" w:cs="Times New Roman"/>
          <w:iCs/>
        </w:rPr>
        <w:t>c</w:t>
      </w:r>
      <w:r w:rsidRPr="00935A36">
        <w:rPr>
          <w:rFonts w:ascii="Times New Roman" w:eastAsia="Times New Roman" w:hAnsi="Times New Roman" w:cs="Times New Roman"/>
          <w:vertAlign w:val="subscript"/>
        </w:rPr>
        <w:t>max</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V</w:t>
      </w:r>
      <w:r w:rsidRPr="00935A36">
        <w:rPr>
          <w:rFonts w:ascii="Times New Roman" w:eastAsia="Times New Roman" w:hAnsi="Times New Roman" w:cs="Times New Roman"/>
        </w:rPr>
        <w:t>o</w:t>
      </w:r>
      <w:r w:rsidRPr="00935A36">
        <w:rPr>
          <w:rFonts w:ascii="Times New Roman" w:eastAsia="Times New Roman" w:hAnsi="Times New Roman" w:cs="Times New Roman"/>
          <w:vertAlign w:val="subscript"/>
        </w:rPr>
        <w:t>max</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K</w:t>
      </w:r>
      <w:r w:rsidRPr="00935A36">
        <w:rPr>
          <w:rFonts w:ascii="Times New Roman" w:eastAsia="Times New Roman" w:hAnsi="Times New Roman" w:cs="Times New Roman"/>
        </w:rPr>
        <w:t xml:space="preserve">c, </w:t>
      </w:r>
      <w:r w:rsidRPr="00935A36">
        <w:rPr>
          <w:rFonts w:ascii="Times New Roman" w:eastAsia="Times New Roman" w:hAnsi="Times New Roman" w:cs="Times New Roman"/>
          <w:i/>
        </w:rPr>
        <w:t>K</w:t>
      </w:r>
      <w:r w:rsidRPr="00935A36">
        <w:rPr>
          <w:rFonts w:ascii="Times New Roman" w:eastAsia="Times New Roman" w:hAnsi="Times New Roman" w:cs="Times New Roman"/>
        </w:rPr>
        <w:t xml:space="preserve">o, </w:t>
      </w:r>
      <w:r w:rsidRPr="00935A36">
        <w:rPr>
          <w:rFonts w:ascii="Times New Roman" w:eastAsia="Times New Roman" w:hAnsi="Times New Roman" w:cs="Times New Roman"/>
          <w:i/>
        </w:rPr>
        <w:t>k</w:t>
      </w:r>
      <w:r w:rsidRPr="00935A36">
        <w:rPr>
          <w:rFonts w:ascii="Times New Roman" w:eastAsia="Times New Roman" w:hAnsi="Times New Roman" w:cs="Times New Roman"/>
          <w:vertAlign w:val="subscript"/>
        </w:rPr>
        <w:t>cat</w:t>
      </w:r>
      <w:r w:rsidRPr="00935A36">
        <w:rPr>
          <w:rFonts w:ascii="Times New Roman" w:eastAsia="Times New Roman" w:hAnsi="Times New Roman" w:cs="Times New Roman"/>
          <w:vertAlign w:val="superscript"/>
        </w:rPr>
        <w:t>c</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k</w:t>
      </w:r>
      <w:r w:rsidRPr="00935A36">
        <w:rPr>
          <w:rFonts w:ascii="Times New Roman" w:eastAsia="Times New Roman" w:hAnsi="Times New Roman" w:cs="Times New Roman"/>
          <w:vertAlign w:val="subscript"/>
        </w:rPr>
        <w:t>cat</w:t>
      </w:r>
      <w:r w:rsidRPr="00935A36">
        <w:rPr>
          <w:rFonts w:ascii="Times New Roman" w:eastAsia="Times New Roman" w:hAnsi="Times New Roman" w:cs="Times New Roman"/>
          <w:vertAlign w:val="superscript"/>
        </w:rPr>
        <w:t>o</w:t>
      </w:r>
      <w:r w:rsidRPr="00935A36">
        <w:rPr>
          <w:rFonts w:ascii="Times New Roman" w:eastAsia="Times New Roman" w:hAnsi="Times New Roman" w:cs="Times New Roman"/>
        </w:rPr>
        <w:t xml:space="preserve">, </w:t>
      </w:r>
      <w:r w:rsidRPr="00935A36">
        <w:rPr>
          <w:rFonts w:ascii="Times New Roman" w:eastAsia="Times New Roman" w:hAnsi="Times New Roman" w:cs="Times New Roman"/>
          <w:i/>
        </w:rPr>
        <w:t>S</w:t>
      </w:r>
      <w:r w:rsidRPr="00935A36">
        <w:rPr>
          <w:rFonts w:ascii="Times New Roman" w:eastAsia="Times New Roman" w:hAnsi="Times New Roman" w:cs="Times New Roman"/>
          <w:vertAlign w:val="subscript"/>
        </w:rPr>
        <w:t>c/o</w:t>
      </w:r>
      <w:r>
        <w:rPr>
          <w:rFonts w:ascii="Times New Roman" w:eastAsia="Times New Roman" w:hAnsi="Times New Roman" w:cs="Times New Roman"/>
        </w:rPr>
        <w:t xml:space="preserve">). </w:t>
      </w:r>
      <w:r>
        <w:rPr>
          <w:rFonts w:ascii="Times New Roman" w:hAnsi="Times New Roman" w:cs="Times New Roman"/>
        </w:rPr>
        <w:t xml:space="preserve">Rubisco will be extracted from leaves of 18 species/genotypes using the </w:t>
      </w:r>
      <w:r w:rsidRPr="004F3362">
        <w:rPr>
          <w:rFonts w:ascii="Times New Roman" w:hAnsi="Times New Roman" w:cs="Times New Roman"/>
          <w:i/>
        </w:rPr>
        <w:t>Eucalyptus</w:t>
      </w:r>
      <w:r>
        <w:rPr>
          <w:rFonts w:ascii="Times New Roman" w:hAnsi="Times New Roman" w:cs="Times New Roman"/>
        </w:rPr>
        <w:t xml:space="preserve">-specific method of Sharwood </w:t>
      </w:r>
      <w:r w:rsidRPr="00334CF7">
        <w:rPr>
          <w:rFonts w:ascii="Times New Roman" w:hAnsi="Times New Roman" w:cs="Times New Roman"/>
          <w:i/>
        </w:rPr>
        <w:t>et al</w:t>
      </w:r>
      <w:r w:rsidR="00334CF7" w:rsidRPr="00334CF7">
        <w:rPr>
          <w:rFonts w:ascii="Times New Roman" w:hAnsi="Times New Roman" w:cs="Times New Roman"/>
          <w:i/>
        </w:rPr>
        <w:t>.</w:t>
      </w:r>
      <w:r w:rsidR="007B6626">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8drfuo2gl","properties":{"formattedCitation":"{\\rtf \\super 54\\nosupersub{}}","plainCitation":"54"},"citationItems":[{"id":400,"uris":["http://zotero.org/users/2536149/items/WQB9PHEE"],"uri":["http://zotero.org/users/2536149/items/WQB9PHEE"],"itemData":{"id":400,"type":"article-journal","title":"Linking photosynthesis and leaf N allocation under future elevated CO2 and climate warming in Eucalyptus globulus","container-title":"Journal of Experimental Botany","source":"academic.oup.com","URL":"https://academic.oup.com/jxb/article/doi/10.1093/jxb/erw484/2865057/Linking-photosynthesis-and-leaf-N-allocation-under","DOI":"10.1093/jxb/erw484","journalAbbreviation":"J Exp Bot","author":[{"family":"Sharwood","given":"Robert E."},{"family":"Crous","given":"Kristine Y."},{"family":"Whitney","given":"Spencer M."},{"family":"Ellsworth","given":"David S."},{"family":"Ghannoum","given":"Oula"}],"issued":{"date-parts":[["2017"]]},"accessed":{"date-parts":[["2017",3,16]]}}}],"schema":"https://github.com/citation-style-language/schema/raw/master/csl-citation.json"} </w:instrText>
      </w:r>
      <w:r w:rsidR="007B6626">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54</w:t>
      </w:r>
      <w:r w:rsidR="007B6626">
        <w:rPr>
          <w:rFonts w:ascii="Times New Roman" w:hAnsi="Times New Roman" w:cs="Times New Roman"/>
        </w:rPr>
        <w:fldChar w:fldCharType="end"/>
      </w:r>
      <w:r>
        <w:rPr>
          <w:rFonts w:ascii="Times New Roman" w:hAnsi="Times New Roman" w:cs="Times New Roman"/>
        </w:rPr>
        <w:t xml:space="preserve">. </w:t>
      </w:r>
      <w:r w:rsidR="00744406">
        <w:rPr>
          <w:rFonts w:ascii="Times New Roman" w:hAnsi="Times New Roman" w:cs="Times New Roman"/>
        </w:rPr>
        <w:t>The</w:t>
      </w:r>
      <w:r>
        <w:rPr>
          <w:rFonts w:ascii="Times New Roman" w:hAnsi="Times New Roman" w:cs="Times New Roman"/>
        </w:rPr>
        <w:t xml:space="preserve"> following will be measured at 25 </w:t>
      </w:r>
      <w:r>
        <w:rPr>
          <w:rFonts w:ascii="Times New Roman" w:hAnsi="Times New Roman" w:cs="Times New Roman"/>
        </w:rPr>
        <w:sym w:font="Symbol" w:char="F0B0"/>
      </w:r>
      <w:r>
        <w:rPr>
          <w:rFonts w:ascii="Times New Roman" w:hAnsi="Times New Roman" w:cs="Times New Roman"/>
        </w:rPr>
        <w:t xml:space="preserve">C, 35 </w:t>
      </w:r>
      <w:r>
        <w:rPr>
          <w:rFonts w:ascii="Times New Roman" w:hAnsi="Times New Roman" w:cs="Times New Roman"/>
        </w:rPr>
        <w:sym w:font="Symbol" w:char="F0B0"/>
      </w:r>
      <w:r>
        <w:rPr>
          <w:rFonts w:ascii="Times New Roman" w:hAnsi="Times New Roman" w:cs="Times New Roman"/>
        </w:rPr>
        <w:t xml:space="preserve">C, and 45 </w:t>
      </w:r>
      <w:r>
        <w:rPr>
          <w:rFonts w:ascii="Times New Roman" w:hAnsi="Times New Roman" w:cs="Times New Roman"/>
        </w:rPr>
        <w:sym w:font="Symbol" w:char="F0B0"/>
      </w:r>
      <w:r>
        <w:rPr>
          <w:rFonts w:ascii="Times New Roman" w:hAnsi="Times New Roman" w:cs="Times New Roman"/>
        </w:rPr>
        <w:t xml:space="preserve">C by </w:t>
      </w:r>
      <w:r w:rsidRPr="00397CB5">
        <w:rPr>
          <w:rFonts w:ascii="Times New Roman" w:hAnsi="Times New Roman" w:cs="Times New Roman"/>
          <w:vertAlign w:val="superscript"/>
        </w:rPr>
        <w:t>14</w:t>
      </w:r>
      <w:r>
        <w:rPr>
          <w:rFonts w:ascii="Times New Roman" w:hAnsi="Times New Roman" w:cs="Times New Roman"/>
        </w:rPr>
        <w:t>CO</w:t>
      </w:r>
      <w:r w:rsidRPr="00397CB5">
        <w:rPr>
          <w:rFonts w:ascii="Times New Roman" w:hAnsi="Times New Roman" w:cs="Times New Roman"/>
          <w:vertAlign w:val="subscript"/>
        </w:rPr>
        <w:t>2</w:t>
      </w:r>
      <w:r>
        <w:rPr>
          <w:rFonts w:ascii="Times New Roman" w:hAnsi="Times New Roman" w:cs="Times New Roman"/>
        </w:rPr>
        <w:t xml:space="preserve"> fixation assays by varying [CO</w:t>
      </w:r>
      <w:r w:rsidRPr="00522408">
        <w:rPr>
          <w:rFonts w:ascii="Times New Roman" w:hAnsi="Times New Roman" w:cs="Times New Roman"/>
          <w:vertAlign w:val="subscript"/>
        </w:rPr>
        <w:t>2</w:t>
      </w:r>
      <w:r>
        <w:rPr>
          <w:rFonts w:ascii="Times New Roman" w:hAnsi="Times New Roman" w:cs="Times New Roman"/>
        </w:rPr>
        <w:t>] and [O</w:t>
      </w:r>
      <w:r w:rsidRPr="00522408">
        <w:rPr>
          <w:rFonts w:ascii="Times New Roman" w:hAnsi="Times New Roman" w:cs="Times New Roman"/>
          <w:vertAlign w:val="subscript"/>
        </w:rPr>
        <w:t>2</w:t>
      </w:r>
      <w:r>
        <w:rPr>
          <w:rFonts w:ascii="Times New Roman" w:hAnsi="Times New Roman" w:cs="Times New Roman"/>
        </w:rPr>
        <w:t>]</w:t>
      </w:r>
      <w:r w:rsidR="00815278">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d5ksf60lv","properties":{"formattedCitation":"{\\rtf \\super 21,54\\nosupersub{}}","plainCitation":"21,54"},"citationItems":[{"id":403,"uris":["http://zotero.org/users/2536149/items/W59PURMT"],"uri":["http://zotero.org/users/2536149/items/W59PURMT"],"itemData":{"id":403,"type":"article-journal","title":"Temperature responses of Rubisco from Paniceae grasses provide opportunities for improving C3 photosynthesis","container-title":"Nature Plants","page":"16186","volume":"2","source":"www.nature.com","abstract":"The CO2-fixing enzyme Rubisco from Paniceae grasses shows extensive variation in kinetic responses. Amino acid substitutions in the large subunit could be a route to tailoring the properties of crop Rubiscos to suit future climates.","DOI":"10.1038/nplants.2016.186","ISSN":"2055-0278","language":"en","author":[{"family":"Sharwood","given":"Robert E."},{"family":"Ghannoum","given":"Oula"},{"family":"Kapralov","given":"Maxim V."},{"family":"Gunn","given":"Laura H."},{"family":"Whitney","given":"Spencer M."}],"issued":{"date-parts":[["2016",11,28]]}}},{"id":400,"uris":["http://zotero.org/users/2536149/items/WQB9PHEE"],"uri":["http://zotero.org/users/2536149/items/WQB9PHEE"],"itemData":{"id":400,"type":"article-journal","title":"Linking photosynthesis and leaf N allocation under future elevated CO2 and climate warming in Eucalyptus globulus","container-title":"Journal of Experimental Botany","source":"academic.oup.com","URL":"https://academic.oup.com/jxb/article/doi/10.1093/jxb/erw484/2865057/Linking-photosynthesis-and-leaf-N-allocation-under","DOI":"10.1093/jxb/erw484","journalAbbreviation":"J Exp Bot","author":[{"family":"Sharwood","given":"Robert E."},{"family":"Crous","given":"Kristine Y."},{"family":"Whitney","given":"Spencer M."},{"family":"Ellsworth","given":"David S."},{"family":"Ghannoum","given":"Oula"}],"issued":{"date-parts":[["2017"]]},"accessed":{"date-parts":[["2017",3,16]]}}}],"schema":"https://github.com/citation-style-language/schema/raw/master/csl-citation.json"} </w:instrText>
      </w:r>
      <w:r w:rsidR="00815278">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21,54</w:t>
      </w:r>
      <w:r w:rsidR="00815278">
        <w:rPr>
          <w:rFonts w:ascii="Times New Roman" w:hAnsi="Times New Roman" w:cs="Times New Roman"/>
        </w:rPr>
        <w:fldChar w:fldCharType="end"/>
      </w:r>
      <w:r>
        <w:rPr>
          <w:rFonts w:ascii="Times New Roman" w:hAnsi="Times New Roman" w:cs="Times New Roman"/>
        </w:rPr>
        <w:t xml:space="preserve">: </w:t>
      </w:r>
      <w:r w:rsidRPr="00177CB9">
        <w:rPr>
          <w:rFonts w:ascii="Times New Roman" w:eastAsia="Times New Roman" w:hAnsi="Times New Roman" w:cs="Times New Roman"/>
          <w:i/>
          <w:iCs/>
        </w:rPr>
        <w:t>V</w:t>
      </w:r>
      <w:r w:rsidRPr="00177CB9">
        <w:rPr>
          <w:rFonts w:ascii="Times New Roman" w:eastAsia="Times New Roman" w:hAnsi="Times New Roman" w:cs="Times New Roman"/>
          <w:iCs/>
        </w:rPr>
        <w:t>c</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xml:space="preserve"> and </w:t>
      </w:r>
      <w:r w:rsidRPr="00177CB9">
        <w:rPr>
          <w:rFonts w:ascii="Times New Roman" w:eastAsia="Times New Roman" w:hAnsi="Times New Roman" w:cs="Times New Roman"/>
          <w:i/>
        </w:rPr>
        <w:t>V</w:t>
      </w:r>
      <w:r w:rsidRPr="00177CB9">
        <w:rPr>
          <w:rFonts w:ascii="Times New Roman" w:eastAsia="Times New Roman" w:hAnsi="Times New Roman" w:cs="Times New Roman"/>
        </w:rPr>
        <w:t>o</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the substrate saturated turnover rates for CO</w:t>
      </w:r>
      <w:r w:rsidRPr="00177CB9">
        <w:rPr>
          <w:rFonts w:ascii="Times New Roman" w:eastAsia="Times New Roman" w:hAnsi="Times New Roman" w:cs="Times New Roman"/>
          <w:vertAlign w:val="subscript"/>
        </w:rPr>
        <w:t>2</w:t>
      </w:r>
      <w:r>
        <w:rPr>
          <w:rFonts w:ascii="Times New Roman" w:eastAsia="Times New Roman" w:hAnsi="Times New Roman" w:cs="Times New Roman"/>
        </w:rPr>
        <w:t xml:space="preserve"> and O</w:t>
      </w:r>
      <w:r>
        <w:rPr>
          <w:rFonts w:ascii="Times New Roman" w:eastAsia="Times New Roman" w:hAnsi="Times New Roman" w:cs="Times New Roman"/>
        </w:rPr>
        <w:softHyphen/>
      </w:r>
      <w:r w:rsidRPr="00177CB9">
        <w:rPr>
          <w:rFonts w:ascii="Times New Roman" w:eastAsia="Times New Roman" w:hAnsi="Times New Roman" w:cs="Times New Roman"/>
          <w:vertAlign w:val="subscript"/>
        </w:rPr>
        <w:t>2</w:t>
      </w:r>
      <w:r>
        <w:rPr>
          <w:rFonts w:ascii="Times New Roman" w:eastAsia="Times New Roman" w:hAnsi="Times New Roman" w:cs="Times New Roman"/>
        </w:rPr>
        <w:t xml:space="preserve">, respectively; </w:t>
      </w:r>
      <w:r w:rsidRPr="00177CB9">
        <w:rPr>
          <w:rFonts w:ascii="Times New Roman" w:eastAsia="Times New Roman" w:hAnsi="Times New Roman" w:cs="Times New Roman"/>
          <w:i/>
        </w:rPr>
        <w:t>K</w:t>
      </w:r>
      <w:r>
        <w:rPr>
          <w:rFonts w:ascii="Times New Roman" w:eastAsia="Times New Roman" w:hAnsi="Times New Roman" w:cs="Times New Roman"/>
        </w:rPr>
        <w:t xml:space="preserve">c and </w:t>
      </w:r>
      <w:r w:rsidRPr="00177CB9">
        <w:rPr>
          <w:rFonts w:ascii="Times New Roman" w:eastAsia="Times New Roman" w:hAnsi="Times New Roman" w:cs="Times New Roman"/>
          <w:i/>
        </w:rPr>
        <w:t>K</w:t>
      </w:r>
      <w:r>
        <w:rPr>
          <w:rFonts w:ascii="Times New Roman" w:eastAsia="Times New Roman" w:hAnsi="Times New Roman" w:cs="Times New Roman"/>
        </w:rPr>
        <w:t>o, Michaelis constants (</w:t>
      </w:r>
      <w:r w:rsidRPr="00FF2CA4">
        <w:rPr>
          <w:rFonts w:ascii="Times New Roman" w:eastAsia="Times New Roman" w:hAnsi="Times New Roman" w:cs="Times New Roman"/>
          <w:i/>
        </w:rPr>
        <w:t>K</w:t>
      </w:r>
      <w:r>
        <w:rPr>
          <w:rFonts w:ascii="Times New Roman" w:eastAsia="Times New Roman" w:hAnsi="Times New Roman" w:cs="Times New Roman"/>
        </w:rPr>
        <w:t>m) for CO</w:t>
      </w:r>
      <w:r w:rsidRPr="00177CB9">
        <w:rPr>
          <w:rFonts w:ascii="Times New Roman" w:eastAsia="Times New Roman" w:hAnsi="Times New Roman" w:cs="Times New Roman"/>
          <w:vertAlign w:val="subscript"/>
        </w:rPr>
        <w:t>2</w:t>
      </w:r>
      <w:r>
        <w:rPr>
          <w:rFonts w:ascii="Times New Roman" w:eastAsia="Times New Roman" w:hAnsi="Times New Roman" w:cs="Times New Roman"/>
        </w:rPr>
        <w:t xml:space="preserve"> and O</w:t>
      </w:r>
      <w:r>
        <w:rPr>
          <w:rFonts w:ascii="Times New Roman" w:eastAsia="Times New Roman" w:hAnsi="Times New Roman" w:cs="Times New Roman"/>
        </w:rPr>
        <w:softHyphen/>
      </w:r>
      <w:r w:rsidRPr="00177CB9">
        <w:rPr>
          <w:rFonts w:ascii="Times New Roman" w:eastAsia="Times New Roman" w:hAnsi="Times New Roman" w:cs="Times New Roman"/>
          <w:vertAlign w:val="subscript"/>
        </w:rPr>
        <w:t>2</w:t>
      </w:r>
      <w:r>
        <w:rPr>
          <w:rFonts w:ascii="Times New Roman" w:eastAsia="Times New Roman" w:hAnsi="Times New Roman" w:cs="Times New Roman"/>
        </w:rPr>
        <w:t>.</w:t>
      </w:r>
    </w:p>
    <w:p w14:paraId="508C8542" w14:textId="33FCA744" w:rsidR="00935A36" w:rsidRDefault="00935A36" w:rsidP="00FB125A">
      <w:pPr>
        <w:ind w:firstLine="425"/>
        <w:jc w:val="both"/>
        <w:rPr>
          <w:rFonts w:ascii="Times New Roman" w:eastAsia="Times New Roman" w:hAnsi="Times New Roman" w:cs="Times New Roman"/>
        </w:rPr>
      </w:pPr>
      <w:r>
        <w:rPr>
          <w:rFonts w:ascii="Times New Roman" w:eastAsia="Times New Roman" w:hAnsi="Times New Roman" w:cs="Times New Roman"/>
        </w:rPr>
        <w:t xml:space="preserve">Rubisco active sites will be measured by </w:t>
      </w:r>
      <w:r w:rsidRPr="000E0E0C">
        <w:rPr>
          <w:rFonts w:ascii="Times New Roman" w:eastAsia="Times New Roman" w:hAnsi="Times New Roman" w:cs="Times New Roman"/>
        </w:rPr>
        <w:t>[</w:t>
      </w:r>
      <w:r w:rsidRPr="000E0E0C">
        <w:rPr>
          <w:rFonts w:ascii="Times New Roman" w:eastAsia="Times New Roman" w:hAnsi="Times New Roman" w:cs="Times New Roman"/>
          <w:vertAlign w:val="superscript"/>
        </w:rPr>
        <w:t>14</w:t>
      </w:r>
      <w:r w:rsidRPr="000E0E0C">
        <w:rPr>
          <w:rFonts w:ascii="Times New Roman" w:eastAsia="Times New Roman" w:hAnsi="Times New Roman" w:cs="Times New Roman"/>
        </w:rPr>
        <w:t>C]carboxyarabinitol-P</w:t>
      </w:r>
      <w:r w:rsidRPr="000E0E0C">
        <w:rPr>
          <w:rFonts w:ascii="Times New Roman" w:eastAsia="Times New Roman" w:hAnsi="Times New Roman" w:cs="Times New Roman"/>
          <w:vertAlign w:val="subscript"/>
        </w:rPr>
        <w:t>2</w:t>
      </w:r>
      <w:r>
        <w:rPr>
          <w:rFonts w:ascii="Times New Roman" w:eastAsia="Times New Roman" w:hAnsi="Times New Roman" w:cs="Times New Roman"/>
        </w:rPr>
        <w:t xml:space="preserve"> binding</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1tkn9jo98h","properties":{"formattedCitation":"{\\rtf \\super 55\\nosupersub{}}","plainCitation":"55"},"citationItems":[{"id":405,"uris":["http://zotero.org/users/2536149/items/IQEK4H39"],"uri":["http://zotero.org/users/2536149/items/IQEK4H39"],"itemData":{"id":405,"type":"article-journal","title":"The Catalytic Properties of Hybrid Rubisco Comprising Tobacco Small and Sunflower Large Subunits Mirror the Kinetically Equivalent Source Rubiscos and Can Support Tobacco Growth","container-title":"Plant Physiology","page":"83-96","volume":"146","issue":"1","source":"www.plantphysiol.org","abstract":"Plastomic replacement of the tobacco (Nicotiana tabacum) Rubisco large subunit gene (rbcL) with that from sunflower (Helianthus annuus; rbcLS) produced tobaccoRst transformants that produced a hybrid Rubisco consisting of sunflower large and tobacco small subunits (LsSt). The tobaccoRst plants required CO2 (0.5% v/v) supplementation to grow autotrophically from seed despite the substrate saturated carboxylation rate, Km, for CO2 and CO2/O2 selectivity of the LsSt enzyme mirroring the kinetically equivalent tobacco and sunflower Rubiscos. Consequently, at the onset of exponential growth when the source strength and leaf LsSt content were sufficient, tobaccoRst plants grew to maturity without CO2 supplementation. When grown under a high pCO2, the tobaccoRst seedlings grew slower than tobacco and exhibited unique growth phenotypes: Juvenile plants formed clusters of 10 to 20 structurally simple oblanceolate leaves, developed multiple apical meristems, and the mature leaves displayed marginal curling and dimpling. Depending on developmental stage, the LsSt content in tobaccoRst leaves was 4- to 7-fold less than tobacco, and gas exchange coupled with chlorophyll fluorescence showed that at 2 mbar pCO2 and growth illumination CO2 assimilation in mature tobaccoRst leaves remained limited by Rubisco activity and its rate (approximately 11 μmol m−2 s−1) was half that of tobacco controls. 35S-methionine labeling showed the stability of assembled LsSt was similar to tobacco Rubisco and measurements of light transient CO2 assimilation rates showed LsSt was adequately regulated by tobacco Rubisco activase. We conclude limitations to tobaccoRst growth primarily stem from reduced rbcLS mRNA levels and the translation and/or assembly of sunflower large with the tobacco small subunits that restricted LsSt synthesis.","DOI":"10.1104/pp.107.109058","ISSN":", 1532-2548","note":"PMID: 17993544","journalAbbreviation":"Plant Physiol.","language":"en","author":[{"family":"Sharwood","given":"Robert Edward"},{"family":"Caemmerer","given":"Susanne","dropping-particle":"von"},{"family":"Maliga","given":"Pal"},{"family":"Whitney","given":"Spencer Michael"}],"issued":{"date-parts":[["2008",1,1]]}}}],"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5</w:t>
      </w:r>
      <w:r w:rsidR="00056F18">
        <w:rPr>
          <w:rFonts w:ascii="Times New Roman" w:eastAsia="Times New Roman" w:hAnsi="Times New Roman" w:cs="Times New Roman"/>
        </w:rPr>
        <w:fldChar w:fldCharType="end"/>
      </w:r>
      <w:r>
        <w:rPr>
          <w:rFonts w:ascii="Times New Roman" w:eastAsia="Times New Roman" w:hAnsi="Times New Roman" w:cs="Times New Roman"/>
        </w:rPr>
        <w:t xml:space="preserve">. The substrate turnover numbers, </w:t>
      </w:r>
      <w:r w:rsidRPr="005123C1">
        <w:rPr>
          <w:rFonts w:ascii="Times New Roman" w:eastAsia="Times New Roman" w:hAnsi="Times New Roman" w:cs="Times New Roman"/>
          <w:i/>
        </w:rPr>
        <w:t>k</w:t>
      </w:r>
      <w:r w:rsidRPr="005123C1">
        <w:rPr>
          <w:rFonts w:ascii="Times New Roman" w:eastAsia="Times New Roman" w:hAnsi="Times New Roman" w:cs="Times New Roman"/>
          <w:vertAlign w:val="subscript"/>
        </w:rPr>
        <w:t>cat</w:t>
      </w:r>
      <w:r w:rsidRPr="005123C1">
        <w:rPr>
          <w:rFonts w:ascii="Times New Roman" w:eastAsia="Times New Roman" w:hAnsi="Times New Roman" w:cs="Times New Roman"/>
          <w:vertAlign w:val="superscript"/>
        </w:rPr>
        <w:t>c</w:t>
      </w:r>
      <w:r>
        <w:rPr>
          <w:rFonts w:ascii="Times New Roman" w:eastAsia="Times New Roman" w:hAnsi="Times New Roman" w:cs="Times New Roman"/>
        </w:rPr>
        <w:t xml:space="preserve"> and </w:t>
      </w:r>
      <w:r w:rsidRPr="005123C1">
        <w:rPr>
          <w:rFonts w:ascii="Times New Roman" w:eastAsia="Times New Roman" w:hAnsi="Times New Roman" w:cs="Times New Roman"/>
          <w:i/>
        </w:rPr>
        <w:t>k</w:t>
      </w:r>
      <w:r w:rsidRPr="005123C1">
        <w:rPr>
          <w:rFonts w:ascii="Times New Roman" w:eastAsia="Times New Roman" w:hAnsi="Times New Roman" w:cs="Times New Roman"/>
          <w:vertAlign w:val="subscript"/>
        </w:rPr>
        <w:t>cat</w:t>
      </w:r>
      <w:r>
        <w:rPr>
          <w:rFonts w:ascii="Times New Roman" w:eastAsia="Times New Roman" w:hAnsi="Times New Roman" w:cs="Times New Roman"/>
          <w:vertAlign w:val="superscript"/>
        </w:rPr>
        <w:t>o</w:t>
      </w:r>
      <w:r>
        <w:rPr>
          <w:rFonts w:ascii="Times New Roman" w:eastAsia="Times New Roman" w:hAnsi="Times New Roman" w:cs="Times New Roman"/>
        </w:rPr>
        <w:t xml:space="preserve"> will be calculated as either </w:t>
      </w:r>
      <w:r w:rsidRPr="00177CB9">
        <w:rPr>
          <w:rFonts w:ascii="Times New Roman" w:eastAsia="Times New Roman" w:hAnsi="Times New Roman" w:cs="Times New Roman"/>
          <w:i/>
          <w:iCs/>
        </w:rPr>
        <w:t>V</w:t>
      </w:r>
      <w:r w:rsidRPr="00177CB9">
        <w:rPr>
          <w:rFonts w:ascii="Times New Roman" w:eastAsia="Times New Roman" w:hAnsi="Times New Roman" w:cs="Times New Roman"/>
          <w:iCs/>
        </w:rPr>
        <w:t>c</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xml:space="preserve"> or </w:t>
      </w:r>
      <w:r w:rsidRPr="00177CB9">
        <w:rPr>
          <w:rFonts w:ascii="Times New Roman" w:eastAsia="Times New Roman" w:hAnsi="Times New Roman" w:cs="Times New Roman"/>
          <w:i/>
        </w:rPr>
        <w:t>V</w:t>
      </w:r>
      <w:r w:rsidRPr="00177CB9">
        <w:rPr>
          <w:rFonts w:ascii="Times New Roman" w:eastAsia="Times New Roman" w:hAnsi="Times New Roman" w:cs="Times New Roman"/>
        </w:rPr>
        <w:t>o</w:t>
      </w:r>
      <w:r w:rsidRPr="00177CB9">
        <w:rPr>
          <w:rFonts w:ascii="Times New Roman" w:eastAsia="Times New Roman" w:hAnsi="Times New Roman" w:cs="Times New Roman"/>
          <w:vertAlign w:val="subscript"/>
        </w:rPr>
        <w:t>max</w:t>
      </w:r>
      <w:r>
        <w:rPr>
          <w:rFonts w:ascii="Times New Roman" w:eastAsia="Times New Roman" w:hAnsi="Times New Roman" w:cs="Times New Roman"/>
        </w:rPr>
        <w:t xml:space="preserve"> divided by the number of Rubisco active sites, respectively. </w:t>
      </w:r>
    </w:p>
    <w:p w14:paraId="39E12645" w14:textId="7C738997" w:rsidR="00935A36" w:rsidRPr="00613A31" w:rsidRDefault="00935A36" w:rsidP="00FB125A">
      <w:pPr>
        <w:ind w:firstLine="425"/>
        <w:jc w:val="both"/>
        <w:rPr>
          <w:rFonts w:ascii="Times New Roman" w:eastAsia="Times New Roman" w:hAnsi="Times New Roman" w:cs="Times New Roman"/>
        </w:rPr>
      </w:pPr>
      <w:r>
        <w:rPr>
          <w:rFonts w:ascii="Times New Roman" w:eastAsia="Times New Roman" w:hAnsi="Times New Roman" w:cs="Times New Roman"/>
        </w:rPr>
        <w:t xml:space="preserve">The </w:t>
      </w:r>
      <w:r w:rsidRPr="00685322">
        <w:rPr>
          <w:rFonts w:ascii="Times New Roman" w:eastAsia="Times New Roman" w:hAnsi="Times New Roman" w:cs="Times New Roman"/>
        </w:rPr>
        <w:t>CO</w:t>
      </w:r>
      <w:r w:rsidRPr="00685322">
        <w:rPr>
          <w:rFonts w:ascii="Times New Roman" w:eastAsia="Times New Roman" w:hAnsi="Times New Roman" w:cs="Times New Roman"/>
          <w:vertAlign w:val="subscript"/>
        </w:rPr>
        <w:t>2</w:t>
      </w:r>
      <w:r>
        <w:rPr>
          <w:rFonts w:ascii="Times New Roman" w:eastAsia="Times New Roman" w:hAnsi="Times New Roman" w:cs="Times New Roman"/>
        </w:rPr>
        <w:t>/O</w:t>
      </w:r>
      <w:r w:rsidRPr="00685322">
        <w:rPr>
          <w:rFonts w:ascii="Times New Roman" w:eastAsia="Times New Roman" w:hAnsi="Times New Roman" w:cs="Times New Roman"/>
          <w:vertAlign w:val="subscript"/>
        </w:rPr>
        <w:t>2</w:t>
      </w:r>
      <w:r w:rsidRPr="00685322">
        <w:rPr>
          <w:rFonts w:ascii="Times New Roman" w:eastAsia="Times New Roman" w:hAnsi="Times New Roman" w:cs="Times New Roman"/>
        </w:rPr>
        <w:t xml:space="preserve"> specificity</w:t>
      </w:r>
      <w:r>
        <w:rPr>
          <w:rFonts w:ascii="Times New Roman" w:eastAsia="Times New Roman" w:hAnsi="Times New Roman" w:cs="Times New Roman"/>
        </w:rPr>
        <w:t xml:space="preserve"> (</w:t>
      </w:r>
      <w:r w:rsidRPr="00613A31">
        <w:rPr>
          <w:rFonts w:ascii="Times New Roman" w:eastAsia="Times New Roman" w:hAnsi="Times New Roman" w:cs="Times New Roman"/>
          <w:i/>
        </w:rPr>
        <w:t>S</w:t>
      </w:r>
      <w:r w:rsidRPr="00613A31">
        <w:rPr>
          <w:rFonts w:ascii="Times New Roman" w:eastAsia="Times New Roman" w:hAnsi="Times New Roman" w:cs="Times New Roman"/>
          <w:vertAlign w:val="subscript"/>
        </w:rPr>
        <w:t>c/o</w:t>
      </w:r>
      <w:r>
        <w:rPr>
          <w:rFonts w:ascii="Times New Roman" w:eastAsia="Times New Roman" w:hAnsi="Times New Roman" w:cs="Times New Roman"/>
        </w:rPr>
        <w:t>) of</w:t>
      </w:r>
      <w:r w:rsidR="00744406">
        <w:rPr>
          <w:rFonts w:ascii="Times New Roman" w:eastAsia="Times New Roman" w:hAnsi="Times New Roman" w:cs="Times New Roman"/>
        </w:rPr>
        <w:t xml:space="preserve"> purified</w:t>
      </w:r>
      <w:r>
        <w:rPr>
          <w:rFonts w:ascii="Times New Roman" w:eastAsia="Times New Roman" w:hAnsi="Times New Roman" w:cs="Times New Roman"/>
        </w:rPr>
        <w:t xml:space="preserve"> Rubisco</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18c5ovf6tb","properties":{"formattedCitation":"{\\rtf \\super 54,55\\nosupersub{}}","plainCitation":"54,55"},"citationItems":[{"id":405,"uris":["http://zotero.org/users/2536149/items/IQEK4H39"],"uri":["http://zotero.org/users/2536149/items/IQEK4H39"],"itemData":{"id":405,"type":"article-journal","title":"The Catalytic Properties of Hybrid Rubisco Comprising Tobacco Small and Sunflower Large Subunits Mirror the Kinetically Equivalent Source Rubiscos and Can Support Tobacco Growth","container-title":"Plant Physiology","page":"83-96","volume":"146","issue":"1","source":"www.plantphysiol.org","abstract":"Plastomic replacement of the tobacco (Nicotiana tabacum) Rubisco large subunit gene (rbcL) with that from sunflower (Helianthus annuus; rbcLS) produced tobaccoRst transformants that produced a hybrid Rubisco consisting of sunflower large and tobacco small subunits (LsSt). The tobaccoRst plants required CO2 (0.5% v/v) supplementation to grow autotrophically from seed despite the substrate saturated carboxylation rate, Km, for CO2 and CO2/O2 selectivity of the LsSt enzyme mirroring the kinetically equivalent tobacco and sunflower Rubiscos. Consequently, at the onset of exponential growth when the source strength and leaf LsSt content were sufficient, tobaccoRst plants grew to maturity without CO2 supplementation. When grown under a high pCO2, the tobaccoRst seedlings grew slower than tobacco and exhibited unique growth phenotypes: Juvenile plants formed clusters of 10 to 20 structurally simple oblanceolate leaves, developed multiple apical meristems, and the mature leaves displayed marginal curling and dimpling. Depending on developmental stage, the LsSt content in tobaccoRst leaves was 4- to 7-fold less than tobacco, and gas exchange coupled with chlorophyll fluorescence showed that at 2 mbar pCO2 and growth illumination CO2 assimilation in mature tobaccoRst leaves remained limited by Rubisco activity and its rate (approximately 11 μmol m−2 s−1) was half that of tobacco controls. 35S-methionine labeling showed the stability of assembled LsSt was similar to tobacco Rubisco and measurements of light transient CO2 assimilation rates showed LsSt was adequately regulated by tobacco Rubisco activase. We conclude limitations to tobaccoRst growth primarily stem from reduced rbcLS mRNA levels and the translation and/or assembly of sunflower large with the tobacco small subunits that restricted LsSt synthesis.","DOI":"10.1104/pp.107.109058","ISSN":", 1532-2548","note":"PMID: 17993544","journalAbbreviation":"Plant Physiol.","language":"en","author":[{"family":"Sharwood","given":"Robert Edward"},{"family":"Caemmerer","given":"Susanne","dropping-particle":"von"},{"family":"Maliga","given":"Pal"},{"family":"Whitney","given":"Spencer Michael"}],"issued":{"date-parts":[["2008",1,1]]}}},{"id":400,"uris":["http://zotero.org/users/2536149/items/WQB9PHEE"],"uri":["http://zotero.org/users/2536149/items/WQB9PHEE"],"itemData":{"id":400,"type":"article-journal","title":"Linking photosynthesis and leaf N allocation under future elevated CO2 and climate warming in Eucalyptus globulus","container-title":"Journal of Experimental Botany","source":"academic.oup.com","URL":"https://academic.oup.com/jxb/article/doi/10.1093/jxb/erw484/2865057/Linking-photosynthesis-and-leaf-N-allocation-under","DOI":"10.1093/jxb/erw484","journalAbbreviation":"J Exp Bot","author":[{"family":"Sharwood","given":"Robert E."},{"family":"Crous","given":"Kristine Y."},{"family":"Whitney","given":"Spencer M."},{"family":"Ellsworth","given":"David S."},{"family":"Ghannoum","given":"Oula"}],"issued":{"date-parts":[["2017"]]},"accessed":{"date-parts":[["2017",3,16]]}}}],"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4,55</w:t>
      </w:r>
      <w:r w:rsidR="00056F18">
        <w:rPr>
          <w:rFonts w:ascii="Times New Roman" w:eastAsia="Times New Roman" w:hAnsi="Times New Roman" w:cs="Times New Roman"/>
        </w:rPr>
        <w:fldChar w:fldCharType="end"/>
      </w:r>
      <w:r>
        <w:rPr>
          <w:rFonts w:ascii="Times New Roman" w:eastAsia="Times New Roman" w:hAnsi="Times New Roman" w:cs="Times New Roman"/>
        </w:rPr>
        <w:t xml:space="preserve"> will be determined </w:t>
      </w:r>
      <w:r>
        <w:rPr>
          <w:rFonts w:ascii="Times New Roman" w:hAnsi="Times New Roman" w:cs="Times New Roman"/>
        </w:rPr>
        <w:t xml:space="preserve">at 25 </w:t>
      </w:r>
      <w:r>
        <w:rPr>
          <w:rFonts w:ascii="Times New Roman" w:hAnsi="Times New Roman" w:cs="Times New Roman"/>
        </w:rPr>
        <w:sym w:font="Symbol" w:char="F0B0"/>
      </w:r>
      <w:r>
        <w:rPr>
          <w:rFonts w:ascii="Times New Roman" w:hAnsi="Times New Roman" w:cs="Times New Roman"/>
        </w:rPr>
        <w:t xml:space="preserve">C, 35 </w:t>
      </w:r>
      <w:r>
        <w:rPr>
          <w:rFonts w:ascii="Times New Roman" w:hAnsi="Times New Roman" w:cs="Times New Roman"/>
        </w:rPr>
        <w:sym w:font="Symbol" w:char="F0B0"/>
      </w:r>
      <w:r>
        <w:rPr>
          <w:rFonts w:ascii="Times New Roman" w:hAnsi="Times New Roman" w:cs="Times New Roman"/>
        </w:rPr>
        <w:t xml:space="preserve">C, and 45 </w:t>
      </w:r>
      <w:r>
        <w:rPr>
          <w:rFonts w:ascii="Times New Roman" w:hAnsi="Times New Roman" w:cs="Times New Roman"/>
        </w:rPr>
        <w:sym w:font="Symbol" w:char="F0B0"/>
      </w:r>
      <w:r>
        <w:rPr>
          <w:rFonts w:ascii="Times New Roman" w:hAnsi="Times New Roman" w:cs="Times New Roman"/>
        </w:rPr>
        <w:t xml:space="preserve">C </w:t>
      </w:r>
      <w:r>
        <w:rPr>
          <w:rFonts w:ascii="Times New Roman" w:eastAsia="Times New Roman" w:hAnsi="Times New Roman" w:cs="Times New Roman"/>
        </w:rPr>
        <w:t>by measuring radio-labelled carboxylation and oxygenation products of [1-</w:t>
      </w:r>
      <w:r>
        <w:rPr>
          <w:rFonts w:ascii="Times New Roman" w:eastAsia="Times New Roman" w:hAnsi="Times New Roman" w:cs="Times New Roman"/>
          <w:vertAlign w:val="superscript"/>
        </w:rPr>
        <w:t>14</w:t>
      </w:r>
      <w:r>
        <w:rPr>
          <w:rFonts w:ascii="Times New Roman" w:eastAsia="Times New Roman" w:hAnsi="Times New Roman" w:cs="Times New Roman"/>
        </w:rPr>
        <w:t>C]RuBP by HPLC and scintillation counting</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4tbh8i3qi","properties":{"formattedCitation":"{\\rtf \\super 56\\nosupersub{}}","plainCitation":"56"},"citationItems":[{"id":329,"uris":["http://zotero.org/users/2536149/items/J4PX3UGF"],"uri":["http://zotero.org/users/2536149/items/J4PX3UGF"],"itemData":{"id":329,"type":"article-journal","title":"An Improved Method for Measuring the CO2/O2 Specificity of Ribulosebisphosphate Carboxylase-Oxygenase","container-title":"Functional Plant Biology","page":"449-461","volume":"21","issue":"4","source":"www.publish.csiro.au","abstract":"Functional Plant Biology is an international journal of plant function publishing high quality research papers in all areas of plant physiology, applied agricultural research and pure molecular biology","DOI":"10.1071/pp9940449","ISSN":"1445-4416","journalAbbreviation":"Functional Plant Biol.","language":"en","author":[{"family":"Kane","given":"H. J."},{"family":"Viil","given":"J."},{"family":"Entsch","given":"B."},{"family":"Paul","given":"K."},{"family":"Morell","given":"M. K."},{"family":"Andrews","given":"T. J."}],"issued":{"date-parts":[["1994",8,1]]}}}],"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6</w:t>
      </w:r>
      <w:r w:rsidR="00056F18">
        <w:rPr>
          <w:rFonts w:ascii="Times New Roman" w:eastAsia="Times New Roman" w:hAnsi="Times New Roman" w:cs="Times New Roman"/>
        </w:rPr>
        <w:fldChar w:fldCharType="end"/>
      </w:r>
      <w:r>
        <w:rPr>
          <w:rFonts w:ascii="Times New Roman" w:eastAsia="Times New Roman" w:hAnsi="Times New Roman" w:cs="Times New Roman"/>
        </w:rPr>
        <w:t>.</w:t>
      </w:r>
    </w:p>
    <w:p w14:paraId="0D85F11F" w14:textId="6990F2FC" w:rsidR="00935A36" w:rsidRDefault="00935A36" w:rsidP="007A43CD">
      <w:pPr>
        <w:ind w:firstLine="425"/>
        <w:jc w:val="both"/>
        <w:rPr>
          <w:rFonts w:ascii="Times New Roman" w:eastAsia="Times New Roman" w:hAnsi="Times New Roman" w:cs="Times New Roman"/>
        </w:rPr>
      </w:pPr>
      <w:r>
        <w:rPr>
          <w:rFonts w:ascii="Times New Roman" w:eastAsia="Times New Roman" w:hAnsi="Times New Roman" w:cs="Times New Roman"/>
        </w:rPr>
        <w:t>Rubisco integrity in th</w:t>
      </w:r>
      <w:r w:rsidR="007F5707">
        <w:rPr>
          <w:rFonts w:ascii="Times New Roman" w:eastAsia="Times New Roman" w:hAnsi="Times New Roman" w:cs="Times New Roman"/>
        </w:rPr>
        <w:t>e enzyme extracts will be analys</w:t>
      </w:r>
      <w:r>
        <w:rPr>
          <w:rFonts w:ascii="Times New Roman" w:eastAsia="Times New Roman" w:hAnsi="Times New Roman" w:cs="Times New Roman"/>
        </w:rPr>
        <w:t>ed by SDS-PAGE. Rubisco isoform compositions in the enzyme extracts will be quantified by SWATH including isotope label</w:t>
      </w:r>
      <w:r w:rsidR="00935CF7">
        <w:rPr>
          <w:rFonts w:ascii="Times New Roman" w:eastAsia="Times New Roman" w:hAnsi="Times New Roman" w:cs="Times New Roman"/>
        </w:rPr>
        <w:t>led internal peptide standards.</w:t>
      </w:r>
    </w:p>
    <w:p w14:paraId="55B6DD26" w14:textId="755B5A94" w:rsidR="00935A36" w:rsidRDefault="00935A36" w:rsidP="007A43CD">
      <w:pPr>
        <w:jc w:val="both"/>
        <w:rPr>
          <w:rFonts w:ascii="Times New Roman" w:eastAsia="Times New Roman" w:hAnsi="Times New Roman" w:cs="Times New Roman"/>
        </w:rPr>
      </w:pPr>
      <w:r w:rsidRPr="00935A36">
        <w:rPr>
          <w:rFonts w:ascii="Times New Roman" w:eastAsia="Times New Roman" w:hAnsi="Times New Roman" w:cs="Times New Roman"/>
          <w:i/>
        </w:rPr>
        <w:t>Rubisco activase (RCA) isoform activities</w:t>
      </w:r>
      <w:r>
        <w:rPr>
          <w:rFonts w:ascii="Times New Roman" w:eastAsia="Times New Roman" w:hAnsi="Times New Roman" w:cs="Times New Roman"/>
          <w:i/>
        </w:rPr>
        <w:t>.</w:t>
      </w:r>
      <w:r>
        <w:rPr>
          <w:rFonts w:ascii="Times New Roman" w:eastAsia="Times New Roman" w:hAnsi="Times New Roman" w:cs="Times New Roman"/>
        </w:rPr>
        <w:t xml:space="preserve"> Twenty Rubisco activase isoforms will be expressed in </w:t>
      </w:r>
      <w:r w:rsidRPr="009F7F45">
        <w:rPr>
          <w:rFonts w:ascii="Times New Roman" w:eastAsia="Times New Roman" w:hAnsi="Times New Roman" w:cs="Times New Roman"/>
          <w:i/>
        </w:rPr>
        <w:t>E. coli</w:t>
      </w:r>
      <w:r>
        <w:rPr>
          <w:rFonts w:ascii="Times New Roman" w:eastAsia="Times New Roman" w:hAnsi="Times New Roman" w:cs="Times New Roman"/>
        </w:rPr>
        <w:t xml:space="preserve"> using commercially </w:t>
      </w:r>
      <w:proofErr w:type="spellStart"/>
      <w:r>
        <w:rPr>
          <w:rFonts w:ascii="Times New Roman" w:eastAsia="Times New Roman" w:hAnsi="Times New Roman" w:cs="Times New Roman"/>
        </w:rPr>
        <w:t>synthesi</w:t>
      </w:r>
      <w:r w:rsidR="007F5707">
        <w:rPr>
          <w:rFonts w:ascii="Times New Roman" w:eastAsia="Times New Roman" w:hAnsi="Times New Roman" w:cs="Times New Roman"/>
        </w:rPr>
        <w:t>s</w:t>
      </w:r>
      <w:r>
        <w:rPr>
          <w:rFonts w:ascii="Times New Roman" w:eastAsia="Times New Roman" w:hAnsi="Times New Roman" w:cs="Times New Roman"/>
        </w:rPr>
        <w:t>ed</w:t>
      </w:r>
      <w:proofErr w:type="spellEnd"/>
      <w:r>
        <w:rPr>
          <w:rFonts w:ascii="Times New Roman" w:eastAsia="Times New Roman" w:hAnsi="Times New Roman" w:cs="Times New Roman"/>
        </w:rPr>
        <w:t xml:space="preserve"> genes (</w:t>
      </w:r>
      <w:proofErr w:type="spellStart"/>
      <w:r>
        <w:rPr>
          <w:rFonts w:ascii="Times New Roman" w:eastAsia="Times New Roman" w:hAnsi="Times New Roman" w:cs="Times New Roman"/>
        </w:rPr>
        <w:t>GeneArt</w:t>
      </w:r>
      <w:proofErr w:type="spellEnd"/>
      <w:r>
        <w:rPr>
          <w:rFonts w:ascii="Times New Roman" w:eastAsia="Times New Roman" w:hAnsi="Times New Roman" w:cs="Times New Roman"/>
        </w:rPr>
        <w:t>). The rates at which they activate Rubisco will be quantified at four temperatures</w:t>
      </w:r>
      <w:r>
        <w:rPr>
          <w:rFonts w:ascii="Times New Roman" w:hAnsi="Times New Roman" w:cs="Times New Roman"/>
        </w:rPr>
        <w:t>.</w:t>
      </w:r>
      <w:r>
        <w:rPr>
          <w:rFonts w:ascii="Times New Roman" w:eastAsia="Times New Roman" w:hAnsi="Times New Roman" w:cs="Times New Roman"/>
        </w:rPr>
        <w:t xml:space="preserve"> His-tagged RCA-ubiquitin fusion proteins will be purified by nickel affinity chromatography and the ubiquitin removed enzymatically</w:t>
      </w:r>
      <w:r w:rsidR="00056F18">
        <w:rPr>
          <w:rFonts w:ascii="Times New Roman" w:eastAsia="Times New Roman" w:hAnsi="Times New Roman" w:cs="Times New Roman"/>
        </w:rPr>
        <w:fldChar w:fldCharType="begin"/>
      </w:r>
      <w:r w:rsidR="00304EFA">
        <w:rPr>
          <w:rFonts w:ascii="Times New Roman" w:eastAsia="Times New Roman" w:hAnsi="Times New Roman" w:cs="Times New Roman"/>
        </w:rPr>
        <w:instrText xml:space="preserve"> ADDIN ZOTERO_ITEM CSL_CITATION {"citationID":"ls1v31tms","properties":{"formattedCitation":"{\\rtf \\super 57\\uc0\\u8211{}59\\nosupersub{}}","plainCitation":"57–59"},"citationItems":[{"id":332,"uris":["http://zotero.org/users/2536149/items/TITTU69F"],"uri":["http://zotero.org/users/2536149/items/TITTU69F"],"itemData":{"id":332,"type":"article-journal","title":"Using deubiquitylating enzymes as research tools","container-title":"Methods in Enzymology","page":"540-554","volume":"398","source":"PubMed","abstract":"Ubiquitin is synthesized in eukaryotes as a linear fusion with a normal peptide bond either to itself or to one of two ribosomal proteins and, in the latter case, enhances the yield of these ribosomal proteins and/or their incorporation into the ribosome. Such fusions are cleaved rapidly by a variety of deubiquitylating enzymes. Expression of heterologous proteins as linear ubiquitin fusions has been found to significantly increase the yield of unstable or poorly expressed proteins in either bacterial or eukaryotic hosts. If expressed in bacterial cells, the fusion is not cleaved due to the absence of deubiquitylating activity and can be purified intact. We have developed an efficient expression system, utilizing the ubiquitin fusion technique and a robust deubiquitylating enzyme, which allows convenient high yield and easy purification of authentic proteins. An affinity purification tag on both the ubiquitin fusion and the deubiquitylating enzyme allows their easy purification and the easy removal of unwanted components after cleavage, leaving the desired protein as the only soluble product. Ubiquitin is also conjugated to epsilon amino groups in lysine side chains of target proteins to form a so-called isopeptide linkage. Either a single ubiquitin can be conjugated or other lysines within ubiquitin can be acceptors for further conjugation, leading to formation of a branched, isopeptide-linked ubiquitin chain. Removal of these ubiquitin moieties or chains in vitro would be a valuable tool in the ubiquitinologists tool kit to simplify downstream studies on ubiquitylated targets. The robust deubiquitylating enzyme described earlier is also very useful for this task.","DOI":"10.1016/S0076-6879(05)98044-0","ISSN":"0076-6879","note":"PMID: 16275357","journalAbbreviation":"Meth. Enzymol.","language":"eng","author":[{"family":"Baker","given":"Rohan T."},{"family":"Catanzariti","given":"Ann-Maree"},{"family":"Karunasekara","given":"Yamuna"},{"family":"Soboleva","given":"Tatiana A."},{"family":"Sharwood","given":"Robert"},{"family":"Whitney","given":"Spencer"},{"family":"Board","given":"Philip G."}],"issued":{"date-parts":[["2005"]]}}},{"id":334,"uris":["http://zotero.org/users/2536149/items/2ANDNS9T"],"uri":["http://zotero.org/users/2536149/items/2ANDNS9T"],"itemData":{"id":334,"type":"article-journal","title":"The effects of Rubisco activase on C4 photosynthesis and metabolism at high temperature","container-title":"Journal of Experimental Botany","page":"1789-1798","volume":"59","issue":"7","source":"academic.oup.com","DOI":"10.1093/jxb/erm373","ISSN":"0022-0957","journalAbbreviation":"J Exp Bot","author":[{"family":"Hendrickson","given":"L."},{"family":"Sharwood","given":"R."},{"family":"Ludwig","given":"M."},{"family":"Whitney","given":"S. M."},{"family":"Badger","given":"M. R."},{"family":"Caemmerer","given":"S.","non-dropping-particle":"von"}],"issued":{"date-parts":[["2008",5,1]]}}},{"id":337,"uris":["http://zotero.org/users/2536149/items/36JQRW5E"],"uri":["http://zotero.org/users/2536149/items/36JQRW5E"],"itemData":{"id":337,"type":"article-journal","title":"Activation of interspecies-hybrid Rubisco enzymes to assess different models for the Rubisco–Rubisco activase interaction","container-title":"Photosynthesis Research","page":"557-566","volume":"117","issue":"1-3","source":"link.springer.com","abstract":"Ribulose-1,5-bisphosphate carboxylase/oxygenase (Rubisco) is prone to inactivation from non-productive binding of sugar-phosphates. Reactivation of Rubisco requires conformational remodeling by a specific chaperone, Rubisco activase. Rubisco activase from tobacco and other plants in the family Solanaceae is an inefficient activator of Rubisco from non-Solanaceae plants and from the green alga Chlamydomonas reinhardtii. To determine if the Rubisco small subunit plays a role in the interaction with Rubisco activase, a hybrid Rubisco (SSNT) composed of tobacco small subunits and Chlamydomonas large subunits was constructed. The SSNT hybrid, like other hybrid Rubiscos containing plant small subunits, supported photoautotrophic growth in Chlamydomonas, but growth in air was much slower than for cells containing wild-type Rubisco. The kinetic properties of the SSNT hybrid Rubisco were similar to the wild-type enzyme, indicating that the poor growth in air was probably caused by disruption of pyrenoid formation and the consequent impairment of the CO2concentrating mechanism. Recombinant Rubisco activase from Arabidopsis activated the SSNT hybrid Rubisco and hybrid Rubiscos containing spinach and Arabidopsis small subunits at rates similar to the rates with wild-type Rubisco. However, none of the hybrid Rubiscos was activated by tobacco Rubisco activase. That replacement of Chlamydomonas small subunits with plant small subunits does not affect the species-specific interaction between Rubisco and Rubisco activase suggests that the association is not dominated by the small subunits that surround the Rubisco central solvent channel. Therefore, the geometry of a side-on binding mode is more consistent with the data than a top-on or ring-stacking binding mode.","DOI":"10.1007/s11120-013-9827-0","ISSN":"0166-8595, 1573-5079","journalAbbreviation":"Photosynth Res","language":"en","author":[{"family":"Wachter","given":"Rebekka M."},{"family":"Salvucci","given":"Michael E."},{"family":"Carmo-Silva","given":"A. Elizabete"},{"family":"Barta","given":"Csengele"},{"family":"Genkov","given":"Todor"},{"family":"Spreitzer","given":"Robert J."}],"issued":{"date-parts":[["2013",11,1]]}}}],"schema":"https://github.com/citation-style-language/schema/raw/master/csl-citation.json"} </w:instrText>
      </w:r>
      <w:r w:rsidR="00056F18">
        <w:rPr>
          <w:rFonts w:ascii="Times New Roman" w:eastAsia="Times New Roman" w:hAnsi="Times New Roman" w:cs="Times New Roman"/>
        </w:rPr>
        <w:fldChar w:fldCharType="separate"/>
      </w:r>
      <w:r w:rsidR="00304EFA" w:rsidRPr="00304EFA">
        <w:rPr>
          <w:rFonts w:ascii="Times New Roman" w:eastAsia="Times New Roman" w:hAnsi="Times New Roman" w:cs="Times New Roman"/>
          <w:vertAlign w:val="superscript"/>
        </w:rPr>
        <w:t>57–59</w:t>
      </w:r>
      <w:r w:rsidR="00056F18">
        <w:rPr>
          <w:rFonts w:ascii="Times New Roman" w:eastAsia="Times New Roman" w:hAnsi="Times New Roman" w:cs="Times New Roman"/>
        </w:rPr>
        <w:fldChar w:fldCharType="end"/>
      </w:r>
      <w:r>
        <w:rPr>
          <w:rFonts w:ascii="Times New Roman" w:eastAsia="Times New Roman" w:hAnsi="Times New Roman" w:cs="Times New Roman"/>
        </w:rPr>
        <w:t>. Purified RCA isoforms will be quantified by protein assays and by SWATH.</w:t>
      </w:r>
    </w:p>
    <w:p w14:paraId="634ED0D2" w14:textId="4A99FB27" w:rsidR="00935A36" w:rsidRDefault="00935A36" w:rsidP="007A43CD">
      <w:pPr>
        <w:ind w:firstLine="426"/>
        <w:jc w:val="both"/>
        <w:rPr>
          <w:rFonts w:ascii="Times New Roman" w:hAnsi="Times New Roman" w:cs="Times New Roman"/>
        </w:rPr>
      </w:pPr>
      <w:r>
        <w:rPr>
          <w:rFonts w:ascii="Times New Roman" w:eastAsia="Times New Roman" w:hAnsi="Times New Roman" w:cs="Times New Roman"/>
        </w:rPr>
        <w:t>RCA activity and temperature response will be determined</w:t>
      </w:r>
      <w:r>
        <w:rPr>
          <w:rFonts w:ascii="Times New Roman" w:hAnsi="Times New Roman" w:cs="Times New Roman"/>
        </w:rPr>
        <w:t xml:space="preserve"> by </w:t>
      </w:r>
      <w:r w:rsidRPr="007602EF">
        <w:rPr>
          <w:rFonts w:ascii="Times New Roman" w:hAnsi="Times New Roman" w:cs="Times New Roman"/>
          <w:i/>
        </w:rPr>
        <w:t>in vitro</w:t>
      </w:r>
      <w:r>
        <w:rPr>
          <w:rFonts w:ascii="Times New Roman" w:hAnsi="Times New Roman" w:cs="Times New Roman"/>
        </w:rPr>
        <w:t xml:space="preserve"> Rubisco activation across several temperatures</w:t>
      </w:r>
      <w:r w:rsidR="00056F18">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79jvhs6r1","properties":{"formattedCitation":"{\\rtf \\super 60,61\\nosupersub{}}","plainCitation":"60,61"},"citationItems":[{"id":340,"uris":["http://zotero.org/users/2536149/items/38J5MZS8"],"uri":["http://zotero.org/users/2536149/items/38J5MZS8"],"itemData":{"id":340,"type":"chapter","title":"Rubisco Activase Activity Assays","container-title":"Photosynthesis Research Protocols","collection-title":"Methods in Molecular Biology","collection-number":"684","publisher":"Humana Press","page":"375-382","source":"Springer Link","abstract":"Ribulose-1,5-bisphosphate (RuBP) carboxylase/oxygenase (Rubisco) activase functions as a mechano-chemical motor protein using the energy from ATP hydrolysis to contort the structure of its target protein, Rubisco. This action modulates the activation state of Rubisco by removing tightly-bound inhibitory sugar-phosphates from Rubisco’s catalytic sites, thereby restoring the sites to catalytic competence. This chapter reports methods developed for assaying the two activities of Rubisco activase: ATP hydrolysis and Rubisco activation.","URL":"http://dx.doi.org/10.1007/978-1-60761-925-3_29","ISBN":"978-1-60761-924-6","note":"DOI: 10.1007/978-1-60761-925-3_29","language":"English","editor":[{"family":"Carpentier","given":"Robert"}],"author":[{"family":"Barta","given":"Csengele"},{"family":"Carmo-Silva","given":"A.Elizabete"},{"family":"Salvucci","given":"MichaelE."}],"issued":{"date-parts":[["2011",1,1]]},"accessed":{"date-parts":[["2017",3,10]]}}},{"id":342,"uris":["http://zotero.org/users/2536149/items/H5QU4VJ5"],"uri":["http://zotero.org/users/2536149/items/H5QU4VJ5"],"itemData":{"id":342,"type":"article-journal","title":"The activity of Rubisco’s molecular chaperone, Rubisco activase, in leaf extracts","container-title":"Photosynthesis Research","page":"143-155","volume":"108","issue":"2-3","source":"link.springer.com","abstract":"Rubisco frequently undergoes unproductive interactions with its sugar-phosphate substrate that stabilize active sites in an inactive conformation. Restoring catalytic competence to these sites requires the “molecular chiropractic” activity of Rubisco activase (activase). To make the study of activase more routine and physiologically relevant, an assay was devised for measuring activase activity in leaf extracts based on the ATP-dependent activation of inactive Rubisco. Control experiments with an Arabidopsis activase-deficient mutant confirmed that the rate of Rubisco activation was dependent on the concentration of activase in the extracts. Activase catalyzed Rubisco activation at rates equivalent to 9–14% catalytic sites per min in desalted extracts of Arabidopsis, camelina, tobacco, cotton, and wheat. Faster rates were observed in a transgenic line of Arabidopsis that expresses only the β-isoform of activase, whereas no activity was detected in a line that expresses only the α-isoform. Activase activity was also low or undetectable in rice, maize, and Chlamydomonas, revealing differences in the stability of the enzyme in different species. These differences are discussed in terms of the ability of activase subunits to remain associated or to reassociate into active oligomers when the stromal milieu is diluted by extraction. Finally, the temperature response of activase activity in leaf extracts differed for Arabidopsis, camelina, tobacco, and cotton, corresponding to the respective temperature responses of photosynthesis for each species. These results confirmed the exceptional thermal lability of activase at physiological ratios of activase to Rubisco.","DOI":"10.1007/s11120-011-9667-8","ISSN":"0166-8595, 1573-5079","journalAbbreviation":"Photosynth Res","language":"en","author":[{"family":"Carmo-Silva","given":"A. Elizabete"},{"family":"Salvucci","given":"Michael E."}],"issued":{"date-parts":[["2011",9,1]]}}}],"schema":"https://github.com/citation-style-language/schema/raw/master/csl-citation.json"} </w:instrText>
      </w:r>
      <w:r w:rsidR="00056F18">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60,61</w:t>
      </w:r>
      <w:r w:rsidR="00056F18">
        <w:rPr>
          <w:rFonts w:ascii="Times New Roman" w:hAnsi="Times New Roman" w:cs="Times New Roman"/>
        </w:rPr>
        <w:fldChar w:fldCharType="end"/>
      </w:r>
      <w:r>
        <w:rPr>
          <w:rFonts w:ascii="Times New Roman" w:hAnsi="Times New Roman" w:cs="Times New Roman"/>
        </w:rPr>
        <w:t xml:space="preserve">. Purified Rubisco from the eucalypt Rubisco </w:t>
      </w:r>
      <w:r w:rsidRPr="00613A31">
        <w:rPr>
          <w:rFonts w:ascii="Times New Roman" w:eastAsia="Times New Roman" w:hAnsi="Times New Roman" w:cs="Times New Roman"/>
          <w:i/>
        </w:rPr>
        <w:t>S</w:t>
      </w:r>
      <w:r w:rsidRPr="00613A31">
        <w:rPr>
          <w:rFonts w:ascii="Times New Roman" w:eastAsia="Times New Roman" w:hAnsi="Times New Roman" w:cs="Times New Roman"/>
          <w:vertAlign w:val="subscript"/>
        </w:rPr>
        <w:t>c/o</w:t>
      </w:r>
      <w:r>
        <w:rPr>
          <w:rFonts w:ascii="Times New Roman" w:eastAsia="Times New Roman" w:hAnsi="Times New Roman" w:cs="Times New Roman"/>
        </w:rPr>
        <w:t xml:space="preserve"> measurements and from </w:t>
      </w:r>
      <w:r w:rsidRPr="00B940ED">
        <w:rPr>
          <w:rFonts w:ascii="Times New Roman" w:eastAsia="Times New Roman" w:hAnsi="Times New Roman" w:cs="Times New Roman"/>
          <w:i/>
        </w:rPr>
        <w:t>Arabidopsis</w:t>
      </w:r>
      <w:r>
        <w:rPr>
          <w:rFonts w:ascii="Times New Roman" w:eastAsia="Times New Roman" w:hAnsi="Times New Roman" w:cs="Times New Roman"/>
        </w:rPr>
        <w:t xml:space="preserve"> </w:t>
      </w:r>
      <w:r>
        <w:rPr>
          <w:rFonts w:ascii="Times New Roman" w:hAnsi="Times New Roman" w:cs="Times New Roman"/>
        </w:rPr>
        <w:t xml:space="preserve">will be inactivated by pre-incubation with RuBP (forming Rubisco ER). The rate at which RCA activates Rubisco ER will be determined radiometrically by measuring </w:t>
      </w:r>
      <w:r w:rsidRPr="004F7D0C">
        <w:rPr>
          <w:rFonts w:ascii="Times New Roman" w:hAnsi="Times New Roman" w:cs="Times New Roman"/>
          <w:vertAlign w:val="superscript"/>
        </w:rPr>
        <w:t>14</w:t>
      </w:r>
      <w:r>
        <w:rPr>
          <w:rFonts w:ascii="Times New Roman" w:hAnsi="Times New Roman" w:cs="Times New Roman"/>
        </w:rPr>
        <w:t>CO</w:t>
      </w:r>
      <w:r w:rsidRPr="004B7AEC">
        <w:rPr>
          <w:rFonts w:ascii="Times New Roman" w:hAnsi="Times New Roman" w:cs="Times New Roman"/>
          <w:vertAlign w:val="subscript"/>
        </w:rPr>
        <w:t>2</w:t>
      </w:r>
      <w:r>
        <w:rPr>
          <w:rFonts w:ascii="Times New Roman" w:hAnsi="Times New Roman" w:cs="Times New Roman"/>
        </w:rPr>
        <w:t xml:space="preserve"> incorporation into acid stable products over time</w:t>
      </w:r>
      <w:r w:rsidR="004C4447">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ekkuqtsv8","properties":{"formattedCitation":"{\\rtf \\super 60\\nosupersub{}}","plainCitation":"60"},"citationItems":[{"id":340,"uris":["http://zotero.org/users/2536149/items/38J5MZS8"],"uri":["http://zotero.org/users/2536149/items/38J5MZS8"],"itemData":{"id":340,"type":"chapter","title":"Rubisco Activase Activity Assays","container-title":"Photosynthesis Research Protocols","collection-title":"Methods in Molecular Biology","collection-number":"684","publisher":"Humana Press","page":"375-382","source":"Springer Link","abstract":"Ribulose-1,5-bisphosphate (RuBP) carboxylase/oxygenase (Rubisco) activase functions as a mechano-chemical motor protein using the energy from ATP hydrolysis to contort the structure of its target protein, Rubisco. This action modulates the activation state of Rubisco by removing tightly-bound inhibitory sugar-phosphates from Rubisco’s catalytic sites, thereby restoring the sites to catalytic competence. This chapter reports methods developed for assaying the two activities of Rubisco activase: ATP hydrolysis and Rubisco activation.","URL":"http://dx.doi.org/10.1007/978-1-60761-925-3_29","ISBN":"978-1-60761-924-6","note":"DOI: 10.1007/978-1-60761-925-3_29","language":"English","editor":[{"family":"Carpentier","given":"Robert"}],"author":[{"family":"Barta","given":"Csengele"},{"family":"Carmo-Silva","given":"A.Elizabete"},{"family":"Salvucci","given":"MichaelE."}],"issued":{"date-parts":[["2011",1,1]]},"accessed":{"date-parts":[["2017",3,10]]}}}],"schema":"https://github.com/citation-style-language/schema/raw/master/csl-citation.json"} </w:instrText>
      </w:r>
      <w:r w:rsidR="004C4447">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60</w:t>
      </w:r>
      <w:r w:rsidR="004C4447">
        <w:rPr>
          <w:rFonts w:ascii="Times New Roman" w:hAnsi="Times New Roman" w:cs="Times New Roman"/>
        </w:rPr>
        <w:fldChar w:fldCharType="end"/>
      </w:r>
      <w:r>
        <w:rPr>
          <w:rFonts w:ascii="Times New Roman" w:hAnsi="Times New Roman" w:cs="Times New Roman"/>
        </w:rPr>
        <w:t>.</w:t>
      </w:r>
    </w:p>
    <w:p w14:paraId="7A717385" w14:textId="723D0DA6" w:rsidR="00694BEB" w:rsidRDefault="00935A36" w:rsidP="007A43CD">
      <w:pPr>
        <w:spacing w:after="120"/>
        <w:jc w:val="both"/>
        <w:rPr>
          <w:rFonts w:ascii="Times New Roman" w:eastAsia="Times New Roman" w:hAnsi="Times New Roman" w:cs="Times New Roman"/>
          <w:b/>
        </w:rPr>
      </w:pPr>
      <w:r w:rsidRPr="00935A36">
        <w:rPr>
          <w:rFonts w:ascii="Times New Roman" w:hAnsi="Times New Roman" w:cs="Times New Roman"/>
          <w:i/>
        </w:rPr>
        <w:t>Statistical analysis</w:t>
      </w:r>
      <w:r>
        <w:rPr>
          <w:rFonts w:ascii="Times New Roman" w:hAnsi="Times New Roman" w:cs="Times New Roman"/>
          <w:i/>
        </w:rPr>
        <w:t>.</w:t>
      </w:r>
      <w:r>
        <w:rPr>
          <w:rFonts w:ascii="Times New Roman" w:hAnsi="Times New Roman" w:cs="Times New Roman"/>
        </w:rPr>
        <w:t xml:space="preserve"> Relationships among isoform abundance, enzyme kinetics, environmental conditions, and genotypes will be evaluated in R using linear regression, multiple linear regression, and linear mixed models.</w:t>
      </w:r>
    </w:p>
    <w:p w14:paraId="0A9A5BDA" w14:textId="0EB2BFB6" w:rsidR="006C7A26" w:rsidRPr="00694BEB" w:rsidRDefault="00694BEB" w:rsidP="007A43CD">
      <w:pPr>
        <w:jc w:val="both"/>
        <w:outlineLvl w:val="0"/>
        <w:rPr>
          <w:rFonts w:ascii="Times New Roman" w:eastAsia="Times New Roman" w:hAnsi="Times New Roman" w:cs="Times New Roman"/>
          <w:b/>
        </w:rPr>
      </w:pPr>
      <w:r w:rsidRPr="00694BEB">
        <w:rPr>
          <w:rFonts w:ascii="Times New Roman" w:eastAsia="Times New Roman" w:hAnsi="Times New Roman" w:cs="Times New Roman"/>
          <w:b/>
        </w:rPr>
        <w:t>DECRA CANDIDATE</w:t>
      </w:r>
    </w:p>
    <w:p w14:paraId="7137A8ED" w14:textId="2A44F5BB" w:rsidR="00BE0260" w:rsidRDefault="00EE7E39" w:rsidP="007A43CD">
      <w:pPr>
        <w:jc w:val="both"/>
        <w:rPr>
          <w:rFonts w:ascii="Times New Roman" w:eastAsia="Times New Roman" w:hAnsi="Times New Roman" w:cs="Times New Roman"/>
        </w:rPr>
      </w:pPr>
      <w:r>
        <w:rPr>
          <w:rFonts w:ascii="Times New Roman" w:eastAsia="Times New Roman" w:hAnsi="Times New Roman" w:cs="Times New Roman"/>
        </w:rPr>
        <w:t xml:space="preserve">I will </w:t>
      </w:r>
      <w:r w:rsidR="00461558">
        <w:rPr>
          <w:rFonts w:ascii="Times New Roman" w:eastAsia="Times New Roman" w:hAnsi="Times New Roman" w:cs="Times New Roman"/>
        </w:rPr>
        <w:t>be based at the ARC Centre of Excellence f</w:t>
      </w:r>
      <w:r w:rsidR="004B1E97">
        <w:rPr>
          <w:rFonts w:ascii="Times New Roman" w:eastAsia="Times New Roman" w:hAnsi="Times New Roman" w:cs="Times New Roman"/>
        </w:rPr>
        <w:t xml:space="preserve">or Translational Photosynthesis, working full time. </w:t>
      </w:r>
      <w:r w:rsidR="00742894">
        <w:rPr>
          <w:rFonts w:ascii="Times New Roman" w:eastAsia="Times New Roman" w:hAnsi="Times New Roman" w:cs="Times New Roman"/>
        </w:rPr>
        <w:t xml:space="preserve">I have allocated 0.8 FTE to this project because I expect to receive additional funding to extend my proteomics methods to crop research at ANU. I have experience raising funds in both applied and basic research, &gt;$1m since my PhD (2012) in total. </w:t>
      </w:r>
      <w:r w:rsidR="00BE0260">
        <w:rPr>
          <w:rFonts w:ascii="Times New Roman" w:eastAsia="Times New Roman" w:hAnsi="Times New Roman" w:cs="Times New Roman"/>
        </w:rPr>
        <w:t>I will work closely with Prof John Evans, A/Prof Spencer Whitney, DECRA fellow Dr Rob Sharwood, and Dr Adam Carroll (</w:t>
      </w:r>
      <w:r w:rsidR="00A43ABC">
        <w:rPr>
          <w:rFonts w:ascii="Times New Roman" w:eastAsia="Times New Roman" w:hAnsi="Times New Roman" w:cs="Times New Roman"/>
        </w:rPr>
        <w:t>Manager</w:t>
      </w:r>
      <w:r w:rsidR="00BE0260">
        <w:rPr>
          <w:rFonts w:ascii="Times New Roman" w:eastAsia="Times New Roman" w:hAnsi="Times New Roman" w:cs="Times New Roman"/>
        </w:rPr>
        <w:t xml:space="preserve"> of the ANU </w:t>
      </w:r>
      <w:r w:rsidR="00A43ABC">
        <w:rPr>
          <w:rFonts w:ascii="Times New Roman" w:eastAsia="Times New Roman" w:hAnsi="Times New Roman" w:cs="Times New Roman"/>
        </w:rPr>
        <w:t>Joint Mass Spectrometry Facility</w:t>
      </w:r>
      <w:r w:rsidR="00BE0260">
        <w:rPr>
          <w:rFonts w:ascii="Times New Roman" w:eastAsia="Times New Roman" w:hAnsi="Times New Roman" w:cs="Times New Roman"/>
        </w:rPr>
        <w:t>). All pr</w:t>
      </w:r>
      <w:r w:rsidR="00A87017">
        <w:rPr>
          <w:rFonts w:ascii="Times New Roman" w:eastAsia="Times New Roman" w:hAnsi="Times New Roman" w:cs="Times New Roman"/>
        </w:rPr>
        <w:t>ovided input into this proposal;</w:t>
      </w:r>
      <w:r w:rsidR="00BE0260">
        <w:rPr>
          <w:rFonts w:ascii="Times New Roman" w:eastAsia="Times New Roman" w:hAnsi="Times New Roman" w:cs="Times New Roman"/>
        </w:rPr>
        <w:t xml:space="preserve"> Sharwood and Carroll have helped with my current Discovery Project.</w:t>
      </w:r>
    </w:p>
    <w:p w14:paraId="153BD29A" w14:textId="0F1C6C85" w:rsidR="004E53A6" w:rsidRDefault="00F508E2" w:rsidP="007A43CD">
      <w:pPr>
        <w:spacing w:after="120"/>
        <w:ind w:firstLine="425"/>
        <w:jc w:val="both"/>
        <w:rPr>
          <w:rFonts w:ascii="Times New Roman" w:eastAsia="Times New Roman" w:hAnsi="Times New Roman" w:cs="Times New Roman"/>
        </w:rPr>
      </w:pPr>
      <w:r>
        <w:rPr>
          <w:rFonts w:ascii="Times New Roman" w:eastAsia="Times New Roman" w:hAnsi="Times New Roman" w:cs="Times New Roman"/>
        </w:rPr>
        <w:t>I have experience in all aspects of the project except RNA extraction, which is a well-established method</w:t>
      </w:r>
      <w:r w:rsidR="004E53A6">
        <w:rPr>
          <w:rFonts w:ascii="Times New Roman" w:eastAsia="Times New Roman" w:hAnsi="Times New Roman" w:cs="Times New Roman"/>
        </w:rPr>
        <w:t xml:space="preserve"> and expertise is readily available at ANU</w:t>
      </w:r>
      <w:r>
        <w:rPr>
          <w:rFonts w:ascii="Times New Roman" w:eastAsia="Times New Roman" w:hAnsi="Times New Roman" w:cs="Times New Roman"/>
        </w:rPr>
        <w:t>.</w:t>
      </w:r>
      <w:r w:rsidR="005403FF">
        <w:rPr>
          <w:rFonts w:ascii="Times New Roman" w:eastAsia="Times New Roman" w:hAnsi="Times New Roman" w:cs="Times New Roman"/>
        </w:rPr>
        <w:t xml:space="preserve"> My experience in the following areas is outlined in </w:t>
      </w:r>
      <w:r w:rsidR="00C55AC0">
        <w:rPr>
          <w:rFonts w:ascii="Times New Roman" w:eastAsia="Times New Roman" w:hAnsi="Times New Roman" w:cs="Times New Roman"/>
        </w:rPr>
        <w:t>Part</w:t>
      </w:r>
      <w:r w:rsidR="00823470">
        <w:rPr>
          <w:rFonts w:ascii="Times New Roman" w:eastAsia="Times New Roman" w:hAnsi="Times New Roman" w:cs="Times New Roman"/>
        </w:rPr>
        <w:t>s</w:t>
      </w:r>
      <w:r w:rsidR="00F46633">
        <w:rPr>
          <w:rFonts w:ascii="Times New Roman" w:eastAsia="Times New Roman" w:hAnsi="Times New Roman" w:cs="Times New Roman"/>
        </w:rPr>
        <w:t xml:space="preserve"> C7 and</w:t>
      </w:r>
      <w:r w:rsidR="00C55AC0">
        <w:rPr>
          <w:rFonts w:ascii="Times New Roman" w:eastAsia="Times New Roman" w:hAnsi="Times New Roman" w:cs="Times New Roman"/>
        </w:rPr>
        <w:t xml:space="preserve"> C9 of this proposal:</w:t>
      </w:r>
      <w:r w:rsidR="005403FF">
        <w:rPr>
          <w:rFonts w:ascii="Times New Roman" w:eastAsia="Times New Roman" w:hAnsi="Times New Roman" w:cs="Times New Roman"/>
        </w:rPr>
        <w:t xml:space="preserve"> quantitative plant proteomics, </w:t>
      </w:r>
      <w:r w:rsidR="00C55AC0">
        <w:rPr>
          <w:rFonts w:ascii="Times New Roman" w:eastAsia="Times New Roman" w:hAnsi="Times New Roman" w:cs="Times New Roman"/>
        </w:rPr>
        <w:t xml:space="preserve">enzyme purification and kinetics, recombinant protein expression, </w:t>
      </w:r>
      <w:r w:rsidR="005403FF">
        <w:rPr>
          <w:rFonts w:ascii="Times New Roman" w:eastAsia="Times New Roman" w:hAnsi="Times New Roman" w:cs="Times New Roman"/>
        </w:rPr>
        <w:t>ecological experimental design and field work</w:t>
      </w:r>
      <w:r w:rsidR="00C55AC0">
        <w:rPr>
          <w:rFonts w:ascii="Times New Roman" w:eastAsia="Times New Roman" w:hAnsi="Times New Roman" w:cs="Times New Roman"/>
        </w:rPr>
        <w:t>, applied research outcomes, fund raising, and project management.</w:t>
      </w:r>
    </w:p>
    <w:p w14:paraId="0887655D" w14:textId="77777777" w:rsidR="00AD79CF" w:rsidRPr="0029427C" w:rsidRDefault="00AD79CF" w:rsidP="007A43CD">
      <w:pPr>
        <w:jc w:val="both"/>
        <w:outlineLvl w:val="0"/>
        <w:rPr>
          <w:rFonts w:ascii="Times New Roman" w:hAnsi="Times New Roman" w:cs="Times New Roman"/>
          <w:b/>
        </w:rPr>
      </w:pPr>
      <w:r w:rsidRPr="0029427C">
        <w:rPr>
          <w:rFonts w:ascii="Times New Roman" w:hAnsi="Times New Roman" w:cs="Times New Roman"/>
          <w:b/>
        </w:rPr>
        <w:t>FEASIBILITY</w:t>
      </w:r>
    </w:p>
    <w:p w14:paraId="356CD2A3" w14:textId="6226C086" w:rsidR="00F85119" w:rsidRDefault="00FD1710" w:rsidP="007A43CD">
      <w:pPr>
        <w:jc w:val="both"/>
        <w:rPr>
          <w:rFonts w:ascii="Times New Roman" w:hAnsi="Times New Roman" w:cs="Times New Roman"/>
        </w:rPr>
      </w:pPr>
      <w:r>
        <w:rPr>
          <w:rFonts w:ascii="Times New Roman" w:hAnsi="Times New Roman" w:cs="Times New Roman"/>
        </w:rPr>
        <w:t xml:space="preserve">I am confident the four hypotheses of this project will be answered conclusively because the experimental design, </w:t>
      </w:r>
      <w:r w:rsidR="00BE6A2F">
        <w:rPr>
          <w:rFonts w:ascii="Times New Roman" w:hAnsi="Times New Roman" w:cs="Times New Roman"/>
        </w:rPr>
        <w:t xml:space="preserve">which makes </w:t>
      </w:r>
      <w:r>
        <w:rPr>
          <w:rFonts w:ascii="Times New Roman" w:hAnsi="Times New Roman" w:cs="Times New Roman"/>
        </w:rPr>
        <w:t>comparison</w:t>
      </w:r>
      <w:r w:rsidR="00BE6A2F">
        <w:rPr>
          <w:rFonts w:ascii="Times New Roman" w:hAnsi="Times New Roman" w:cs="Times New Roman"/>
        </w:rPr>
        <w:t>s</w:t>
      </w:r>
      <w:r>
        <w:rPr>
          <w:rFonts w:ascii="Times New Roman" w:hAnsi="Times New Roman" w:cs="Times New Roman"/>
        </w:rPr>
        <w:t xml:space="preserve"> </w:t>
      </w:r>
      <w:r w:rsidR="006D33C6">
        <w:rPr>
          <w:rFonts w:ascii="Times New Roman" w:hAnsi="Times New Roman" w:cs="Times New Roman"/>
        </w:rPr>
        <w:t>across</w:t>
      </w:r>
      <w:r>
        <w:rPr>
          <w:rFonts w:ascii="Times New Roman" w:hAnsi="Times New Roman" w:cs="Times New Roman"/>
        </w:rPr>
        <w:t xml:space="preserve"> 1700 genotypes, is extremely statistically powerful. The proteomics methods have already detected trends and outliers across eucalypt species as illustrated in Figure 1, specifically with Rubisco activase as illustrated in Figure </w:t>
      </w:r>
      <w:r w:rsidR="00AD27D7">
        <w:rPr>
          <w:rFonts w:ascii="Times New Roman" w:hAnsi="Times New Roman" w:cs="Times New Roman"/>
        </w:rPr>
        <w:t>2</w:t>
      </w:r>
      <w:r>
        <w:rPr>
          <w:rFonts w:ascii="Times New Roman" w:hAnsi="Times New Roman" w:cs="Times New Roman"/>
        </w:rPr>
        <w:t>, and with photorespiration versus Calvin cycle enzymes (not shown).</w:t>
      </w:r>
      <w:r w:rsidR="003B7029">
        <w:rPr>
          <w:rFonts w:ascii="Times New Roman" w:hAnsi="Times New Roman" w:cs="Times New Roman"/>
        </w:rPr>
        <w:t xml:space="preserve"> </w:t>
      </w:r>
    </w:p>
    <w:p w14:paraId="4D486412" w14:textId="2B2E539E" w:rsidR="00AD79CF" w:rsidRDefault="003B7029" w:rsidP="007A43CD">
      <w:pPr>
        <w:ind w:firstLine="426"/>
        <w:jc w:val="both"/>
        <w:rPr>
          <w:rFonts w:ascii="Times New Roman" w:hAnsi="Times New Roman" w:cs="Times New Roman"/>
        </w:rPr>
      </w:pPr>
      <w:r>
        <w:rPr>
          <w:rFonts w:ascii="Times New Roman" w:hAnsi="Times New Roman" w:cs="Times New Roman"/>
        </w:rPr>
        <w:t xml:space="preserve">The </w:t>
      </w:r>
      <w:r w:rsidR="005608E3">
        <w:rPr>
          <w:rFonts w:ascii="Times New Roman" w:hAnsi="Times New Roman" w:cs="Times New Roman"/>
        </w:rPr>
        <w:t>key</w:t>
      </w:r>
      <w:r>
        <w:rPr>
          <w:rFonts w:ascii="Times New Roman" w:hAnsi="Times New Roman" w:cs="Times New Roman"/>
        </w:rPr>
        <w:t xml:space="preserve"> uncertainty is </w:t>
      </w:r>
      <w:r w:rsidR="00C33A11">
        <w:rPr>
          <w:rFonts w:ascii="Times New Roman" w:hAnsi="Times New Roman" w:cs="Times New Roman"/>
        </w:rPr>
        <w:t>captured by</w:t>
      </w:r>
      <w:r w:rsidR="009527B3">
        <w:rPr>
          <w:rFonts w:ascii="Times New Roman" w:hAnsi="Times New Roman" w:cs="Times New Roman"/>
        </w:rPr>
        <w:t xml:space="preserve"> the fundamental question of this proposal—</w:t>
      </w:r>
      <w:r>
        <w:rPr>
          <w:rFonts w:ascii="Times New Roman" w:hAnsi="Times New Roman" w:cs="Times New Roman"/>
        </w:rPr>
        <w:t>whether or not isoform abundance indicates atypical enzyme activity.</w:t>
      </w:r>
      <w:r w:rsidR="005A272C">
        <w:rPr>
          <w:rFonts w:ascii="Times New Roman" w:hAnsi="Times New Roman" w:cs="Times New Roman"/>
        </w:rPr>
        <w:t xml:space="preserve"> </w:t>
      </w:r>
      <w:r w:rsidR="00F85119">
        <w:rPr>
          <w:rFonts w:ascii="Times New Roman" w:hAnsi="Times New Roman" w:cs="Times New Roman"/>
        </w:rPr>
        <w:t>Using enzyme</w:t>
      </w:r>
      <w:r w:rsidR="005A272C">
        <w:rPr>
          <w:rFonts w:ascii="Times New Roman" w:hAnsi="Times New Roman" w:cs="Times New Roman"/>
        </w:rPr>
        <w:t xml:space="preserve"> activit</w:t>
      </w:r>
      <w:r w:rsidR="00AB5602">
        <w:rPr>
          <w:rFonts w:ascii="Times New Roman" w:hAnsi="Times New Roman" w:cs="Times New Roman"/>
        </w:rPr>
        <w:t>ies</w:t>
      </w:r>
      <w:r w:rsidR="00F85119">
        <w:rPr>
          <w:rFonts w:ascii="Times New Roman" w:hAnsi="Times New Roman" w:cs="Times New Roman"/>
        </w:rPr>
        <w:t xml:space="preserve"> as proxies for protein amounts</w:t>
      </w:r>
      <w:r w:rsidR="005A272C">
        <w:rPr>
          <w:rFonts w:ascii="Times New Roman" w:hAnsi="Times New Roman" w:cs="Times New Roman"/>
        </w:rPr>
        <w:t xml:space="preserve"> is commonplace in plant research</w:t>
      </w:r>
      <w:r w:rsidR="00AB4AF7">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2jqp91iea9","properties":{"formattedCitation":"{\\rtf \\super 37,38\\nosupersub{}}","plainCitation":"37,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id":378,"uris":["http://zotero.org/users/2536149/items/XNM8VX52"],"uri":["http://zotero.org/users/2536149/items/XNM8VX52"],"itemData":{"id":378,"type":"article-journal","title":"Network Analysis of Enzyme Activities and Metabolite Levels and Their Relationship to Biomass in a Large Panel of Arabidopsis Accessions","container-title":"The Plant Cell","page":"2872-2893","volume":"22","issue":"8","source":"www.plantcell.org","abstract":"Natural genetic diversity provides a powerful resource to investigate how networks respond to multiple simultaneous changes. In this work, we profile maximum catalytic activities of 37 enzymes from central metabolism and generate a matrix to investigate species-wide connectivity between metabolites, enzymes, and biomass. Most enzyme activities change in a highly coordinated manner, especially those in the Calvin-Benson cycle. Metabolites show coordinated changes in defined sectors of metabolism. Little connectivity was observed between maximum enzyme activities and metabolites, even after applying multivariate analysis methods. Measurements of posttranscriptional regulation will be required to relate these two functional levels. Individual enzyme activities correlate only weakly with biomass. However, when they are used to estimate protein abundances, and the latter are summed and expressed as a fraction of total protein, a significant positive correlation to biomass is observed. The correlation is additive to that obtained between starch and biomass. Thus, biomass is predicted by two independent integrative metabolic biomarkers: preferential investment in photosynthetic machinery and optimization of carbon use.","DOI":"10.1105/tpc.110.076653","ISSN":", 1532-298X","note":"PMID: 20699391","journalAbbreviation":"Plant Cell","language":"en","author":[{"family":"Sulpice","given":"Ronan"},{"family":"Trenkamp","given":"Sandra"},{"family":"Steinfath","given":"Matthias"},{"family":"Usadel","given":"Bjorn"},{"family":"Gibon","given":"Yves"},{"family":"Witucka-Wall","given":"Hanna"},{"family":"Pyl","given":"Eva-Theresa"},{"family":"Tschoep","given":"Hendrik"},{"family":"Steinhauser","given":"Marie Caroline"},{"family":"Guenther","given":"Manuela"},{"family":"Hoehne","given":"Melanie"},{"family":"Rohwer","given":"Johann M."},{"family":"Altmann","given":"Thomas"},{"family":"Fernie","given":"Alisdair R."},{"family":"Stitt","given":"Mark"}],"issued":{"date-parts":[["2010",8,1]]}}}],"schema":"https://github.com/citation-style-language/schema/raw/master/csl-citation.json"} </w:instrText>
      </w:r>
      <w:r w:rsidR="00AB4AF7">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37,38</w:t>
      </w:r>
      <w:r w:rsidR="00AB4AF7">
        <w:rPr>
          <w:rFonts w:ascii="Times New Roman" w:hAnsi="Times New Roman" w:cs="Times New Roman"/>
        </w:rPr>
        <w:fldChar w:fldCharType="end"/>
      </w:r>
      <w:r w:rsidR="00F85119">
        <w:rPr>
          <w:rFonts w:ascii="Times New Roman" w:hAnsi="Times New Roman" w:cs="Times New Roman"/>
        </w:rPr>
        <w:t xml:space="preserve"> and estimates of protein amounts based on total leaf nitrogen and photosynthesis measurements underpin models from the scale of the cell to the Earth’s surface</w:t>
      </w:r>
      <w:r w:rsidR="009527B3">
        <w:rPr>
          <w:rFonts w:ascii="Times New Roman" w:hAnsi="Times New Roman" w:cs="Times New Roman"/>
        </w:rPr>
        <w:fldChar w:fldCharType="begin"/>
      </w:r>
      <w:r w:rsidR="007360DF">
        <w:rPr>
          <w:rFonts w:ascii="Times New Roman" w:hAnsi="Times New Roman" w:cs="Times New Roman"/>
        </w:rPr>
        <w:instrText xml:space="preserve"> ADDIN ZOTERO_ITEM CSL_CITATION {"citationID":"xjlJ8uXy","properties":{"formattedCitation":"{\\rtf \\super 32\\uc0\\u8211{}36\\nosupersub{}}","plainCitation":"32–36"},"citationItems":[{"id":371,"uris":["http://zotero.org/users/2536149/items/NXNFMS9Q"],"uri":["http://zotero.org/users/2536149/items/NXNFMS9Q"],"itemData":{"id":371,"type":"article-journal","title":"Models of Photosynthesis","container-title":"Plant Physiology","page":"42-45","volume":"125","issue":"1","source":"www.plantphysiol.org","DOI":"10.1104/pp.125.1.42","ISSN":", 1532-2548","note":"PMID: 11154292","journalAbbreviation":"Plant Physiol.","language":"en","author":[{"family":"Farquhar","given":"Graham D."},{"family":"Caemmerer","given":"Susanne","dropping-particle":"von"},{"family":"Berry","given":"Joseph A."}],"issued":{"date-parts":[["2001",1,1]]}}},{"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id":481,"uris":["http://zotero.org/users/2536149/items/5H7JJB54"],"uri":["http://zotero.org/users/2536149/items/5H7JJB54"],"itemData":{"id":481,"type":"article-journal","title":"Leaf nitrogen from first principles: field evidence for adaptive variation with climate","container-title":"Biogeosciences","page":"481-495","volume":"14","issue":"2","source":"Copernicus Online Journals","DOI":"10.5194/bg-14-481-2017","ISSN":"1726-4189","shortTitle":"Leaf nitrogen from first principles","journalAbbreviation":"Biogeosciences","author":[{"family":"Dong","given":"N."},{"family":"Prentice","given":"I. C."},{"family":"Evans","given":"B. J."},{"family":"Caddy-Retalic","given":"S."},{"family":"Lowe","given":"A. J."},{"family":"Wright","given":"I. J."}],"issued":{"date-parts":[["2017",1,30]]}}}],"schema":"https://github.com/citation-style-language/schema/raw/master/csl-citation.json"} </w:instrText>
      </w:r>
      <w:r w:rsidR="009527B3">
        <w:rPr>
          <w:rFonts w:ascii="Times New Roman" w:hAnsi="Times New Roman" w:cs="Times New Roman"/>
        </w:rPr>
        <w:fldChar w:fldCharType="separate"/>
      </w:r>
      <w:r w:rsidR="007360DF" w:rsidRPr="007360DF">
        <w:rPr>
          <w:rFonts w:ascii="Times New Roman" w:eastAsia="Times New Roman" w:hAnsi="Times New Roman" w:cs="Times New Roman"/>
          <w:vertAlign w:val="superscript"/>
        </w:rPr>
        <w:t>32–36</w:t>
      </w:r>
      <w:r w:rsidR="009527B3">
        <w:rPr>
          <w:rFonts w:ascii="Times New Roman" w:hAnsi="Times New Roman" w:cs="Times New Roman"/>
        </w:rPr>
        <w:fldChar w:fldCharType="end"/>
      </w:r>
      <w:r w:rsidR="00B07686">
        <w:rPr>
          <w:rFonts w:ascii="Times New Roman" w:hAnsi="Times New Roman" w:cs="Times New Roman"/>
        </w:rPr>
        <w:t xml:space="preserve">. At its simplest, this </w:t>
      </w:r>
      <w:r w:rsidR="00F85119">
        <w:rPr>
          <w:rFonts w:ascii="Times New Roman" w:hAnsi="Times New Roman" w:cs="Times New Roman"/>
        </w:rPr>
        <w:t>proposal is about making those assumptions in the other direction because the technology now exists to accurately measure many proteins simultaneously, which is much faster than enzymatic assays and adds the important capability of isoform discrimination.</w:t>
      </w:r>
      <w:r w:rsidR="00D925C1">
        <w:rPr>
          <w:rFonts w:ascii="Times New Roman" w:hAnsi="Times New Roman" w:cs="Times New Roman"/>
        </w:rPr>
        <w:t xml:space="preserve"> </w:t>
      </w:r>
      <w:r w:rsidR="00A43ABC">
        <w:rPr>
          <w:rFonts w:ascii="Times New Roman" w:hAnsi="Times New Roman" w:cs="Times New Roman"/>
        </w:rPr>
        <w:t>Importantly, I</w:t>
      </w:r>
      <w:r w:rsidR="00D925C1">
        <w:rPr>
          <w:rFonts w:ascii="Times New Roman" w:hAnsi="Times New Roman" w:cs="Times New Roman"/>
        </w:rPr>
        <w:t xml:space="preserve"> do not aim to predict enzyme characteristics quantitatively from protein amounts—which is likely not feasible in the short-term. Rather, my intention is to use protein amounts as signals for detecting atypical enzyme activity</w:t>
      </w:r>
      <w:r w:rsidR="00A43ABC">
        <w:rPr>
          <w:rFonts w:ascii="Times New Roman" w:hAnsi="Times New Roman" w:cs="Times New Roman"/>
        </w:rPr>
        <w:t>, potentially matched to qualitative predictions from protein abundance data</w:t>
      </w:r>
      <w:r w:rsidR="00D925C1">
        <w:rPr>
          <w:rFonts w:ascii="Times New Roman" w:hAnsi="Times New Roman" w:cs="Times New Roman"/>
        </w:rPr>
        <w:t>.</w:t>
      </w:r>
    </w:p>
    <w:p w14:paraId="1352B15E" w14:textId="2971064C" w:rsidR="00F85119" w:rsidRDefault="00F85119" w:rsidP="007A43CD">
      <w:pPr>
        <w:ind w:firstLine="426"/>
        <w:jc w:val="both"/>
        <w:rPr>
          <w:rFonts w:ascii="Times New Roman" w:hAnsi="Times New Roman" w:cs="Times New Roman"/>
        </w:rPr>
      </w:pPr>
      <w:r>
        <w:rPr>
          <w:rFonts w:ascii="Times New Roman" w:hAnsi="Times New Roman" w:cs="Times New Roman"/>
        </w:rPr>
        <w:t>Meeting project goals within the budget and timeline (</w:t>
      </w:r>
      <w:r w:rsidR="004F4469">
        <w:rPr>
          <w:rFonts w:ascii="Times New Roman" w:hAnsi="Times New Roman" w:cs="Times New Roman"/>
        </w:rPr>
        <w:t>below</w:t>
      </w:r>
      <w:r>
        <w:rPr>
          <w:rFonts w:ascii="Times New Roman" w:hAnsi="Times New Roman" w:cs="Times New Roman"/>
        </w:rPr>
        <w:t xml:space="preserve">) is feasible because I base them on costs and time requirements of my current project, which has already used the same methods to </w:t>
      </w:r>
      <w:r w:rsidR="00AB5602">
        <w:rPr>
          <w:rFonts w:ascii="Times New Roman" w:hAnsi="Times New Roman" w:cs="Times New Roman"/>
        </w:rPr>
        <w:t>an</w:t>
      </w:r>
      <w:r w:rsidR="007F5707">
        <w:rPr>
          <w:rFonts w:ascii="Times New Roman" w:hAnsi="Times New Roman" w:cs="Times New Roman"/>
        </w:rPr>
        <w:t>alys</w:t>
      </w:r>
      <w:r w:rsidR="00AB5602">
        <w:rPr>
          <w:rFonts w:ascii="Times New Roman" w:hAnsi="Times New Roman" w:cs="Times New Roman"/>
        </w:rPr>
        <w:t>e</w:t>
      </w:r>
      <w:r>
        <w:rPr>
          <w:rFonts w:ascii="Times New Roman" w:hAnsi="Times New Roman" w:cs="Times New Roman"/>
        </w:rPr>
        <w:t xml:space="preserve"> more samples than </w:t>
      </w:r>
      <w:r w:rsidR="00AB5602">
        <w:rPr>
          <w:rFonts w:ascii="Times New Roman" w:hAnsi="Times New Roman" w:cs="Times New Roman"/>
        </w:rPr>
        <w:t>will be analy</w:t>
      </w:r>
      <w:r w:rsidR="007F5707">
        <w:rPr>
          <w:rFonts w:ascii="Times New Roman" w:hAnsi="Times New Roman" w:cs="Times New Roman"/>
        </w:rPr>
        <w:t>s</w:t>
      </w:r>
      <w:r w:rsidR="00AB5602">
        <w:rPr>
          <w:rFonts w:ascii="Times New Roman" w:hAnsi="Times New Roman" w:cs="Times New Roman"/>
        </w:rPr>
        <w:t xml:space="preserve">ed </w:t>
      </w:r>
      <w:r>
        <w:rPr>
          <w:rFonts w:ascii="Times New Roman" w:hAnsi="Times New Roman" w:cs="Times New Roman"/>
        </w:rPr>
        <w:t xml:space="preserve">in the proposed project. </w:t>
      </w:r>
      <w:r w:rsidR="00A43ABC">
        <w:rPr>
          <w:rFonts w:ascii="Times New Roman" w:hAnsi="Times New Roman" w:cs="Times New Roman"/>
        </w:rPr>
        <w:t xml:space="preserve">Time requirements for enzyme assays are based on estimates by Sharwood and Whitney, </w:t>
      </w:r>
      <w:r w:rsidR="004D3433">
        <w:rPr>
          <w:rFonts w:ascii="Times New Roman" w:hAnsi="Times New Roman" w:cs="Times New Roman"/>
        </w:rPr>
        <w:t>leading expert</w:t>
      </w:r>
      <w:r w:rsidR="003A35E1">
        <w:rPr>
          <w:rFonts w:ascii="Times New Roman" w:hAnsi="Times New Roman" w:cs="Times New Roman"/>
        </w:rPr>
        <w:t>s</w:t>
      </w:r>
      <w:r w:rsidR="00A43ABC">
        <w:rPr>
          <w:rFonts w:ascii="Times New Roman" w:hAnsi="Times New Roman" w:cs="Times New Roman"/>
        </w:rPr>
        <w:t xml:space="preserve"> in the area who will assist me with assays.</w:t>
      </w:r>
    </w:p>
    <w:p w14:paraId="0F96143C" w14:textId="77777777" w:rsidR="00441D59" w:rsidRDefault="004F4469" w:rsidP="003804AE">
      <w:pPr>
        <w:spacing w:after="120"/>
        <w:jc w:val="center"/>
        <w:rPr>
          <w:rFonts w:ascii="Times New Roman" w:hAnsi="Times New Roman" w:cs="Times New Roman"/>
        </w:rPr>
      </w:pPr>
      <w:r>
        <w:rPr>
          <w:rFonts w:ascii="Times New Roman" w:hAnsi="Times New Roman" w:cs="Times New Roman"/>
          <w:noProof/>
          <w:lang w:val="en-AU" w:eastAsia="en-AU"/>
        </w:rPr>
        <w:drawing>
          <wp:inline distT="0" distB="0" distL="0" distR="0" wp14:anchorId="199CB17F" wp14:editId="76A74E49">
            <wp:extent cx="7081118" cy="2225040"/>
            <wp:effectExtent l="0" t="0" r="5715" b="101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CRA18 Gantt SVS 170314.pdf"/>
                    <pic:cNvPicPr/>
                  </pic:nvPicPr>
                  <pic:blipFill rotWithShape="1">
                    <a:blip r:embed="rId11">
                      <a:extLst>
                        <a:ext uri="{28A0092B-C50C-407E-A947-70E740481C1C}">
                          <a14:useLocalDpi xmlns:a14="http://schemas.microsoft.com/office/drawing/2010/main" val="0"/>
                        </a:ext>
                      </a:extLst>
                    </a:blip>
                    <a:srcRect l="1312" t="1456" r="19724" b="63431"/>
                    <a:stretch/>
                  </pic:blipFill>
                  <pic:spPr bwMode="auto">
                    <a:xfrm>
                      <a:off x="0" y="0"/>
                      <a:ext cx="7081118" cy="2225040"/>
                    </a:xfrm>
                    <a:prstGeom prst="rect">
                      <a:avLst/>
                    </a:prstGeom>
                    <a:ln>
                      <a:noFill/>
                    </a:ln>
                    <a:extLst>
                      <a:ext uri="{53640926-AAD7-44D8-BBD7-CCE9431645EC}">
                        <a14:shadowObscured xmlns:a14="http://schemas.microsoft.com/office/drawing/2010/main"/>
                      </a:ext>
                    </a:extLst>
                  </pic:spPr>
                </pic:pic>
              </a:graphicData>
            </a:graphic>
          </wp:inline>
        </w:drawing>
      </w:r>
    </w:p>
    <w:p w14:paraId="5ACADB83" w14:textId="5A06D512" w:rsidR="007360DF" w:rsidRDefault="007360DF" w:rsidP="007A43CD">
      <w:pPr>
        <w:jc w:val="both"/>
        <w:rPr>
          <w:rFonts w:ascii="Times New Roman" w:hAnsi="Times New Roman" w:cs="Times New Roman"/>
          <w:b/>
        </w:rPr>
      </w:pPr>
      <w:r w:rsidRPr="007360DF">
        <w:rPr>
          <w:rFonts w:ascii="Times New Roman" w:hAnsi="Times New Roman" w:cs="Times New Roman"/>
          <w:b/>
        </w:rPr>
        <w:t xml:space="preserve">Research </w:t>
      </w:r>
      <w:r>
        <w:rPr>
          <w:rFonts w:ascii="Times New Roman" w:hAnsi="Times New Roman" w:cs="Times New Roman"/>
          <w:b/>
        </w:rPr>
        <w:t>resources</w:t>
      </w:r>
    </w:p>
    <w:p w14:paraId="353C0133" w14:textId="6054793A" w:rsidR="007360DF" w:rsidRDefault="007360DF" w:rsidP="007A43CD">
      <w:pPr>
        <w:jc w:val="both"/>
        <w:rPr>
          <w:rFonts w:ascii="Times New Roman" w:hAnsi="Times New Roman" w:cs="Times New Roman"/>
        </w:rPr>
      </w:pPr>
      <w:r w:rsidRPr="007360DF">
        <w:rPr>
          <w:rFonts w:ascii="Times New Roman" w:hAnsi="Times New Roman" w:cs="Times New Roman"/>
          <w:i/>
        </w:rPr>
        <w:t>Plant material</w:t>
      </w:r>
      <w:r>
        <w:rPr>
          <w:rFonts w:ascii="Times New Roman" w:hAnsi="Times New Roman" w:cs="Times New Roman"/>
        </w:rPr>
        <w:t xml:space="preserve">. All plant material will be collected from either the Hawkesbury Institute for the Environment SIEF garden of </w:t>
      </w:r>
      <w:r w:rsidRPr="007360DF">
        <w:rPr>
          <w:rFonts w:ascii="Times New Roman" w:hAnsi="Times New Roman" w:cs="Times New Roman"/>
          <w:i/>
        </w:rPr>
        <w:t>E. camaldulensis</w:t>
      </w:r>
      <w:r>
        <w:rPr>
          <w:rFonts w:ascii="Times New Roman" w:hAnsi="Times New Roman" w:cs="Times New Roman"/>
        </w:rPr>
        <w:t xml:space="preserve"> genotypes, or the field. The SIEF project was initially funded from 201</w:t>
      </w:r>
      <w:r w:rsidR="00575653">
        <w:rPr>
          <w:rFonts w:ascii="Times New Roman" w:hAnsi="Times New Roman" w:cs="Times New Roman"/>
        </w:rPr>
        <w:t>4</w:t>
      </w:r>
      <w:r>
        <w:rPr>
          <w:rFonts w:ascii="Times New Roman" w:hAnsi="Times New Roman" w:cs="Times New Roman"/>
        </w:rPr>
        <w:t>-2018</w:t>
      </w:r>
      <w:r w:rsidR="00575653">
        <w:rPr>
          <w:rFonts w:ascii="Times New Roman" w:hAnsi="Times New Roman" w:cs="Times New Roman"/>
        </w:rPr>
        <w:t>, but the garden will be maintained through 2020, supported by a NSW Environmental Trust Grant (CIs: Sharwood, Tissue, Farquhar). The greatest risk to that site is fire, but it is split into multiple blocks with genotypes randomized across blocks, so it is unlikely all genotypes could be lost simultaneously. There are multiple options for field sampling—if fire affects a few sites, then other sites can be used.</w:t>
      </w:r>
    </w:p>
    <w:p w14:paraId="3A298F3F" w14:textId="5F8C9846" w:rsidR="007360DF" w:rsidRDefault="00575653" w:rsidP="00DC535F">
      <w:pPr>
        <w:spacing w:after="60"/>
        <w:jc w:val="both"/>
        <w:rPr>
          <w:rFonts w:ascii="Times New Roman" w:hAnsi="Times New Roman" w:cs="Times New Roman"/>
        </w:rPr>
      </w:pPr>
      <w:r w:rsidRPr="00575653">
        <w:rPr>
          <w:rFonts w:ascii="Times New Roman" w:hAnsi="Times New Roman" w:cs="Times New Roman"/>
          <w:i/>
        </w:rPr>
        <w:t>Mass spectrometry</w:t>
      </w:r>
      <w:r>
        <w:rPr>
          <w:rFonts w:ascii="Times New Roman" w:hAnsi="Times New Roman" w:cs="Times New Roman"/>
        </w:rPr>
        <w:t>.</w:t>
      </w:r>
      <w:r w:rsidR="00A43ABC">
        <w:rPr>
          <w:rFonts w:ascii="Times New Roman" w:hAnsi="Times New Roman" w:cs="Times New Roman"/>
        </w:rPr>
        <w:t xml:space="preserve"> ANU and CSIRO have a reciprocal agreement for mass spectrometry resources so that I will be able to use instruments at either facility for the same price. </w:t>
      </w:r>
      <w:r w:rsidR="00ED16E9">
        <w:rPr>
          <w:rFonts w:ascii="Times New Roman" w:hAnsi="Times New Roman" w:cs="Times New Roman"/>
        </w:rPr>
        <w:t>Proteomics mass spectrometers include</w:t>
      </w:r>
      <w:r w:rsidR="00A43ABC">
        <w:rPr>
          <w:rFonts w:ascii="Times New Roman" w:hAnsi="Times New Roman" w:cs="Times New Roman"/>
        </w:rPr>
        <w:t xml:space="preserve"> three highly capable Thermo </w:t>
      </w:r>
      <w:r w:rsidR="00ED16E9">
        <w:rPr>
          <w:rFonts w:ascii="Times New Roman" w:hAnsi="Times New Roman" w:cs="Times New Roman"/>
        </w:rPr>
        <w:t>instruments</w:t>
      </w:r>
      <w:r w:rsidR="00A43ABC">
        <w:rPr>
          <w:rFonts w:ascii="Times New Roman" w:hAnsi="Times New Roman" w:cs="Times New Roman"/>
        </w:rPr>
        <w:t xml:space="preserve"> and one Sciex TripleTOF that will be used for this project. If the TripleTOF were to become unavailable indefinitely, then the University of Sydney has three TripleTOFs within driving distance from ANU that I currently use.</w:t>
      </w:r>
    </w:p>
    <w:p w14:paraId="14F828C3" w14:textId="0F407CA3" w:rsidR="00ED16E9" w:rsidRPr="00ED16E9" w:rsidRDefault="00ED16E9" w:rsidP="007A43CD">
      <w:pPr>
        <w:jc w:val="both"/>
        <w:rPr>
          <w:rFonts w:ascii="Times New Roman" w:hAnsi="Times New Roman" w:cs="Times New Roman"/>
          <w:b/>
        </w:rPr>
      </w:pPr>
      <w:r w:rsidRPr="00ED16E9">
        <w:rPr>
          <w:rFonts w:ascii="Times New Roman" w:hAnsi="Times New Roman" w:cs="Times New Roman"/>
          <w:b/>
        </w:rPr>
        <w:t>Research environment</w:t>
      </w:r>
    </w:p>
    <w:p w14:paraId="1CB9E64E" w14:textId="6F3296EB" w:rsidR="00E56E9B" w:rsidRPr="000E43BC" w:rsidRDefault="000E43BC" w:rsidP="007A43CD">
      <w:pPr>
        <w:jc w:val="both"/>
        <w:rPr>
          <w:rFonts w:ascii="Times New Roman" w:hAnsi="Times New Roman" w:cs="Times New Roman"/>
        </w:rPr>
      </w:pPr>
      <w:r>
        <w:rPr>
          <w:rFonts w:ascii="Times New Roman" w:hAnsi="Times New Roman" w:cs="Times New Roman"/>
        </w:rPr>
        <w:t xml:space="preserve">The existing environment for photosynthesis research at ANU is world-class—it is difficult to imagine a better environment for this project. </w:t>
      </w:r>
      <w:r w:rsidR="00173A7D">
        <w:rPr>
          <w:rFonts w:ascii="Times New Roman" w:hAnsi="Times New Roman" w:cs="Times New Roman"/>
        </w:rPr>
        <w:t>The</w:t>
      </w:r>
      <w:r w:rsidR="008E3078">
        <w:rPr>
          <w:rFonts w:ascii="Times New Roman" w:hAnsi="Times New Roman" w:cs="Times New Roman"/>
        </w:rPr>
        <w:t xml:space="preserve"> project does not duplicate existing research at ANU, or anywhere else that I know of, and it complements existing research at ANU very well. Specifically, the ARC Centre of Excellence for Translational Photosynthesis at ANU was created to find new ways to improve photosynthesis in crop plants, which provides an immediate pathway of adoption for my methods.</w:t>
      </w:r>
      <w:r w:rsidR="00B928D2">
        <w:rPr>
          <w:rFonts w:ascii="Times New Roman" w:hAnsi="Times New Roman" w:cs="Times New Roman"/>
        </w:rPr>
        <w:t xml:space="preserve"> </w:t>
      </w:r>
      <w:r w:rsidR="00E56E9B">
        <w:rPr>
          <w:rFonts w:ascii="Times New Roman" w:hAnsi="Times New Roman" w:cs="Times New Roman"/>
        </w:rPr>
        <w:t xml:space="preserve">I will also be a member of the ANU Research School of Biology, which has </w:t>
      </w:r>
      <w:r w:rsidR="00B928D2">
        <w:rPr>
          <w:rFonts w:ascii="Times New Roman" w:hAnsi="Times New Roman" w:cs="Times New Roman"/>
        </w:rPr>
        <w:t xml:space="preserve">world </w:t>
      </w:r>
      <w:r w:rsidR="00E56E9B">
        <w:rPr>
          <w:rFonts w:ascii="Times New Roman" w:hAnsi="Times New Roman" w:cs="Times New Roman"/>
        </w:rPr>
        <w:t>leaders in the field of photosynthesis research from the past 40+ years, as outlined in Part D2, the statement of support</w:t>
      </w:r>
      <w:r w:rsidR="0046085C">
        <w:rPr>
          <w:rFonts w:ascii="Times New Roman" w:hAnsi="Times New Roman" w:cs="Times New Roman"/>
        </w:rPr>
        <w:t xml:space="preserve"> from the School</w:t>
      </w:r>
      <w:r w:rsidR="00E56E9B">
        <w:rPr>
          <w:rFonts w:ascii="Times New Roman" w:hAnsi="Times New Roman" w:cs="Times New Roman"/>
        </w:rPr>
        <w:t>.</w:t>
      </w:r>
    </w:p>
    <w:p w14:paraId="2603B4AD" w14:textId="77777777" w:rsidR="00231934" w:rsidRPr="0029427C" w:rsidRDefault="00231934" w:rsidP="007A43CD">
      <w:pPr>
        <w:jc w:val="both"/>
        <w:outlineLvl w:val="0"/>
        <w:rPr>
          <w:rFonts w:ascii="Times New Roman" w:hAnsi="Times New Roman" w:cs="Times New Roman"/>
          <w:b/>
        </w:rPr>
      </w:pPr>
      <w:r w:rsidRPr="0029427C">
        <w:rPr>
          <w:rFonts w:ascii="Times New Roman" w:hAnsi="Times New Roman" w:cs="Times New Roman"/>
          <w:b/>
        </w:rPr>
        <w:t>BENEFIT</w:t>
      </w:r>
    </w:p>
    <w:p w14:paraId="021CD9CE" w14:textId="1A6E69F1" w:rsidR="00DA2C0E" w:rsidRDefault="00DF3736" w:rsidP="00307418">
      <w:pPr>
        <w:spacing w:after="60"/>
        <w:jc w:val="both"/>
        <w:rPr>
          <w:rFonts w:ascii="Times New Roman" w:hAnsi="Times New Roman" w:cs="Times New Roman"/>
        </w:rPr>
      </w:pPr>
      <w:r w:rsidRPr="00DF3736">
        <w:rPr>
          <w:rFonts w:ascii="Times New Roman" w:hAnsi="Times New Roman" w:cs="Times New Roman"/>
          <w:i/>
        </w:rPr>
        <w:t xml:space="preserve">Output 1: </w:t>
      </w:r>
      <w:r w:rsidR="00DA2C0E" w:rsidRPr="00DF3736">
        <w:rPr>
          <w:rFonts w:ascii="Times New Roman" w:hAnsi="Times New Roman" w:cs="Times New Roman"/>
          <w:i/>
        </w:rPr>
        <w:t>Quantitative knowledge of how genetic versus environmental variables affect photosynthesis enzyme amounts and variation.</w:t>
      </w:r>
      <w:r w:rsidR="00DA2C0E" w:rsidRPr="00DF3736">
        <w:rPr>
          <w:rFonts w:ascii="Times New Roman" w:hAnsi="Times New Roman" w:cs="Times New Roman"/>
        </w:rPr>
        <w:t xml:space="preserve"> </w:t>
      </w:r>
      <w:r w:rsidR="008B1C27">
        <w:rPr>
          <w:rFonts w:ascii="Times New Roman" w:hAnsi="Times New Roman" w:cs="Times New Roman"/>
        </w:rPr>
        <w:t xml:space="preserve">These types of data currently </w:t>
      </w:r>
      <w:r w:rsidR="007B7B58">
        <w:rPr>
          <w:rFonts w:ascii="Times New Roman" w:hAnsi="Times New Roman" w:cs="Times New Roman"/>
        </w:rPr>
        <w:t xml:space="preserve">exist </w:t>
      </w:r>
      <w:r w:rsidR="0063011A">
        <w:rPr>
          <w:rFonts w:ascii="Times New Roman" w:hAnsi="Times New Roman" w:cs="Times New Roman"/>
        </w:rPr>
        <w:t xml:space="preserve">only </w:t>
      </w:r>
      <w:r w:rsidR="007B7B58">
        <w:rPr>
          <w:rFonts w:ascii="Times New Roman" w:hAnsi="Times New Roman" w:cs="Times New Roman"/>
        </w:rPr>
        <w:t xml:space="preserve">for only a small number of species. Also, the measurements are largely based on proxies for protein amounts, not the actual proteins, which introduces </w:t>
      </w:r>
      <w:r w:rsidR="00E529CB">
        <w:rPr>
          <w:rFonts w:ascii="Times New Roman" w:hAnsi="Times New Roman" w:cs="Times New Roman"/>
        </w:rPr>
        <w:t>substantial</w:t>
      </w:r>
      <w:r w:rsidR="007B7B58">
        <w:rPr>
          <w:rFonts w:ascii="Times New Roman" w:hAnsi="Times New Roman" w:cs="Times New Roman"/>
        </w:rPr>
        <w:t xml:space="preserve"> inaccuracies</w:t>
      </w:r>
      <w:r w:rsidR="007B7B58">
        <w:rPr>
          <w:rFonts w:ascii="Times New Roman" w:hAnsi="Times New Roman" w:cs="Times New Roman"/>
        </w:rPr>
        <w:fldChar w:fldCharType="begin"/>
      </w:r>
      <w:r w:rsidR="00E511E9">
        <w:rPr>
          <w:rFonts w:ascii="Times New Roman" w:hAnsi="Times New Roman" w:cs="Times New Roman"/>
        </w:rPr>
        <w:instrText xml:space="preserve"> ADDIN ZOTERO_ITEM CSL_CITATION {"citationID":"qqemv4jsp","properties":{"formattedCitation":"{\\rtf \\super 38\\nosupersub{}}","plainCitation":"38"},"citationItems":[{"id":430,"uris":["http://zotero.org/users/2536149/items/P7DCFRWP"],"uri":["http://zotero.org/users/2536149/items/P7DCFRWP"],"itemData":{"id":430,"type":"article-journal","title":"Photosynthetic complex stoichiometry dynamics in higher plants: environmental acclimation and photosynthetic flux control","container-title":"Frontiers in Plant Science","volume":"5","source":"Frontiers","abstract":"The composition of the photosynthetic apparatus of higher plants is dynamically adjusted to long-term changes in environmental conditions such as growth light intensity and light quality, and to changing metabolic demands for ATP and NADPH imposed by stresses and leaf ageing. By changing photosynthetic complex stoichiometry, a long-term imbalance between the photosynthetic production of ATP and NADPH and their metabolic consumption is avoided, and cytotoxic side reactions are minimized. Otherwise, an excess capacity of the light reactions, relative to the demands of primary metabolism, could result in a disturbance of cellular redox homeostasis and an increased production of reactive oxygen species, leading to the destruction of the photosynthetic apparatus and the initiation of cell death programs. In this review, changes of the abundances of the different constituents of the photosynthetic apparatus in response to environmental conditions and during leaf ontogenesis are summarized. The contributions of the different photosynthetic complexes to photosynthetic flux control and the regulation of electron transport are discussed.","URL":"http://journal.frontiersin.org/article/10.3389/fpls.2014.00188/abstract","DOI":"10.3389/fpls.2014.00188","ISSN":"1664-462X","shortTitle":"Photosynthetic complex stoichiometry dynamics in higher plants","journalAbbreviation":"Front. Plant Sci.","language":"English","author":[{"family":"Schöttler","given":"Mark A."},{"family":"Tóth","given":"Szilvia Z."}],"issued":{"date-parts":[["2014"]]},"accessed":{"date-parts":[["2017",3,16]]}}}],"schema":"https://github.com/citation-style-language/schema/raw/master/csl-citation.json"} </w:instrText>
      </w:r>
      <w:r w:rsidR="007B7B58">
        <w:rPr>
          <w:rFonts w:ascii="Times New Roman" w:hAnsi="Times New Roman" w:cs="Times New Roman"/>
        </w:rPr>
        <w:fldChar w:fldCharType="separate"/>
      </w:r>
      <w:r w:rsidR="00E511E9" w:rsidRPr="00E511E9">
        <w:rPr>
          <w:rFonts w:ascii="Times New Roman" w:eastAsia="Times New Roman" w:hAnsi="Times New Roman" w:cs="Times New Roman"/>
          <w:vertAlign w:val="superscript"/>
        </w:rPr>
        <w:t>38</w:t>
      </w:r>
      <w:r w:rsidR="007B7B58">
        <w:rPr>
          <w:rFonts w:ascii="Times New Roman" w:hAnsi="Times New Roman" w:cs="Times New Roman"/>
        </w:rPr>
        <w:fldChar w:fldCharType="end"/>
      </w:r>
      <w:r>
        <w:rPr>
          <w:rFonts w:ascii="Times New Roman" w:hAnsi="Times New Roman" w:cs="Times New Roman"/>
        </w:rPr>
        <w:t>.</w:t>
      </w:r>
      <w:r w:rsidR="00FD4720">
        <w:rPr>
          <w:rFonts w:ascii="Times New Roman" w:hAnsi="Times New Roman" w:cs="Times New Roman"/>
        </w:rPr>
        <w:t xml:space="preserve"> Therefore, </w:t>
      </w:r>
      <w:r w:rsidR="006A67FD">
        <w:rPr>
          <w:rFonts w:ascii="Times New Roman" w:hAnsi="Times New Roman" w:cs="Times New Roman"/>
        </w:rPr>
        <w:t>Output 1</w:t>
      </w:r>
      <w:r w:rsidR="00FD4720">
        <w:rPr>
          <w:rFonts w:ascii="Times New Roman" w:hAnsi="Times New Roman" w:cs="Times New Roman"/>
        </w:rPr>
        <w:t>, as a high-impact publication, will be original in its methodology, its accuracy, and its scope.</w:t>
      </w:r>
    </w:p>
    <w:p w14:paraId="45104BB1" w14:textId="7F12245F" w:rsidR="00FD4720" w:rsidRDefault="00231934" w:rsidP="007A43CD">
      <w:pPr>
        <w:spacing w:after="120"/>
        <w:jc w:val="both"/>
        <w:rPr>
          <w:rFonts w:ascii="Times New Roman" w:hAnsi="Times New Roman" w:cs="Times New Roman"/>
        </w:rPr>
      </w:pPr>
      <w:r>
        <w:rPr>
          <w:rFonts w:ascii="Times New Roman" w:hAnsi="Times New Roman" w:cs="Times New Roman"/>
          <w:i/>
        </w:rPr>
        <w:t>Benefit</w:t>
      </w:r>
      <w:r w:rsidR="00FD4720">
        <w:rPr>
          <w:rFonts w:ascii="Times New Roman" w:hAnsi="Times New Roman" w:cs="Times New Roman"/>
          <w:i/>
        </w:rPr>
        <w:t xml:space="preserve"> of Output 1:</w:t>
      </w:r>
      <w:r w:rsidR="00FD4720">
        <w:rPr>
          <w:rFonts w:ascii="Times New Roman" w:hAnsi="Times New Roman" w:cs="Times New Roman"/>
        </w:rPr>
        <w:t xml:space="preserve"> </w:t>
      </w:r>
      <w:r w:rsidR="007F0D3B">
        <w:rPr>
          <w:rFonts w:ascii="Times New Roman" w:hAnsi="Times New Roman" w:cs="Times New Roman"/>
        </w:rPr>
        <w:t xml:space="preserve">Photosynthesis models from the scale of single cells, to leaves, to the entire photosynthetic </w:t>
      </w:r>
      <w:r w:rsidR="006C3D61">
        <w:rPr>
          <w:rFonts w:ascii="Times New Roman" w:hAnsi="Times New Roman" w:cs="Times New Roman"/>
        </w:rPr>
        <w:t>capacity</w:t>
      </w:r>
      <w:r w:rsidR="007F0D3B">
        <w:rPr>
          <w:rFonts w:ascii="Times New Roman" w:hAnsi="Times New Roman" w:cs="Times New Roman"/>
        </w:rPr>
        <w:t xml:space="preserve"> of Earth rely on </w:t>
      </w:r>
      <w:r w:rsidR="007423D8">
        <w:rPr>
          <w:rFonts w:ascii="Times New Roman" w:hAnsi="Times New Roman" w:cs="Times New Roman"/>
        </w:rPr>
        <w:t>estimates of</w:t>
      </w:r>
      <w:r w:rsidR="007F0D3B">
        <w:rPr>
          <w:rFonts w:ascii="Times New Roman" w:hAnsi="Times New Roman" w:cs="Times New Roman"/>
        </w:rPr>
        <w:t xml:space="preserve"> nitrogen allocation among different functions of photosynthesis</w:t>
      </w:r>
      <w:r w:rsidR="007423D8">
        <w:rPr>
          <w:rFonts w:ascii="Times New Roman" w:hAnsi="Times New Roman" w:cs="Times New Roman"/>
        </w:rPr>
        <w:t xml:space="preserve"> based knowingly on </w:t>
      </w:r>
      <w:r w:rsidR="007F5707">
        <w:rPr>
          <w:rFonts w:ascii="Times New Roman" w:hAnsi="Times New Roman" w:cs="Times New Roman"/>
        </w:rPr>
        <w:t xml:space="preserve">oversimplified and </w:t>
      </w:r>
      <w:proofErr w:type="spellStart"/>
      <w:r w:rsidR="007F5707">
        <w:rPr>
          <w:rFonts w:ascii="Times New Roman" w:hAnsi="Times New Roman" w:cs="Times New Roman"/>
        </w:rPr>
        <w:t>overgeneralis</w:t>
      </w:r>
      <w:r w:rsidR="007423D8">
        <w:rPr>
          <w:rFonts w:ascii="Times New Roman" w:hAnsi="Times New Roman" w:cs="Times New Roman"/>
        </w:rPr>
        <w:t>ed</w:t>
      </w:r>
      <w:proofErr w:type="spellEnd"/>
      <w:r w:rsidR="007423D8">
        <w:rPr>
          <w:rFonts w:ascii="Times New Roman" w:hAnsi="Times New Roman" w:cs="Times New Roman"/>
        </w:rPr>
        <w:t xml:space="preserve"> treatment of the individual enzymes</w:t>
      </w:r>
      <w:r w:rsidR="006C3D61">
        <w:rPr>
          <w:rFonts w:ascii="Times New Roman" w:hAnsi="Times New Roman" w:cs="Times New Roman"/>
        </w:rPr>
        <w:fldChar w:fldCharType="begin"/>
      </w:r>
      <w:r w:rsidR="006C3D61">
        <w:rPr>
          <w:rFonts w:ascii="Times New Roman" w:hAnsi="Times New Roman" w:cs="Times New Roman"/>
        </w:rPr>
        <w:instrText xml:space="preserve"> ADDIN ZOTERO_ITEM CSL_CITATION {"citationID":"lohs444b9","properties":{"formattedCitation":"{\\rtf \\super 32\\uc0\\u8211{}35\\nosupersub{}}","plainCitation":"32–35"},"citationItems":[{"id":371,"uris":["http://zotero.org/users/2536149/items/NXNFMS9Q"],"uri":["http://zotero.org/users/2536149/items/NXNFMS9Q"],"itemData":{"id":371,"type":"article-journal","title":"Models of Photosynthesis","container-title":"Plant Physiology","page":"42-45","volume":"125","issue":"1","source":"www.plantphysiol.org","DOI":"10.1104/pp.125.1.42","ISSN":", 1532-2548","note":"PMID: 11154292","journalAbbreviation":"Plant Physiol.","language":"en","author":[{"family":"Farquhar","given":"Graham D."},{"family":"Caemmerer","given":"Susanne","dropping-particle":"von"},{"family":"Berry","given":"Joseph A."}],"issued":{"date-parts":[["2001",1,1]]}}},{"id":356,"uris":["http://zotero.org/users/2536149/items/J94MU3MP"],"uri":["http://zotero.org/users/2536149/items/J94MU3MP"],"itemData":{"id":356,"type":"article-journal","title":"The Coordination of Leaf Photosynthesis Links C and N Fluxes in C3 Plant Species","container-title":"PLOS ONE","page":"e38345","volume":"7","issue":"6","source":"PLoS Journals","abstract":"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 to leaf photosynthetic N content (Npa); and Jfac, which modulates photosynthesis for a given k3 and is the ratio of RuBP regeneration capacity (Jmax) to).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DOI":"10.1371/journal.pone.0038345","ISSN":"1932-6203","journalAbbreviation":"PLOS ONE","author":[{"family":"Maire","given":"Vincent"},{"family":"Martre","given":"Pierre"},{"family":"Kattge","given":"Jens"},{"family":"Gastal","given":"François"},{"family":"Esser","given":"Gerd"},{"family":"Fontaine","given":"Sébastien"},{"family":"Soussana","given":"Jean-François"}],"issued":{"date-parts":[["2012",6,7]]}}},{"id":353,"uris":["http://zotero.org/users/2536149/items/T2FKRAI7"],"uri":["http://zotero.org/users/2536149/items/T2FKRAI7"],"itemData":{"id":353,"type":"article-journal","title":"The relationship of leaf photosynthetic traits – Vcmax and Jmax – to leaf nitrogen, leaf phosphorus, and specific leaf area: a meta-analysis and modeling study","container-title":"Ecology and Evolution","page":"3218-3235","volume":"4","issue":"16","source":"PubMed Central","abstract":"Great uncertainty exists in the global exchange of carbon between the atmosphere and the terrestrial biosphere. An important source of this uncertainty lies in the dependency of photosynthesis on the maximum rate of carboxylation (Vcmax) and the maximum rate of electron transport (Jmax). Understanding and making accurate prediction of C fluxes thus requires accurate characterization of these rates and their relationship with plant nutrient status over large geographic scales. Plant nutrient status is indicated by the traits: leaf nitrogen (N), leaf phosphorus (P), and specific leaf area (SLA). Correlations between Vcmax and Jmax and leaf nitrogen (N) are typically derived from local to global scales, while correlations with leaf phosphorus (P) and specific leaf area (SLA) have typically been derived at a local scale. Thus, there is no global-scale relationship between Vcmax and Jmax and P or SLA limiting the ability of global-scale carbon flux models do not account for P or SLA. We gathered published data from 24 studies to reveal global relationships of Vcmax and Jmax with leaf N, P, and SLA. Vcmax was strongly related to leaf N, and increasing leaf P substantially increased the sensitivity of Vcmax to leaf N. Jmax was strongly related to Vcmax, and neither leaf N, P, or SLA had a substantial impact on the relationship. Although more data are needed to expand the applicability of the relationship, we show leaf P is a globally important determinant of photosynthetic rates. In a model of photosynthesis, we showed that at high leaf N (3 gm−2), increasing leaf P from 0.05 to 0.22 gm−2 nearly doubled assimilation rates. Finally, we show that plants may employ a conservative strategy of Jmax to Vcmax coordination that restricts photoinhibition when carboxylation is limiting at the expense of maximizing photosynthetic rates when light is limiting.","DOI":"10.1002/ece3.1173","ISSN":"2045-7758","note":"PMID: 25473475\nPMCID: PMC4222209","shortTitle":"The relationship of leaf photosynthetic traits – Vcmax and Jmax – to leaf nitrogen, leaf phosphorus, and specific leaf area","journalAbbreviation":"Ecol Evol","author":[{"family":"Walker","given":"Anthony P"},{"family":"Beckerman","given":"Andrew P"},{"family":"Gu","given":"Lianhong"},{"family":"Kattge","given":"Jens"},{"family":"Cernusak","given":"Lucas A"},{"family":"Domingues","given":"Tomas F"},{"family":"Scales","given":"Joanna C"},{"family":"Wohlfahrt","given":"Georg"},{"family":"Wullschleger","given":"Stan D"},{"family":"Woodward","given":"F Ian"}],"issued":{"date-parts":[["2014",8]]}}},{"id":363,"uris":["http://zotero.org/users/2536149/items/PKS35FUR"],"uri":["http://zotero.org/users/2536149/items/PKS35FUR"],"itemData":{"id":363,"type":"article-journal","title":"Optimal allocation of leaf-level nitrogen: Implications for covariation of Vcmax and Jmax and photosynthetic downregulation","container-title":"Journal of Geophysical Research: Biogeosciences","page":"2016JG003473","volume":"121","issue":"9","source":"Wiley Online Library","abstract":"The maximum rate of carboxylation, Vcmax, and the maximum rate of electron transport, Jmax, describe leaf-level capacities of the photosynthetic system and are critical in determining the net fluxes of carbon dioxide and water vapor in the terrestrial biosphere. Although both Vcmax and Jmax exhibit high spatial and temporal variability, most descriptions of photosynthesis in terrestrial biosphere models assume constant values for Vcmax and Jmax at a reference temperature ignoring intraseasonal, interannual, and water stress-induced variations. Although general patterns of variation of Vcmax and Jmax have been correlated across groups of species, climates, and nitrogen concentrations, scant theoretical support has been provided to explain these variations. We present a new approach to determine Vcmax and Jmax based on the assumption that a limited amount of leaf nitrogen is allocated optimally among the various components of the photosynthetic system in such a way that expected carbon assimilation is maximized. The optimal allocation is constrained by available nitrogen and responds dynamically to the near-term environmental conditions of light and water supply and to their variability. The resulting optimal allocations of a finite supply of nitrogen replicate observed relationships in nature, including the ratio of Jmax/Vcmax, the relationship of leaf nitrogen to Vcmax, and the changes in nitrogen allocation under varying water availability and light environments. This optimal allocation approach provides a mechanism to describe the response of leaf-level photosynthetic capacity to varying environmental and resource supply conditions that can be incorporated into terrestrial biosphere models providing improved estimates of carbon and water fluxes in the soil-plant-atmosphere continuum.","DOI":"10.1002/2016JG003473","ISSN":"2169-8961","shortTitle":"Optimal allocation of leaf-level nitrogen","journalAbbreviation":"J. Geophys. Res. Biogeosci.","language":"en","author":[{"family":"Quebbeman","given":"J. A."},{"family":"Ramirez","given":"J. A."}],"issued":{"date-parts":[["2016",9,1]]}}}],"schema":"https://github.com/citation-style-language/schema/raw/master/csl-citation.json"} </w:instrText>
      </w:r>
      <w:r w:rsidR="006C3D61">
        <w:rPr>
          <w:rFonts w:ascii="Times New Roman" w:hAnsi="Times New Roman" w:cs="Times New Roman"/>
        </w:rPr>
        <w:fldChar w:fldCharType="separate"/>
      </w:r>
      <w:r w:rsidR="006C3D61" w:rsidRPr="006C3D61">
        <w:rPr>
          <w:rFonts w:ascii="Times New Roman" w:eastAsia="Times New Roman" w:hAnsi="Times New Roman" w:cs="Times New Roman"/>
          <w:vertAlign w:val="superscript"/>
        </w:rPr>
        <w:t>32–35</w:t>
      </w:r>
      <w:r w:rsidR="006C3D61">
        <w:rPr>
          <w:rFonts w:ascii="Times New Roman" w:hAnsi="Times New Roman" w:cs="Times New Roman"/>
        </w:rPr>
        <w:fldChar w:fldCharType="end"/>
      </w:r>
      <w:r w:rsidR="006C3D61">
        <w:rPr>
          <w:rFonts w:ascii="Times New Roman" w:hAnsi="Times New Roman" w:cs="Times New Roman"/>
        </w:rPr>
        <w:t xml:space="preserve">. </w:t>
      </w:r>
      <w:r w:rsidR="00A63AC2">
        <w:rPr>
          <w:rFonts w:ascii="Times New Roman" w:hAnsi="Times New Roman" w:cs="Times New Roman"/>
        </w:rPr>
        <w:t xml:space="preserve">This output will </w:t>
      </w:r>
      <w:r w:rsidR="00957666">
        <w:rPr>
          <w:rFonts w:ascii="Times New Roman" w:hAnsi="Times New Roman" w:cs="Times New Roman"/>
        </w:rPr>
        <w:t>make possible more accurate, systems biology-based</w:t>
      </w:r>
      <w:r w:rsidR="00A63AC2">
        <w:rPr>
          <w:rFonts w:ascii="Times New Roman" w:hAnsi="Times New Roman" w:cs="Times New Roman"/>
        </w:rPr>
        <w:t xml:space="preserve"> models on all those scales by filling in a</w:t>
      </w:r>
      <w:r w:rsidR="00EE3D62">
        <w:rPr>
          <w:rFonts w:ascii="Times New Roman" w:hAnsi="Times New Roman" w:cs="Times New Roman"/>
        </w:rPr>
        <w:t>n</w:t>
      </w:r>
      <w:r w:rsidR="00A63AC2">
        <w:rPr>
          <w:rFonts w:ascii="Times New Roman" w:hAnsi="Times New Roman" w:cs="Times New Roman"/>
        </w:rPr>
        <w:t xml:space="preserve"> </w:t>
      </w:r>
      <w:r w:rsidR="00957666">
        <w:rPr>
          <w:rFonts w:ascii="Times New Roman" w:hAnsi="Times New Roman" w:cs="Times New Roman"/>
        </w:rPr>
        <w:t>entire</w:t>
      </w:r>
      <w:r w:rsidR="00A63AC2">
        <w:rPr>
          <w:rFonts w:ascii="Times New Roman" w:hAnsi="Times New Roman" w:cs="Times New Roman"/>
        </w:rPr>
        <w:t xml:space="preserve"> missing </w:t>
      </w:r>
      <w:r w:rsidR="00957666">
        <w:rPr>
          <w:rFonts w:ascii="Times New Roman" w:hAnsi="Times New Roman" w:cs="Times New Roman"/>
        </w:rPr>
        <w:t>category</w:t>
      </w:r>
      <w:r w:rsidR="00A63AC2">
        <w:rPr>
          <w:rFonts w:ascii="Times New Roman" w:hAnsi="Times New Roman" w:cs="Times New Roman"/>
        </w:rPr>
        <w:t xml:space="preserve"> of </w:t>
      </w:r>
      <w:r w:rsidR="00957666">
        <w:rPr>
          <w:rFonts w:ascii="Times New Roman" w:hAnsi="Times New Roman" w:cs="Times New Roman"/>
        </w:rPr>
        <w:t xml:space="preserve">key </w:t>
      </w:r>
      <w:r w:rsidR="00A63AC2">
        <w:rPr>
          <w:rFonts w:ascii="Times New Roman" w:hAnsi="Times New Roman" w:cs="Times New Roman"/>
        </w:rPr>
        <w:t>information—</w:t>
      </w:r>
      <w:r w:rsidR="00957666">
        <w:rPr>
          <w:rFonts w:ascii="Times New Roman" w:hAnsi="Times New Roman" w:cs="Times New Roman"/>
        </w:rPr>
        <w:t>actual measured protein amounts</w:t>
      </w:r>
      <w:r w:rsidR="00A63AC2">
        <w:rPr>
          <w:rFonts w:ascii="Times New Roman" w:hAnsi="Times New Roman" w:cs="Times New Roman"/>
        </w:rPr>
        <w:t>.</w:t>
      </w:r>
    </w:p>
    <w:p w14:paraId="7A2C83A6" w14:textId="77777777" w:rsidR="00493BEB" w:rsidRDefault="00957666" w:rsidP="00307418">
      <w:pPr>
        <w:spacing w:after="60"/>
        <w:jc w:val="both"/>
        <w:rPr>
          <w:rFonts w:ascii="Times New Roman" w:hAnsi="Times New Roman" w:cs="Times New Roman"/>
        </w:rPr>
      </w:pPr>
      <w:r w:rsidRPr="00957666">
        <w:rPr>
          <w:rFonts w:ascii="Times New Roman" w:hAnsi="Times New Roman" w:cs="Times New Roman"/>
          <w:i/>
        </w:rPr>
        <w:t xml:space="preserve">Output 2: </w:t>
      </w:r>
      <w:r>
        <w:rPr>
          <w:rFonts w:ascii="Times New Roman" w:hAnsi="Times New Roman" w:cs="Times New Roman"/>
          <w:i/>
        </w:rPr>
        <w:t>Two demonstrations</w:t>
      </w:r>
      <w:r w:rsidR="00D92980">
        <w:rPr>
          <w:rFonts w:ascii="Times New Roman" w:hAnsi="Times New Roman" w:cs="Times New Roman"/>
          <w:i/>
        </w:rPr>
        <w:t>, using Rubisco and Rubisco activase,</w:t>
      </w:r>
      <w:r w:rsidRPr="00957666">
        <w:rPr>
          <w:rFonts w:ascii="Times New Roman" w:hAnsi="Times New Roman" w:cs="Times New Roman"/>
          <w:i/>
        </w:rPr>
        <w:t xml:space="preserve"> that </w:t>
      </w:r>
      <w:r w:rsidR="00D92980">
        <w:rPr>
          <w:rFonts w:ascii="Times New Roman" w:hAnsi="Times New Roman" w:cs="Times New Roman"/>
          <w:i/>
        </w:rPr>
        <w:t>enzyme and isoform</w:t>
      </w:r>
      <w:r w:rsidRPr="00957666">
        <w:rPr>
          <w:rFonts w:ascii="Times New Roman" w:hAnsi="Times New Roman" w:cs="Times New Roman"/>
          <w:i/>
        </w:rPr>
        <w:t xml:space="preserve"> amount</w:t>
      </w:r>
      <w:r>
        <w:rPr>
          <w:rFonts w:ascii="Times New Roman" w:hAnsi="Times New Roman" w:cs="Times New Roman"/>
          <w:i/>
        </w:rPr>
        <w:t>s</w:t>
      </w:r>
      <w:r w:rsidRPr="00957666">
        <w:rPr>
          <w:rFonts w:ascii="Times New Roman" w:hAnsi="Times New Roman" w:cs="Times New Roman"/>
          <w:i/>
        </w:rPr>
        <w:t xml:space="preserve"> can be used as indicator</w:t>
      </w:r>
      <w:r>
        <w:rPr>
          <w:rFonts w:ascii="Times New Roman" w:hAnsi="Times New Roman" w:cs="Times New Roman"/>
          <w:i/>
        </w:rPr>
        <w:t>s</w:t>
      </w:r>
      <w:r w:rsidRPr="00957666">
        <w:rPr>
          <w:rFonts w:ascii="Times New Roman" w:hAnsi="Times New Roman" w:cs="Times New Roman"/>
          <w:i/>
        </w:rPr>
        <w:t xml:space="preserve"> for enzyme activity</w:t>
      </w:r>
      <w:r w:rsidR="00D92980">
        <w:rPr>
          <w:rFonts w:ascii="Times New Roman" w:hAnsi="Times New Roman" w:cs="Times New Roman"/>
          <w:i/>
        </w:rPr>
        <w:t xml:space="preserve"> in cross-genotype comparisons</w:t>
      </w:r>
      <w:r w:rsidRPr="00957666">
        <w:rPr>
          <w:rFonts w:ascii="Times New Roman" w:hAnsi="Times New Roman" w:cs="Times New Roman"/>
          <w:i/>
        </w:rPr>
        <w:t>.</w:t>
      </w:r>
      <w:r>
        <w:rPr>
          <w:rFonts w:ascii="Times New Roman" w:hAnsi="Times New Roman" w:cs="Times New Roman"/>
        </w:rPr>
        <w:t xml:space="preserve"> </w:t>
      </w:r>
    </w:p>
    <w:p w14:paraId="521C2574" w14:textId="12E21468" w:rsidR="006A2CBF" w:rsidRDefault="00231934" w:rsidP="007A43CD">
      <w:pPr>
        <w:spacing w:after="120"/>
        <w:jc w:val="both"/>
        <w:rPr>
          <w:rFonts w:ascii="Times New Roman" w:hAnsi="Times New Roman" w:cs="Times New Roman"/>
        </w:rPr>
      </w:pPr>
      <w:r>
        <w:rPr>
          <w:rFonts w:ascii="Times New Roman" w:hAnsi="Times New Roman" w:cs="Times New Roman"/>
          <w:i/>
        </w:rPr>
        <w:t>Benefit</w:t>
      </w:r>
      <w:r w:rsidR="00493BEB" w:rsidRPr="00493BEB">
        <w:rPr>
          <w:rFonts w:ascii="Times New Roman" w:hAnsi="Times New Roman" w:cs="Times New Roman"/>
          <w:i/>
        </w:rPr>
        <w:t xml:space="preserve"> of Output 2:</w:t>
      </w:r>
      <w:r w:rsidR="00493BEB">
        <w:rPr>
          <w:rFonts w:ascii="Times New Roman" w:hAnsi="Times New Roman" w:cs="Times New Roman"/>
        </w:rPr>
        <w:t xml:space="preserve"> </w:t>
      </w:r>
      <w:r w:rsidR="007B074E">
        <w:rPr>
          <w:rFonts w:ascii="Times New Roman" w:hAnsi="Times New Roman" w:cs="Times New Roman"/>
        </w:rPr>
        <w:t>The findings specific to Rubisco and Rubisco activase will be</w:t>
      </w:r>
      <w:r w:rsidR="0076298D">
        <w:rPr>
          <w:rFonts w:ascii="Times New Roman" w:hAnsi="Times New Roman" w:cs="Times New Roman"/>
        </w:rPr>
        <w:t xml:space="preserve"> </w:t>
      </w:r>
      <w:r>
        <w:rPr>
          <w:rFonts w:ascii="Times New Roman" w:hAnsi="Times New Roman" w:cs="Times New Roman"/>
        </w:rPr>
        <w:t>beneficial for crop development</w:t>
      </w:r>
      <w:r w:rsidR="0076298D">
        <w:rPr>
          <w:rFonts w:ascii="Times New Roman" w:hAnsi="Times New Roman" w:cs="Times New Roman"/>
        </w:rPr>
        <w:t xml:space="preserve"> because </w:t>
      </w:r>
      <w:r w:rsidR="007B074E">
        <w:rPr>
          <w:rFonts w:ascii="Times New Roman" w:hAnsi="Times New Roman" w:cs="Times New Roman"/>
        </w:rPr>
        <w:t>they</w:t>
      </w:r>
      <w:r w:rsidR="0076298D">
        <w:rPr>
          <w:rFonts w:ascii="Times New Roman" w:hAnsi="Times New Roman" w:cs="Times New Roman"/>
        </w:rPr>
        <w:t xml:space="preserve"> increase knowledge of isoform variation and activity for two of the most important enzyme targets for </w:t>
      </w:r>
      <w:r w:rsidR="00907143">
        <w:rPr>
          <w:rFonts w:ascii="Times New Roman" w:hAnsi="Times New Roman" w:cs="Times New Roman"/>
        </w:rPr>
        <w:t>photosynthesis</w:t>
      </w:r>
      <w:r w:rsidR="0076298D">
        <w:rPr>
          <w:rFonts w:ascii="Times New Roman" w:hAnsi="Times New Roman" w:cs="Times New Roman"/>
        </w:rPr>
        <w:t xml:space="preserve"> improvement. </w:t>
      </w:r>
      <w:r w:rsidR="007B074E">
        <w:rPr>
          <w:rFonts w:ascii="Times New Roman" w:hAnsi="Times New Roman" w:cs="Times New Roman"/>
        </w:rPr>
        <w:t>The</w:t>
      </w:r>
      <w:r w:rsidR="006C3D61">
        <w:rPr>
          <w:rFonts w:ascii="Times New Roman" w:hAnsi="Times New Roman" w:cs="Times New Roman"/>
        </w:rPr>
        <w:t xml:space="preserve"> theory behind the </w:t>
      </w:r>
      <w:r w:rsidR="007B074E">
        <w:rPr>
          <w:rFonts w:ascii="Times New Roman" w:hAnsi="Times New Roman" w:cs="Times New Roman"/>
        </w:rPr>
        <w:t xml:space="preserve">output is significant because it could be applied to </w:t>
      </w:r>
      <w:r w:rsidR="003D0F7F">
        <w:rPr>
          <w:rFonts w:ascii="Times New Roman" w:hAnsi="Times New Roman" w:cs="Times New Roman"/>
        </w:rPr>
        <w:t>screens at different scales and with different methods than this project</w:t>
      </w:r>
      <w:r w:rsidR="007B074E">
        <w:rPr>
          <w:rFonts w:ascii="Times New Roman" w:hAnsi="Times New Roman" w:cs="Times New Roman"/>
        </w:rPr>
        <w:t xml:space="preserve">. </w:t>
      </w:r>
      <w:r w:rsidR="003D0F7F">
        <w:rPr>
          <w:rFonts w:ascii="Times New Roman" w:hAnsi="Times New Roman" w:cs="Times New Roman"/>
        </w:rPr>
        <w:t>The output</w:t>
      </w:r>
      <w:r w:rsidR="007B074E">
        <w:rPr>
          <w:rFonts w:ascii="Times New Roman" w:hAnsi="Times New Roman" w:cs="Times New Roman"/>
        </w:rPr>
        <w:t xml:space="preserve"> </w:t>
      </w:r>
      <w:r>
        <w:rPr>
          <w:rFonts w:ascii="Times New Roman" w:hAnsi="Times New Roman" w:cs="Times New Roman"/>
        </w:rPr>
        <w:t>will benefit</w:t>
      </w:r>
      <w:r w:rsidR="007B074E">
        <w:rPr>
          <w:rFonts w:ascii="Times New Roman" w:hAnsi="Times New Roman" w:cs="Times New Roman"/>
        </w:rPr>
        <w:t xml:space="preserve"> metabolic engineering approaches </w:t>
      </w:r>
      <w:r>
        <w:rPr>
          <w:rFonts w:ascii="Times New Roman" w:hAnsi="Times New Roman" w:cs="Times New Roman"/>
        </w:rPr>
        <w:t xml:space="preserve">for improving </w:t>
      </w:r>
      <w:r w:rsidR="007B074E">
        <w:rPr>
          <w:rFonts w:ascii="Times New Roman" w:hAnsi="Times New Roman" w:cs="Times New Roman"/>
        </w:rPr>
        <w:t>crop plant</w:t>
      </w:r>
      <w:r>
        <w:rPr>
          <w:rFonts w:ascii="Times New Roman" w:hAnsi="Times New Roman" w:cs="Times New Roman"/>
        </w:rPr>
        <w:t>s</w:t>
      </w:r>
      <w:r w:rsidR="007B074E">
        <w:rPr>
          <w:rFonts w:ascii="Times New Roman" w:hAnsi="Times New Roman" w:cs="Times New Roman"/>
        </w:rPr>
        <w:t xml:space="preserve"> and </w:t>
      </w:r>
      <w:r>
        <w:rPr>
          <w:rFonts w:ascii="Times New Roman" w:hAnsi="Times New Roman" w:cs="Times New Roman"/>
        </w:rPr>
        <w:t xml:space="preserve">it could also be applied to </w:t>
      </w:r>
      <w:r w:rsidR="007B074E">
        <w:rPr>
          <w:rFonts w:ascii="Times New Roman" w:hAnsi="Times New Roman" w:cs="Times New Roman"/>
        </w:rPr>
        <w:t xml:space="preserve">industrial </w:t>
      </w:r>
      <w:r>
        <w:rPr>
          <w:rFonts w:ascii="Times New Roman" w:hAnsi="Times New Roman" w:cs="Times New Roman"/>
        </w:rPr>
        <w:t>microbes</w:t>
      </w:r>
      <w:r w:rsidR="007B074E">
        <w:rPr>
          <w:rFonts w:ascii="Times New Roman" w:hAnsi="Times New Roman" w:cs="Times New Roman"/>
        </w:rPr>
        <w:t>.</w:t>
      </w:r>
    </w:p>
    <w:p w14:paraId="49985B94" w14:textId="5351F899" w:rsidR="00EE3D62" w:rsidRPr="00EE3D62" w:rsidRDefault="00EE3D62" w:rsidP="00307418">
      <w:pPr>
        <w:spacing w:after="60"/>
        <w:jc w:val="both"/>
        <w:rPr>
          <w:rFonts w:ascii="Times New Roman" w:hAnsi="Times New Roman" w:cs="Times New Roman"/>
          <w:i/>
        </w:rPr>
      </w:pPr>
      <w:r w:rsidRPr="00EE3D62">
        <w:rPr>
          <w:rFonts w:ascii="Times New Roman" w:hAnsi="Times New Roman" w:cs="Times New Roman"/>
          <w:i/>
        </w:rPr>
        <w:t xml:space="preserve">Output 3: </w:t>
      </w:r>
      <w:r w:rsidR="002678F8">
        <w:rPr>
          <w:rFonts w:ascii="Times New Roman" w:hAnsi="Times New Roman" w:cs="Times New Roman"/>
          <w:i/>
        </w:rPr>
        <w:t>A</w:t>
      </w:r>
      <w:r w:rsidRPr="00EE3D62">
        <w:rPr>
          <w:rFonts w:ascii="Times New Roman" w:hAnsi="Times New Roman" w:cs="Times New Roman"/>
          <w:i/>
        </w:rPr>
        <w:t>nalytical and computational methods will be published in a high-impact methods journal.</w:t>
      </w:r>
    </w:p>
    <w:p w14:paraId="4BBBD1F8" w14:textId="1F386699" w:rsidR="006A2CBF" w:rsidRPr="00EE3D62" w:rsidRDefault="00231934" w:rsidP="00307418">
      <w:pPr>
        <w:spacing w:after="120"/>
        <w:jc w:val="both"/>
        <w:rPr>
          <w:rFonts w:ascii="Times New Roman" w:hAnsi="Times New Roman" w:cs="Times New Roman"/>
        </w:rPr>
      </w:pPr>
      <w:r>
        <w:rPr>
          <w:rFonts w:ascii="Times New Roman" w:hAnsi="Times New Roman" w:cs="Times New Roman"/>
          <w:i/>
        </w:rPr>
        <w:t>Benefit</w:t>
      </w:r>
      <w:r w:rsidR="00EE3D62" w:rsidRPr="00EE3D62">
        <w:rPr>
          <w:rFonts w:ascii="Times New Roman" w:hAnsi="Times New Roman" w:cs="Times New Roman"/>
          <w:i/>
        </w:rPr>
        <w:t xml:space="preserve"> of Output 3:</w:t>
      </w:r>
      <w:r w:rsidR="00EE3D62">
        <w:rPr>
          <w:rFonts w:ascii="Times New Roman" w:hAnsi="Times New Roman" w:cs="Times New Roman"/>
        </w:rPr>
        <w:t xml:space="preserve"> </w:t>
      </w:r>
      <w:r w:rsidR="00A93ADB">
        <w:rPr>
          <w:rFonts w:ascii="Times New Roman" w:hAnsi="Times New Roman" w:cs="Times New Roman"/>
        </w:rPr>
        <w:t xml:space="preserve">Absolute protein quantification is becoming increasingly common in plant research, but not </w:t>
      </w:r>
      <w:r w:rsidR="005037E2">
        <w:rPr>
          <w:rFonts w:ascii="Times New Roman" w:hAnsi="Times New Roman" w:cs="Times New Roman"/>
        </w:rPr>
        <w:t xml:space="preserve">across multiple </w:t>
      </w:r>
      <w:r w:rsidR="00A93ADB">
        <w:rPr>
          <w:rFonts w:ascii="Times New Roman" w:hAnsi="Times New Roman" w:cs="Times New Roman"/>
        </w:rPr>
        <w:t>species</w:t>
      </w:r>
      <w:r w:rsidR="005037E2">
        <w:rPr>
          <w:rFonts w:ascii="Times New Roman" w:hAnsi="Times New Roman" w:cs="Times New Roman"/>
        </w:rPr>
        <w:t xml:space="preserve"> or on hundreds of samples at a time</w:t>
      </w:r>
      <w:r>
        <w:rPr>
          <w:rFonts w:ascii="Times New Roman" w:hAnsi="Times New Roman" w:cs="Times New Roman"/>
        </w:rPr>
        <w:t xml:space="preserve"> because of technological limitations that my method</w:t>
      </w:r>
      <w:r w:rsidR="007A1E4C">
        <w:rPr>
          <w:rFonts w:ascii="Times New Roman" w:hAnsi="Times New Roman" w:cs="Times New Roman"/>
        </w:rPr>
        <w:t>s</w:t>
      </w:r>
      <w:r>
        <w:rPr>
          <w:rFonts w:ascii="Times New Roman" w:hAnsi="Times New Roman" w:cs="Times New Roman"/>
        </w:rPr>
        <w:t xml:space="preserve"> overcome</w:t>
      </w:r>
      <w:r w:rsidR="00A93ADB">
        <w:rPr>
          <w:rFonts w:ascii="Times New Roman" w:hAnsi="Times New Roman" w:cs="Times New Roman"/>
        </w:rPr>
        <w:t xml:space="preserve">. </w:t>
      </w:r>
      <w:r w:rsidR="007A1E4C">
        <w:rPr>
          <w:rFonts w:ascii="Times New Roman" w:hAnsi="Times New Roman" w:cs="Times New Roman"/>
        </w:rPr>
        <w:t>My existing methods</w:t>
      </w:r>
      <w:r w:rsidR="00A93ADB">
        <w:rPr>
          <w:rFonts w:ascii="Times New Roman" w:hAnsi="Times New Roman" w:cs="Times New Roman"/>
        </w:rPr>
        <w:t xml:space="preserve"> are </w:t>
      </w:r>
      <w:r w:rsidR="00CE22E0">
        <w:rPr>
          <w:rFonts w:ascii="Times New Roman" w:hAnsi="Times New Roman" w:cs="Times New Roman"/>
        </w:rPr>
        <w:t xml:space="preserve">already </w:t>
      </w:r>
      <w:r w:rsidR="00A93ADB">
        <w:rPr>
          <w:rFonts w:ascii="Times New Roman" w:hAnsi="Times New Roman" w:cs="Times New Roman"/>
        </w:rPr>
        <w:t xml:space="preserve">unique </w:t>
      </w:r>
      <w:r w:rsidR="007A1E4C">
        <w:rPr>
          <w:rFonts w:ascii="Times New Roman" w:hAnsi="Times New Roman" w:cs="Times New Roman"/>
        </w:rPr>
        <w:t>because the internal standard (QconCAT) can be used</w:t>
      </w:r>
      <w:r w:rsidR="00A93ADB">
        <w:rPr>
          <w:rFonts w:ascii="Times New Roman" w:hAnsi="Times New Roman" w:cs="Times New Roman"/>
        </w:rPr>
        <w:t xml:space="preserve"> with any species of vascular plant</w:t>
      </w:r>
      <w:r w:rsidR="006937E1">
        <w:rPr>
          <w:rFonts w:ascii="Times New Roman" w:hAnsi="Times New Roman" w:cs="Times New Roman"/>
        </w:rPr>
        <w:t xml:space="preserve">, </w:t>
      </w:r>
      <w:r w:rsidR="00A93ADB">
        <w:rPr>
          <w:rFonts w:ascii="Times New Roman" w:hAnsi="Times New Roman" w:cs="Times New Roman"/>
        </w:rPr>
        <w:t xml:space="preserve">the </w:t>
      </w:r>
      <w:r w:rsidR="007A1E4C">
        <w:rPr>
          <w:rFonts w:ascii="Times New Roman" w:hAnsi="Times New Roman" w:cs="Times New Roman"/>
        </w:rPr>
        <w:t>mass spectrometry</w:t>
      </w:r>
      <w:r w:rsidR="00A93ADB">
        <w:rPr>
          <w:rFonts w:ascii="Times New Roman" w:hAnsi="Times New Roman" w:cs="Times New Roman"/>
        </w:rPr>
        <w:t xml:space="preserve"> method</w:t>
      </w:r>
      <w:r w:rsidR="007A1E4C">
        <w:rPr>
          <w:rFonts w:ascii="Times New Roman" w:hAnsi="Times New Roman" w:cs="Times New Roman"/>
        </w:rPr>
        <w:t xml:space="preserve"> is very fast</w:t>
      </w:r>
      <w:r w:rsidR="006937E1">
        <w:rPr>
          <w:rFonts w:ascii="Times New Roman" w:hAnsi="Times New Roman" w:cs="Times New Roman"/>
        </w:rPr>
        <w:t xml:space="preserve">, and the cost per sample </w:t>
      </w:r>
      <w:r w:rsidR="007A1E4C">
        <w:rPr>
          <w:rFonts w:ascii="Times New Roman" w:hAnsi="Times New Roman" w:cs="Times New Roman"/>
        </w:rPr>
        <w:t xml:space="preserve">is low </w:t>
      </w:r>
      <w:r w:rsidR="006937E1">
        <w:rPr>
          <w:rFonts w:ascii="Times New Roman" w:hAnsi="Times New Roman" w:cs="Times New Roman"/>
        </w:rPr>
        <w:t xml:space="preserve">(1/3 the cost of whole transcriptome sequencing). </w:t>
      </w:r>
      <w:r w:rsidR="007A1E4C">
        <w:rPr>
          <w:rFonts w:ascii="Times New Roman" w:hAnsi="Times New Roman" w:cs="Times New Roman"/>
        </w:rPr>
        <w:t>Extending</w:t>
      </w:r>
      <w:r w:rsidR="006937E1">
        <w:rPr>
          <w:rFonts w:ascii="Times New Roman" w:hAnsi="Times New Roman" w:cs="Times New Roman"/>
        </w:rPr>
        <w:t xml:space="preserve"> the methods to identifying potentially beneficial isoforms will dramatically increase the adoption of my methods because they will provide a fast and informative new cap</w:t>
      </w:r>
      <w:r w:rsidR="007A1E4C">
        <w:rPr>
          <w:rFonts w:ascii="Times New Roman" w:hAnsi="Times New Roman" w:cs="Times New Roman"/>
        </w:rPr>
        <w:t>ability to crop researchers. Crop development will benefit through faster discovery of new beneficial isoforms.</w:t>
      </w:r>
    </w:p>
    <w:p w14:paraId="7F72ECF5" w14:textId="454AA1A6" w:rsidR="006A2CBF" w:rsidRPr="006661CA" w:rsidRDefault="006661CA" w:rsidP="007A43CD">
      <w:pPr>
        <w:jc w:val="both"/>
        <w:rPr>
          <w:rFonts w:ascii="Times New Roman" w:hAnsi="Times New Roman" w:cs="Times New Roman"/>
          <w:b/>
        </w:rPr>
      </w:pPr>
      <w:r w:rsidRPr="006661CA">
        <w:rPr>
          <w:rFonts w:ascii="Times New Roman" w:hAnsi="Times New Roman" w:cs="Times New Roman"/>
          <w:b/>
        </w:rPr>
        <w:t>Benefit to Australia</w:t>
      </w:r>
    </w:p>
    <w:p w14:paraId="5B28315F" w14:textId="6D9EC34A" w:rsidR="006661CA" w:rsidRDefault="006661CA" w:rsidP="007A43CD">
      <w:pPr>
        <w:jc w:val="both"/>
        <w:outlineLvl w:val="0"/>
        <w:rPr>
          <w:rFonts w:ascii="Times New Roman" w:hAnsi="Times New Roman" w:cs="Times New Roman"/>
        </w:rPr>
      </w:pPr>
      <w:r>
        <w:rPr>
          <w:rFonts w:ascii="Times New Roman" w:hAnsi="Times New Roman" w:cs="Times New Roman"/>
        </w:rPr>
        <w:t xml:space="preserve">This project addresses the National Science and Research Priority Food because it aims to create a new technology and new theoretical framework that will accelerate the development of improved crops that are higher yielding under emerging conditions. It does so by leveraging existing research capabilities in a native plantation timber species, </w:t>
      </w:r>
      <w:r w:rsidRPr="006661CA">
        <w:rPr>
          <w:rFonts w:ascii="Times New Roman" w:hAnsi="Times New Roman" w:cs="Times New Roman"/>
          <w:i/>
        </w:rPr>
        <w:t>E. camaldulensis</w:t>
      </w:r>
      <w:r>
        <w:rPr>
          <w:rFonts w:ascii="Times New Roman" w:hAnsi="Times New Roman" w:cs="Times New Roman"/>
        </w:rPr>
        <w:t xml:space="preserve">, the red river gum, </w:t>
      </w:r>
      <w:r w:rsidR="000A2B4F">
        <w:rPr>
          <w:rFonts w:ascii="Times New Roman" w:hAnsi="Times New Roman" w:cs="Times New Roman"/>
        </w:rPr>
        <w:t xml:space="preserve">a national icon that </w:t>
      </w:r>
      <w:r>
        <w:rPr>
          <w:rFonts w:ascii="Times New Roman" w:hAnsi="Times New Roman" w:cs="Times New Roman"/>
        </w:rPr>
        <w:t>is economically and environmentally important</w:t>
      </w:r>
      <w:r w:rsidR="000A2B4F">
        <w:rPr>
          <w:rFonts w:ascii="Times New Roman" w:hAnsi="Times New Roman" w:cs="Times New Roman"/>
        </w:rPr>
        <w:t>.</w:t>
      </w:r>
    </w:p>
    <w:p w14:paraId="7EB6D102" w14:textId="2BACD950" w:rsidR="000A2B4F" w:rsidRDefault="000A2B4F" w:rsidP="007A43CD">
      <w:pPr>
        <w:spacing w:after="120"/>
        <w:ind w:firstLine="284"/>
        <w:jc w:val="both"/>
        <w:outlineLvl w:val="0"/>
        <w:rPr>
          <w:rFonts w:ascii="Times New Roman" w:hAnsi="Times New Roman" w:cs="Times New Roman"/>
        </w:rPr>
      </w:pPr>
      <w:r>
        <w:rPr>
          <w:rFonts w:ascii="Times New Roman" w:hAnsi="Times New Roman" w:cs="Times New Roman"/>
        </w:rPr>
        <w:t>The benefit of Output 1, the facilitation of more accurate vegetation models, fits with current Australian research strengths in the Science and Research Priority Environmental Change.</w:t>
      </w:r>
    </w:p>
    <w:p w14:paraId="2FFB0213" w14:textId="290A1B5D" w:rsidR="006661CA" w:rsidRPr="000A2B4F" w:rsidRDefault="006661CA" w:rsidP="007A43CD">
      <w:pPr>
        <w:jc w:val="both"/>
        <w:outlineLvl w:val="0"/>
        <w:rPr>
          <w:rFonts w:ascii="Times New Roman" w:hAnsi="Times New Roman" w:cs="Times New Roman"/>
          <w:b/>
        </w:rPr>
      </w:pPr>
      <w:r w:rsidRPr="000A2B4F">
        <w:rPr>
          <w:rFonts w:ascii="Times New Roman" w:hAnsi="Times New Roman" w:cs="Times New Roman"/>
          <w:b/>
        </w:rPr>
        <w:t>Cost-effectiveness and value</w:t>
      </w:r>
    </w:p>
    <w:p w14:paraId="4B8B5058" w14:textId="7541EF99" w:rsidR="006661CA" w:rsidRDefault="00E460D7" w:rsidP="007A43CD">
      <w:pPr>
        <w:jc w:val="both"/>
        <w:outlineLvl w:val="0"/>
        <w:rPr>
          <w:rFonts w:ascii="Times New Roman" w:hAnsi="Times New Roman" w:cs="Times New Roman"/>
        </w:rPr>
      </w:pPr>
      <w:r>
        <w:rPr>
          <w:rFonts w:ascii="Times New Roman" w:hAnsi="Times New Roman" w:cs="Times New Roman"/>
        </w:rPr>
        <w:t>ANU’</w:t>
      </w:r>
      <w:r w:rsidR="00E41C81">
        <w:rPr>
          <w:rFonts w:ascii="Times New Roman" w:hAnsi="Times New Roman" w:cs="Times New Roman"/>
        </w:rPr>
        <w:t>s cash contribution is 3</w:t>
      </w:r>
      <w:r>
        <w:rPr>
          <w:rFonts w:ascii="Times New Roman" w:hAnsi="Times New Roman" w:cs="Times New Roman"/>
        </w:rPr>
        <w:t xml:space="preserve">6% of the </w:t>
      </w:r>
      <w:r w:rsidR="00E41C81">
        <w:rPr>
          <w:rFonts w:ascii="Times New Roman" w:hAnsi="Times New Roman" w:cs="Times New Roman"/>
        </w:rPr>
        <w:t>requested funding from ARC</w:t>
      </w:r>
      <w:r>
        <w:rPr>
          <w:rFonts w:ascii="Times New Roman" w:hAnsi="Times New Roman" w:cs="Times New Roman"/>
        </w:rPr>
        <w:t xml:space="preserve">. </w:t>
      </w:r>
      <w:r w:rsidR="000A2B4F" w:rsidRPr="000A2B4F">
        <w:rPr>
          <w:rFonts w:ascii="Times New Roman" w:hAnsi="Times New Roman" w:cs="Times New Roman"/>
        </w:rPr>
        <w:t xml:space="preserve">This project leverages </w:t>
      </w:r>
      <w:r w:rsidR="000A2B4F">
        <w:rPr>
          <w:rFonts w:ascii="Times New Roman" w:hAnsi="Times New Roman" w:cs="Times New Roman"/>
        </w:rPr>
        <w:t>substantial previous investments by the ARC, SIEF, ANU, and CSIRO:</w:t>
      </w:r>
    </w:p>
    <w:p w14:paraId="470CCDA3" w14:textId="46840F79" w:rsidR="000A2B4F" w:rsidRDefault="000A2B4F"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The ARC Centre of Excellence in Translational Photosynthesis</w:t>
      </w:r>
      <w:r>
        <w:rPr>
          <w:rFonts w:ascii="Times New Roman" w:hAnsi="Times New Roman" w:cs="Times New Roman"/>
        </w:rPr>
        <w:t xml:space="preserve">, administered by ANU. Methods and results will also be applicable to </w:t>
      </w:r>
      <w:r w:rsidR="00877ED6">
        <w:rPr>
          <w:rFonts w:ascii="Times New Roman" w:hAnsi="Times New Roman" w:cs="Times New Roman"/>
        </w:rPr>
        <w:t xml:space="preserve">research at </w:t>
      </w:r>
      <w:r>
        <w:rPr>
          <w:rFonts w:ascii="Times New Roman" w:hAnsi="Times New Roman" w:cs="Times New Roman"/>
        </w:rPr>
        <w:t xml:space="preserve">the ARC CoE in Plant Energy Biology, which includes ANU </w:t>
      </w:r>
      <w:r w:rsidR="00877ED6">
        <w:rPr>
          <w:rFonts w:ascii="Times New Roman" w:hAnsi="Times New Roman" w:cs="Times New Roman"/>
        </w:rPr>
        <w:t>scientists</w:t>
      </w:r>
      <w:r>
        <w:rPr>
          <w:rFonts w:ascii="Times New Roman" w:hAnsi="Times New Roman" w:cs="Times New Roman"/>
        </w:rPr>
        <w:t>.</w:t>
      </w:r>
    </w:p>
    <w:p w14:paraId="1B57F7FF" w14:textId="6192EBD8" w:rsidR="000A2B4F" w:rsidRDefault="000A2B4F"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The SIEF Forests for the Future project</w:t>
      </w:r>
      <w:r>
        <w:rPr>
          <w:rFonts w:ascii="Times New Roman" w:hAnsi="Times New Roman" w:cs="Times New Roman"/>
        </w:rPr>
        <w:t xml:space="preserve"> (lead CI Farquhar, $4m over 5 years) that will provide common garden-grown </w:t>
      </w:r>
      <w:r w:rsidRPr="000A2B4F">
        <w:rPr>
          <w:rFonts w:ascii="Times New Roman" w:hAnsi="Times New Roman" w:cs="Times New Roman"/>
          <w:i/>
        </w:rPr>
        <w:t>E. camaldulensis</w:t>
      </w:r>
      <w:r w:rsidR="00900753">
        <w:rPr>
          <w:rFonts w:ascii="Times New Roman" w:hAnsi="Times New Roman" w:cs="Times New Roman"/>
        </w:rPr>
        <w:t xml:space="preserve"> genotypes, with additional support from the NSW Environmental Trust.</w:t>
      </w:r>
    </w:p>
    <w:p w14:paraId="191377B9" w14:textId="5B08B61B" w:rsidR="000A2B4F" w:rsidRDefault="000A2B4F"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M</w:t>
      </w:r>
      <w:r w:rsidR="00733B33" w:rsidRPr="00900753">
        <w:rPr>
          <w:rFonts w:ascii="Times New Roman" w:hAnsi="Times New Roman" w:cs="Times New Roman"/>
          <w:i/>
        </w:rPr>
        <w:t>y current ARC Discovery Project and previous SIEF fellowship</w:t>
      </w:r>
      <w:r w:rsidR="00733B33">
        <w:rPr>
          <w:rFonts w:ascii="Times New Roman" w:hAnsi="Times New Roman" w:cs="Times New Roman"/>
        </w:rPr>
        <w:t xml:space="preserve">. </w:t>
      </w:r>
      <w:r w:rsidR="00900753">
        <w:rPr>
          <w:rFonts w:ascii="Times New Roman" w:hAnsi="Times New Roman" w:cs="Times New Roman"/>
        </w:rPr>
        <w:t>Most of t</w:t>
      </w:r>
      <w:r w:rsidR="00733B33">
        <w:rPr>
          <w:rFonts w:ascii="Times New Roman" w:hAnsi="Times New Roman" w:cs="Times New Roman"/>
        </w:rPr>
        <w:t>he analytical methods for the proposed project were developed during my current Discovery Project</w:t>
      </w:r>
      <w:r w:rsidR="00900753">
        <w:rPr>
          <w:rFonts w:ascii="Times New Roman" w:hAnsi="Times New Roman" w:cs="Times New Roman"/>
        </w:rPr>
        <w:t xml:space="preserve"> and past SIEF fellowship</w:t>
      </w:r>
      <w:r w:rsidR="00733B33">
        <w:rPr>
          <w:rFonts w:ascii="Times New Roman" w:hAnsi="Times New Roman" w:cs="Times New Roman"/>
        </w:rPr>
        <w:t>. The proposed project will leverage data from the Discovery Project by re-analysing it.</w:t>
      </w:r>
    </w:p>
    <w:p w14:paraId="4F24ED62" w14:textId="783EFEED" w:rsidR="00733B33" w:rsidRPr="00733B33" w:rsidRDefault="00733B33" w:rsidP="007A43CD">
      <w:pPr>
        <w:pStyle w:val="ListParagraph"/>
        <w:numPr>
          <w:ilvl w:val="0"/>
          <w:numId w:val="10"/>
        </w:numPr>
        <w:spacing w:after="120"/>
        <w:ind w:left="284" w:hanging="284"/>
        <w:jc w:val="both"/>
        <w:outlineLvl w:val="0"/>
        <w:rPr>
          <w:rFonts w:ascii="Times New Roman" w:hAnsi="Times New Roman" w:cs="Times New Roman"/>
        </w:rPr>
      </w:pPr>
      <w:r w:rsidRPr="00900753">
        <w:rPr>
          <w:rFonts w:ascii="Times New Roman" w:hAnsi="Times New Roman" w:cs="Times New Roman"/>
          <w:i/>
        </w:rPr>
        <w:t>ANU and CSIRO research infrastructure in mass spectro</w:t>
      </w:r>
      <w:r w:rsidR="003379E1" w:rsidRPr="00900753">
        <w:rPr>
          <w:rFonts w:ascii="Times New Roman" w:hAnsi="Times New Roman" w:cs="Times New Roman"/>
          <w:i/>
        </w:rPr>
        <w:t>metry and bioinformatics</w:t>
      </w:r>
      <w:r w:rsidR="003379E1">
        <w:rPr>
          <w:rFonts w:ascii="Times New Roman" w:hAnsi="Times New Roman" w:cs="Times New Roman"/>
        </w:rPr>
        <w:t xml:space="preserve">, including the new </w:t>
      </w:r>
      <w:r w:rsidR="003379E1" w:rsidRPr="003379E1">
        <w:rPr>
          <w:rFonts w:ascii="Times New Roman" w:hAnsi="Times New Roman" w:cs="Times New Roman"/>
        </w:rPr>
        <w:t>ANU-CSIRO Centre for Genomics, Metabolomics, and Bioinformatics</w:t>
      </w:r>
      <w:r w:rsidR="00CF5ED8">
        <w:rPr>
          <w:rFonts w:ascii="Times New Roman" w:hAnsi="Times New Roman" w:cs="Times New Roman"/>
        </w:rPr>
        <w:t>, which aims to facilitate the integration of gene discovery with crop deployment and environmental management.</w:t>
      </w:r>
    </w:p>
    <w:p w14:paraId="2C5667A7" w14:textId="77777777" w:rsidR="00CD4D75" w:rsidRPr="00752C3B" w:rsidRDefault="00CD4D75" w:rsidP="007A43CD">
      <w:pPr>
        <w:jc w:val="both"/>
        <w:outlineLvl w:val="0"/>
        <w:rPr>
          <w:rFonts w:ascii="Times New Roman" w:hAnsi="Times New Roman" w:cs="Times New Roman"/>
          <w:b/>
        </w:rPr>
      </w:pPr>
      <w:r w:rsidRPr="000A2B4F">
        <w:rPr>
          <w:rFonts w:ascii="Times New Roman" w:hAnsi="Times New Roman" w:cs="Times New Roman"/>
          <w:b/>
        </w:rPr>
        <w:t>COMMUNICATION OF RESULTS</w:t>
      </w:r>
    </w:p>
    <w:p w14:paraId="09D32BF7" w14:textId="08CC4EE4" w:rsidR="00CD4D75" w:rsidRDefault="008E02AD" w:rsidP="007A43CD">
      <w:pPr>
        <w:jc w:val="both"/>
        <w:rPr>
          <w:rFonts w:ascii="Times New Roman" w:hAnsi="Times New Roman" w:cs="Times New Roman"/>
        </w:rPr>
      </w:pPr>
      <w:r>
        <w:rPr>
          <w:rFonts w:ascii="Times New Roman" w:hAnsi="Times New Roman" w:cs="Times New Roman"/>
        </w:rPr>
        <w:t xml:space="preserve">Aim 1 will produce basic knowledge about plants </w:t>
      </w:r>
      <w:r w:rsidR="009054D9">
        <w:rPr>
          <w:rFonts w:ascii="Times New Roman" w:hAnsi="Times New Roman" w:cs="Times New Roman"/>
        </w:rPr>
        <w:t xml:space="preserve">across </w:t>
      </w:r>
      <w:r w:rsidR="00A75F08">
        <w:rPr>
          <w:rFonts w:ascii="Times New Roman" w:hAnsi="Times New Roman" w:cs="Times New Roman"/>
        </w:rPr>
        <w:t>102</w:t>
      </w:r>
      <w:r w:rsidR="009054D9">
        <w:rPr>
          <w:rFonts w:ascii="Times New Roman" w:hAnsi="Times New Roman" w:cs="Times New Roman"/>
        </w:rPr>
        <w:t xml:space="preserve"> species and most of Earth’s vegetated climate space</w:t>
      </w:r>
      <w:r w:rsidR="00050509">
        <w:rPr>
          <w:rFonts w:ascii="Times New Roman" w:hAnsi="Times New Roman" w:cs="Times New Roman"/>
        </w:rPr>
        <w:t>, which are unprecedented scales for plant protein data</w:t>
      </w:r>
      <w:r w:rsidR="009054D9">
        <w:rPr>
          <w:rFonts w:ascii="Times New Roman" w:hAnsi="Times New Roman" w:cs="Times New Roman"/>
        </w:rPr>
        <w:t xml:space="preserve">. </w:t>
      </w:r>
      <w:r w:rsidR="00004C9D">
        <w:rPr>
          <w:rFonts w:ascii="Times New Roman" w:hAnsi="Times New Roman" w:cs="Times New Roman"/>
        </w:rPr>
        <w:t>Results</w:t>
      </w:r>
      <w:r w:rsidR="009054D9">
        <w:rPr>
          <w:rFonts w:ascii="Times New Roman" w:hAnsi="Times New Roman" w:cs="Times New Roman"/>
        </w:rPr>
        <w:t xml:space="preserve"> </w:t>
      </w:r>
      <w:r>
        <w:rPr>
          <w:rFonts w:ascii="Times New Roman" w:hAnsi="Times New Roman" w:cs="Times New Roman"/>
        </w:rPr>
        <w:t xml:space="preserve">will be of interest to plant physiologists, ecologists, and climate scientists. </w:t>
      </w:r>
      <w:r w:rsidR="009054D9">
        <w:rPr>
          <w:rFonts w:ascii="Times New Roman" w:hAnsi="Times New Roman" w:cs="Times New Roman"/>
        </w:rPr>
        <w:t xml:space="preserve">For </w:t>
      </w:r>
      <w:r w:rsidR="00050509">
        <w:rPr>
          <w:rFonts w:ascii="Times New Roman" w:hAnsi="Times New Roman" w:cs="Times New Roman"/>
        </w:rPr>
        <w:t xml:space="preserve">those </w:t>
      </w:r>
      <w:r w:rsidR="00322E0C">
        <w:rPr>
          <w:rFonts w:ascii="Times New Roman" w:hAnsi="Times New Roman" w:cs="Times New Roman"/>
        </w:rPr>
        <w:t>reasons,</w:t>
      </w:r>
      <w:r w:rsidR="009054D9">
        <w:rPr>
          <w:rFonts w:ascii="Times New Roman" w:hAnsi="Times New Roman" w:cs="Times New Roman"/>
        </w:rPr>
        <w:t xml:space="preserve"> I will target high-impact generalist journals such as </w:t>
      </w:r>
      <w:r w:rsidR="009054D9" w:rsidRPr="00D7639B">
        <w:rPr>
          <w:rFonts w:ascii="Times New Roman" w:hAnsi="Times New Roman" w:cs="Times New Roman"/>
          <w:i/>
        </w:rPr>
        <w:t>Nature</w:t>
      </w:r>
      <w:r w:rsidR="009054D9">
        <w:rPr>
          <w:rFonts w:ascii="Times New Roman" w:hAnsi="Times New Roman" w:cs="Times New Roman"/>
        </w:rPr>
        <w:t xml:space="preserve"> and </w:t>
      </w:r>
      <w:r w:rsidR="009054D9" w:rsidRPr="00D7639B">
        <w:rPr>
          <w:rFonts w:ascii="Times New Roman" w:hAnsi="Times New Roman" w:cs="Times New Roman"/>
          <w:i/>
        </w:rPr>
        <w:t>PNAS</w:t>
      </w:r>
      <w:r w:rsidR="009054D9">
        <w:rPr>
          <w:rFonts w:ascii="Times New Roman" w:hAnsi="Times New Roman" w:cs="Times New Roman"/>
        </w:rPr>
        <w:t>.</w:t>
      </w:r>
    </w:p>
    <w:p w14:paraId="3946563F" w14:textId="7AC7949D" w:rsidR="00050509" w:rsidRDefault="000B6306" w:rsidP="007A43CD">
      <w:pPr>
        <w:ind w:firstLine="426"/>
        <w:jc w:val="both"/>
        <w:rPr>
          <w:rFonts w:ascii="Times New Roman" w:hAnsi="Times New Roman" w:cs="Times New Roman"/>
        </w:rPr>
      </w:pPr>
      <w:r>
        <w:rPr>
          <w:rFonts w:ascii="Times New Roman" w:hAnsi="Times New Roman" w:cs="Times New Roman"/>
        </w:rPr>
        <w:t xml:space="preserve">Aim 2 will be targeted at leading plant journals such as </w:t>
      </w:r>
      <w:r w:rsidRPr="00D7639B">
        <w:rPr>
          <w:rFonts w:ascii="Times New Roman" w:hAnsi="Times New Roman" w:cs="Times New Roman"/>
          <w:i/>
        </w:rPr>
        <w:t>Nature Plants</w:t>
      </w:r>
      <w:r w:rsidRPr="00D7639B">
        <w:rPr>
          <w:rFonts w:ascii="Times New Roman" w:hAnsi="Times New Roman" w:cs="Times New Roman"/>
        </w:rPr>
        <w:t>,</w:t>
      </w:r>
      <w:r w:rsidRPr="00D7639B">
        <w:rPr>
          <w:rFonts w:ascii="Times New Roman" w:hAnsi="Times New Roman" w:cs="Times New Roman"/>
          <w:i/>
        </w:rPr>
        <w:t xml:space="preserve"> Plant Physiology</w:t>
      </w:r>
      <w:r>
        <w:rPr>
          <w:rFonts w:ascii="Times New Roman" w:hAnsi="Times New Roman" w:cs="Times New Roman"/>
        </w:rPr>
        <w:t xml:space="preserve">, and </w:t>
      </w:r>
      <w:r w:rsidRPr="00D7639B">
        <w:rPr>
          <w:rFonts w:ascii="Times New Roman" w:hAnsi="Times New Roman" w:cs="Times New Roman"/>
          <w:i/>
        </w:rPr>
        <w:t>Plant Cell and Environment</w:t>
      </w:r>
      <w:r>
        <w:rPr>
          <w:rFonts w:ascii="Times New Roman" w:hAnsi="Times New Roman" w:cs="Times New Roman"/>
        </w:rPr>
        <w:t xml:space="preserve">. </w:t>
      </w:r>
      <w:r w:rsidR="00050509">
        <w:rPr>
          <w:rFonts w:ascii="Times New Roman" w:hAnsi="Times New Roman" w:cs="Times New Roman"/>
        </w:rPr>
        <w:t>The theoretical framework behind this project wil</w:t>
      </w:r>
      <w:r w:rsidR="00B615C0">
        <w:rPr>
          <w:rFonts w:ascii="Times New Roman" w:hAnsi="Times New Roman" w:cs="Times New Roman"/>
        </w:rPr>
        <w:t>l be applicable to other fields</w:t>
      </w:r>
      <w:r w:rsidR="00050509">
        <w:rPr>
          <w:rFonts w:ascii="Times New Roman" w:hAnsi="Times New Roman" w:cs="Times New Roman"/>
        </w:rPr>
        <w:t xml:space="preserve"> and I will promote it through </w:t>
      </w:r>
      <w:r w:rsidR="00901560">
        <w:rPr>
          <w:rFonts w:ascii="Times New Roman" w:hAnsi="Times New Roman" w:cs="Times New Roman"/>
        </w:rPr>
        <w:t>a commentary</w:t>
      </w:r>
      <w:r w:rsidR="00050509">
        <w:rPr>
          <w:rFonts w:ascii="Times New Roman" w:hAnsi="Times New Roman" w:cs="Times New Roman"/>
        </w:rPr>
        <w:t xml:space="preserve"> </w:t>
      </w:r>
      <w:r w:rsidR="00901560">
        <w:rPr>
          <w:rFonts w:ascii="Times New Roman" w:hAnsi="Times New Roman" w:cs="Times New Roman"/>
        </w:rPr>
        <w:t xml:space="preserve">article, such as the minireview format of </w:t>
      </w:r>
      <w:r w:rsidR="00901560" w:rsidRPr="00D7639B">
        <w:rPr>
          <w:rFonts w:ascii="Times New Roman" w:hAnsi="Times New Roman" w:cs="Times New Roman"/>
          <w:i/>
        </w:rPr>
        <w:t>Molecular and Cellular Proteomics</w:t>
      </w:r>
      <w:r w:rsidR="00901560">
        <w:rPr>
          <w:rFonts w:ascii="Times New Roman" w:hAnsi="Times New Roman" w:cs="Times New Roman"/>
        </w:rPr>
        <w:t>.</w:t>
      </w:r>
    </w:p>
    <w:p w14:paraId="533D01A4" w14:textId="03FE1749" w:rsidR="00B615C0" w:rsidRDefault="00901560" w:rsidP="007A43CD">
      <w:pPr>
        <w:spacing w:after="120"/>
        <w:ind w:firstLine="425"/>
        <w:jc w:val="both"/>
        <w:rPr>
          <w:rFonts w:ascii="Times New Roman" w:hAnsi="Times New Roman" w:cs="Times New Roman"/>
        </w:rPr>
      </w:pPr>
      <w:r>
        <w:rPr>
          <w:rFonts w:ascii="Times New Roman" w:hAnsi="Times New Roman" w:cs="Times New Roman"/>
        </w:rPr>
        <w:t>I will promote my work through seminars in Canberra and S</w:t>
      </w:r>
      <w:r w:rsidR="007F5707">
        <w:rPr>
          <w:rFonts w:ascii="Times New Roman" w:hAnsi="Times New Roman" w:cs="Times New Roman"/>
        </w:rPr>
        <w:t xml:space="preserve">ydney. Since 2014 I have </w:t>
      </w:r>
      <w:proofErr w:type="spellStart"/>
      <w:r w:rsidR="007F5707">
        <w:rPr>
          <w:rFonts w:ascii="Times New Roman" w:hAnsi="Times New Roman" w:cs="Times New Roman"/>
        </w:rPr>
        <w:t>organis</w:t>
      </w:r>
      <w:r>
        <w:rPr>
          <w:rFonts w:ascii="Times New Roman" w:hAnsi="Times New Roman" w:cs="Times New Roman"/>
        </w:rPr>
        <w:t>ed</w:t>
      </w:r>
      <w:proofErr w:type="spellEnd"/>
      <w:r>
        <w:rPr>
          <w:rFonts w:ascii="Times New Roman" w:hAnsi="Times New Roman" w:cs="Times New Roman"/>
        </w:rPr>
        <w:t xml:space="preserve"> the Sydney Plant Ecophysiology group meetings, a seminar series across Sydney un</w:t>
      </w:r>
      <w:r w:rsidR="00B615C0">
        <w:rPr>
          <w:rFonts w:ascii="Times New Roman" w:hAnsi="Times New Roman" w:cs="Times New Roman"/>
        </w:rPr>
        <w:t>iversities, and I will promote my research at organisations connected with that group.</w:t>
      </w:r>
      <w:r w:rsidR="00004C9D">
        <w:rPr>
          <w:rFonts w:ascii="Times New Roman" w:hAnsi="Times New Roman" w:cs="Times New Roman"/>
        </w:rPr>
        <w:t xml:space="preserve"> </w:t>
      </w:r>
      <w:r w:rsidR="00B615C0">
        <w:rPr>
          <w:rFonts w:ascii="Times New Roman" w:hAnsi="Times New Roman" w:cs="Times New Roman"/>
        </w:rPr>
        <w:t>In year 3 of the project I will present its results at the meeting of the American Society for Mass Spectrometry and I will arrange to present it at one</w:t>
      </w:r>
      <w:r w:rsidR="00212CFF">
        <w:rPr>
          <w:rFonts w:ascii="Times New Roman" w:hAnsi="Times New Roman" w:cs="Times New Roman"/>
        </w:rPr>
        <w:t xml:space="preserve"> or more</w:t>
      </w:r>
      <w:r w:rsidR="00B615C0">
        <w:rPr>
          <w:rFonts w:ascii="Times New Roman" w:hAnsi="Times New Roman" w:cs="Times New Roman"/>
        </w:rPr>
        <w:t xml:space="preserve"> research institution</w:t>
      </w:r>
      <w:r w:rsidR="00212CFF">
        <w:rPr>
          <w:rFonts w:ascii="Times New Roman" w:hAnsi="Times New Roman" w:cs="Times New Roman"/>
        </w:rPr>
        <w:t>s</w:t>
      </w:r>
      <w:r w:rsidR="00B615C0">
        <w:rPr>
          <w:rFonts w:ascii="Times New Roman" w:hAnsi="Times New Roman" w:cs="Times New Roman"/>
        </w:rPr>
        <w:t xml:space="preserve"> during the same trip.</w:t>
      </w:r>
    </w:p>
    <w:p w14:paraId="054A6259" w14:textId="77777777" w:rsidR="00CD4D75" w:rsidRPr="0058145A" w:rsidRDefault="00CD4D75" w:rsidP="007A43CD">
      <w:pPr>
        <w:jc w:val="both"/>
        <w:outlineLvl w:val="0"/>
        <w:rPr>
          <w:rFonts w:ascii="Times New Roman" w:hAnsi="Times New Roman" w:cs="Times New Roman"/>
          <w:b/>
        </w:rPr>
      </w:pPr>
      <w:r w:rsidRPr="0058145A">
        <w:rPr>
          <w:rFonts w:ascii="Times New Roman" w:hAnsi="Times New Roman" w:cs="Times New Roman"/>
          <w:b/>
        </w:rPr>
        <w:t>MANAGEMENT OF DATA</w:t>
      </w:r>
    </w:p>
    <w:p w14:paraId="12BD275E" w14:textId="01132147" w:rsidR="003B2D1C" w:rsidRDefault="001B7AD5" w:rsidP="007A43CD">
      <w:pPr>
        <w:spacing w:after="120"/>
        <w:jc w:val="both"/>
        <w:rPr>
          <w:rFonts w:ascii="Times New Roman" w:hAnsi="Times New Roman" w:cs="Times New Roman"/>
        </w:rPr>
      </w:pPr>
      <w:r>
        <w:rPr>
          <w:rFonts w:ascii="Times New Roman" w:hAnsi="Times New Roman" w:cs="Times New Roman"/>
        </w:rPr>
        <w:t>A</w:t>
      </w:r>
      <w:r w:rsidR="00062D97">
        <w:rPr>
          <w:rFonts w:ascii="Times New Roman" w:hAnsi="Times New Roman" w:cs="Times New Roman"/>
        </w:rPr>
        <w:t>ll data</w:t>
      </w:r>
      <w:r>
        <w:rPr>
          <w:rFonts w:ascii="Times New Roman" w:hAnsi="Times New Roman" w:cs="Times New Roman"/>
        </w:rPr>
        <w:t xml:space="preserve"> will be synced with local drives using purchased</w:t>
      </w:r>
      <w:r w:rsidR="00062D97">
        <w:rPr>
          <w:rFonts w:ascii="Times New Roman" w:hAnsi="Times New Roman" w:cs="Times New Roman"/>
        </w:rPr>
        <w:t xml:space="preserve"> Google Drive </w:t>
      </w:r>
      <w:r>
        <w:rPr>
          <w:rFonts w:ascii="Times New Roman" w:hAnsi="Times New Roman" w:cs="Times New Roman"/>
        </w:rPr>
        <w:t xml:space="preserve">storage. All lab </w:t>
      </w:r>
      <w:r w:rsidR="007D171F">
        <w:rPr>
          <w:rFonts w:ascii="Times New Roman" w:hAnsi="Times New Roman" w:cs="Times New Roman"/>
        </w:rPr>
        <w:t xml:space="preserve">and field </w:t>
      </w:r>
      <w:r>
        <w:rPr>
          <w:rFonts w:ascii="Times New Roman" w:hAnsi="Times New Roman" w:cs="Times New Roman"/>
        </w:rPr>
        <w:t>notebooks will be scanned regularly and stored in Google Drive.</w:t>
      </w:r>
      <w:r w:rsidR="00004C9D">
        <w:rPr>
          <w:rFonts w:ascii="Times New Roman" w:hAnsi="Times New Roman" w:cs="Times New Roman"/>
        </w:rPr>
        <w:t xml:space="preserve"> </w:t>
      </w:r>
      <w:r>
        <w:rPr>
          <w:rFonts w:ascii="Times New Roman" w:hAnsi="Times New Roman" w:cs="Times New Roman"/>
        </w:rPr>
        <w:t xml:space="preserve">Mass spectrometry data will be </w:t>
      </w:r>
      <w:r w:rsidR="008B1C27">
        <w:rPr>
          <w:rFonts w:ascii="Times New Roman" w:hAnsi="Times New Roman" w:cs="Times New Roman"/>
        </w:rPr>
        <w:t>uploaded to</w:t>
      </w:r>
      <w:r w:rsidR="003B1ED8">
        <w:rPr>
          <w:rFonts w:ascii="Times New Roman" w:hAnsi="Times New Roman" w:cs="Times New Roman"/>
        </w:rPr>
        <w:t xml:space="preserve"> ProteomeXchange</w:t>
      </w:r>
      <w:r w:rsidR="008A3C53">
        <w:rPr>
          <w:rFonts w:ascii="Times New Roman" w:hAnsi="Times New Roman" w:cs="Times New Roman"/>
        </w:rPr>
        <w:fldChar w:fldCharType="begin"/>
      </w:r>
      <w:r w:rsidR="00304EFA">
        <w:rPr>
          <w:rFonts w:ascii="Times New Roman" w:hAnsi="Times New Roman" w:cs="Times New Roman"/>
        </w:rPr>
        <w:instrText xml:space="preserve"> ADDIN ZOTERO_ITEM CSL_CITATION {"citationID":"29g3drqi5m","properties":{"formattedCitation":"{\\rtf \\super 62,63\\nosupersub{}}","plainCitation":"62,63"},"citationItems":[{"id":409,"uris":["http://zotero.org/users/2536149/items/TPB6FX4Q"],"uri":["http://zotero.org/users/2536149/items/TPB6FX4Q"],"itemData":{"id":409,"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id":411,"uris":["http://zotero.org/users/2536149/items/W35R395P"],"uri":["http://zotero.org/users/2536149/items/W35R395P"],"itemData":{"id":411,"type":"article-journal","title":"The ProteomeXchange consortium in 2017: supporting the cultural change in proteomics public data deposition","container-title":"Nucleic Acids Research","page":"D1100-D1106","volume":"45","issue":"D1","source":"academic.oup.com","DOI":"10.1093/nar/gkw936","ISSN":"0305-1048","shortTitle":"The ProteomeXchange consortium in 2017","journalAbbreviation":"Nucleic Acids Res","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schema":"https://github.com/citation-style-language/schema/raw/master/csl-citation.json"} </w:instrText>
      </w:r>
      <w:r w:rsidR="008A3C53">
        <w:rPr>
          <w:rFonts w:ascii="Times New Roman" w:hAnsi="Times New Roman" w:cs="Times New Roman"/>
        </w:rPr>
        <w:fldChar w:fldCharType="separate"/>
      </w:r>
      <w:r w:rsidR="00304EFA" w:rsidRPr="00304EFA">
        <w:rPr>
          <w:rFonts w:ascii="Times New Roman" w:eastAsia="Times New Roman" w:hAnsi="Times New Roman" w:cs="Times New Roman"/>
          <w:vertAlign w:val="superscript"/>
        </w:rPr>
        <w:t>62,63</w:t>
      </w:r>
      <w:r w:rsidR="008A3C53">
        <w:rPr>
          <w:rFonts w:ascii="Times New Roman" w:hAnsi="Times New Roman" w:cs="Times New Roman"/>
        </w:rPr>
        <w:fldChar w:fldCharType="end"/>
      </w:r>
      <w:r w:rsidR="003B1ED8">
        <w:rPr>
          <w:rFonts w:ascii="Times New Roman" w:hAnsi="Times New Roman" w:cs="Times New Roman"/>
        </w:rPr>
        <w:t xml:space="preserve">, which </w:t>
      </w:r>
      <w:r w:rsidR="007D171F">
        <w:rPr>
          <w:rFonts w:ascii="Times New Roman" w:hAnsi="Times New Roman" w:cs="Times New Roman"/>
        </w:rPr>
        <w:t xml:space="preserve">will </w:t>
      </w:r>
      <w:r w:rsidR="008B1C27">
        <w:rPr>
          <w:rFonts w:ascii="Times New Roman" w:hAnsi="Times New Roman" w:cs="Times New Roman"/>
        </w:rPr>
        <w:t>make it</w:t>
      </w:r>
      <w:r w:rsidR="003B1ED8">
        <w:rPr>
          <w:rFonts w:ascii="Times New Roman" w:hAnsi="Times New Roman" w:cs="Times New Roman"/>
        </w:rPr>
        <w:t xml:space="preserve"> available through several online resources such as PRIDE, Peptide Atlas, and GPMDB.</w:t>
      </w:r>
      <w:r w:rsidR="00004C9D">
        <w:rPr>
          <w:rFonts w:ascii="Times New Roman" w:hAnsi="Times New Roman" w:cs="Times New Roman"/>
        </w:rPr>
        <w:t xml:space="preserve"> </w:t>
      </w:r>
      <w:r w:rsidR="008B1C27">
        <w:rPr>
          <w:rFonts w:ascii="Times New Roman" w:hAnsi="Times New Roman" w:cs="Times New Roman"/>
        </w:rPr>
        <w:t>Calculated protein amounts, g</w:t>
      </w:r>
      <w:r w:rsidR="003B1ED8">
        <w:rPr>
          <w:rFonts w:ascii="Times New Roman" w:hAnsi="Times New Roman" w:cs="Times New Roman"/>
        </w:rPr>
        <w:t xml:space="preserve">eographical </w:t>
      </w:r>
      <w:r w:rsidR="008B1C27">
        <w:rPr>
          <w:rFonts w:ascii="Times New Roman" w:hAnsi="Times New Roman" w:cs="Times New Roman"/>
        </w:rPr>
        <w:t>and</w:t>
      </w:r>
      <w:r w:rsidR="003B1ED8">
        <w:rPr>
          <w:rFonts w:ascii="Times New Roman" w:hAnsi="Times New Roman" w:cs="Times New Roman"/>
        </w:rPr>
        <w:t xml:space="preserve"> environmental </w:t>
      </w:r>
      <w:r w:rsidR="008B1C27">
        <w:rPr>
          <w:rFonts w:ascii="Times New Roman" w:hAnsi="Times New Roman" w:cs="Times New Roman"/>
        </w:rPr>
        <w:t>data</w:t>
      </w:r>
      <w:r w:rsidR="003B1ED8">
        <w:rPr>
          <w:rFonts w:ascii="Times New Roman" w:hAnsi="Times New Roman" w:cs="Times New Roman"/>
        </w:rPr>
        <w:t xml:space="preserve"> will </w:t>
      </w:r>
      <w:r w:rsidR="008B1C27">
        <w:rPr>
          <w:rFonts w:ascii="Times New Roman" w:hAnsi="Times New Roman" w:cs="Times New Roman"/>
        </w:rPr>
        <w:t>be</w:t>
      </w:r>
      <w:r w:rsidR="003B1ED8">
        <w:rPr>
          <w:rFonts w:ascii="Times New Roman" w:hAnsi="Times New Roman" w:cs="Times New Roman"/>
        </w:rPr>
        <w:t xml:space="preserve"> available as electronic supplementary material assoc</w:t>
      </w:r>
      <w:r w:rsidR="008B1C27">
        <w:rPr>
          <w:rFonts w:ascii="Times New Roman" w:hAnsi="Times New Roman" w:cs="Times New Roman"/>
        </w:rPr>
        <w:t>iated with articles</w:t>
      </w:r>
      <w:r w:rsidR="004027A5">
        <w:rPr>
          <w:rFonts w:ascii="Times New Roman" w:hAnsi="Times New Roman" w:cs="Times New Roman"/>
        </w:rPr>
        <w:t>.</w:t>
      </w:r>
      <w:r w:rsidR="008B1C27">
        <w:rPr>
          <w:rFonts w:ascii="Times New Roman" w:hAnsi="Times New Roman" w:cs="Times New Roman"/>
        </w:rPr>
        <w:t xml:space="preserve"> </w:t>
      </w:r>
      <w:r w:rsidR="003B2D1C">
        <w:rPr>
          <w:rFonts w:ascii="Times New Roman" w:hAnsi="Times New Roman" w:cs="Times New Roman"/>
        </w:rPr>
        <w:t xml:space="preserve">RNA sequencing data </w:t>
      </w:r>
      <w:r w:rsidR="007C4490">
        <w:rPr>
          <w:rFonts w:ascii="Times New Roman" w:hAnsi="Times New Roman" w:cs="Times New Roman"/>
        </w:rPr>
        <w:t xml:space="preserve">generated from this project </w:t>
      </w:r>
      <w:r w:rsidR="003B2D1C">
        <w:rPr>
          <w:rFonts w:ascii="Times New Roman" w:hAnsi="Times New Roman" w:cs="Times New Roman"/>
        </w:rPr>
        <w:t xml:space="preserve">will be uploaded to </w:t>
      </w:r>
      <w:r w:rsidR="007C4490">
        <w:rPr>
          <w:rFonts w:ascii="Times New Roman" w:hAnsi="Times New Roman" w:cs="Times New Roman"/>
        </w:rPr>
        <w:t xml:space="preserve">the </w:t>
      </w:r>
      <w:r w:rsidR="003B2D1C">
        <w:rPr>
          <w:rFonts w:ascii="Times New Roman" w:hAnsi="Times New Roman" w:cs="Times New Roman"/>
        </w:rPr>
        <w:t xml:space="preserve">NCBI </w:t>
      </w:r>
      <w:r w:rsidR="004A47F0">
        <w:rPr>
          <w:rFonts w:ascii="Times New Roman" w:hAnsi="Times New Roman" w:cs="Times New Roman"/>
        </w:rPr>
        <w:t>Sequence Read Archive.</w:t>
      </w:r>
    </w:p>
    <w:p w14:paraId="01F15FC7" w14:textId="77777777" w:rsidR="00CD4D75" w:rsidRDefault="00CD4D75" w:rsidP="00322E0C">
      <w:pPr>
        <w:outlineLvl w:val="0"/>
        <w:rPr>
          <w:rFonts w:ascii="Times New Roman" w:hAnsi="Times New Roman" w:cs="Times New Roman"/>
          <w:b/>
        </w:rPr>
      </w:pPr>
      <w:r w:rsidRPr="002678F8">
        <w:rPr>
          <w:rFonts w:ascii="Times New Roman" w:hAnsi="Times New Roman" w:cs="Times New Roman"/>
          <w:b/>
        </w:rPr>
        <w:t>REFERENCES</w:t>
      </w:r>
    </w:p>
    <w:p w14:paraId="042BE135" w14:textId="0523A22E" w:rsidR="000B74B9" w:rsidRPr="004928FF" w:rsidRDefault="000B74B9" w:rsidP="004928FF">
      <w:pPr>
        <w:spacing w:line="220" w:lineRule="exact"/>
        <w:jc w:val="both"/>
        <w:rPr>
          <w:rFonts w:ascii="Times New Roman" w:hAnsi="Times New Roman" w:cs="Times New Roman"/>
          <w:spacing w:val="-8"/>
          <w:kern w:val="16"/>
          <w:sz w:val="20"/>
          <w:szCs w:val="20"/>
        </w:rPr>
      </w:pPr>
      <w:r w:rsidRPr="00F82D01">
        <w:rPr>
          <w:rFonts w:ascii="Times New Roman" w:hAnsi="Times New Roman" w:cs="Times New Roman"/>
          <w:b/>
          <w:spacing w:val="-8"/>
          <w:sz w:val="20"/>
          <w:szCs w:val="20"/>
        </w:rPr>
        <w:t>1</w:t>
      </w:r>
      <w:r w:rsidRPr="00F82D01">
        <w:rPr>
          <w:rFonts w:ascii="Times New Roman" w:hAnsi="Times New Roman" w:cs="Times New Roman"/>
          <w:spacing w:val="-8"/>
          <w:sz w:val="20"/>
          <w:szCs w:val="20"/>
        </w:rPr>
        <w:t xml:space="preserve"> Ort, D.R.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Redesigning photosynthesis to sustainably meet global food and bioenergy demand. </w:t>
      </w:r>
      <w:r w:rsidRPr="00F82D01">
        <w:rPr>
          <w:rFonts w:ascii="Times New Roman" w:hAnsi="Times New Roman" w:cs="Times New Roman"/>
          <w:i/>
          <w:iCs/>
          <w:spacing w:val="-8"/>
          <w:sz w:val="20"/>
          <w:szCs w:val="20"/>
        </w:rPr>
        <w:t>Proc. Natl. Acad. Sci.</w:t>
      </w:r>
      <w:r w:rsidRPr="00F82D01">
        <w:rPr>
          <w:rFonts w:ascii="Times New Roman" w:hAnsi="Times New Roman" w:cs="Times New Roman"/>
          <w:spacing w:val="-8"/>
          <w:sz w:val="20"/>
          <w:szCs w:val="20"/>
        </w:rPr>
        <w:t xml:space="preserve"> 112, 8529–8536 </w:t>
      </w:r>
      <w:r w:rsidRPr="00F82D01">
        <w:rPr>
          <w:rFonts w:ascii="Times New Roman" w:hAnsi="Times New Roman" w:cs="Times New Roman"/>
          <w:b/>
          <w:spacing w:val="-8"/>
          <w:sz w:val="20"/>
          <w:szCs w:val="20"/>
        </w:rPr>
        <w:t>2</w:t>
      </w:r>
      <w:r w:rsidRPr="00F82D01">
        <w:rPr>
          <w:rFonts w:ascii="Times New Roman" w:hAnsi="Times New Roman" w:cs="Times New Roman"/>
          <w:spacing w:val="-8"/>
          <w:sz w:val="20"/>
          <w:szCs w:val="20"/>
        </w:rPr>
        <w:t xml:space="preserve"> Long, S.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Meeting the Global Food Demand of the Future by Engineering Crop Photosynthesis and Yield Potential. </w:t>
      </w:r>
      <w:r w:rsidRPr="00F82D01">
        <w:rPr>
          <w:rFonts w:ascii="Times New Roman" w:hAnsi="Times New Roman" w:cs="Times New Roman"/>
          <w:i/>
          <w:iCs/>
          <w:spacing w:val="-8"/>
          <w:sz w:val="20"/>
          <w:szCs w:val="20"/>
        </w:rPr>
        <w:t>Cell</w:t>
      </w:r>
      <w:r w:rsidRPr="00F82D01">
        <w:rPr>
          <w:rFonts w:ascii="Times New Roman" w:hAnsi="Times New Roman" w:cs="Times New Roman"/>
          <w:spacing w:val="-8"/>
          <w:sz w:val="20"/>
          <w:szCs w:val="20"/>
        </w:rPr>
        <w:t xml:space="preserve"> 161, 56–66 </w:t>
      </w:r>
      <w:r w:rsidRPr="00F82D01">
        <w:rPr>
          <w:rFonts w:ascii="Times New Roman" w:hAnsi="Times New Roman" w:cs="Times New Roman"/>
          <w:b/>
          <w:spacing w:val="-8"/>
          <w:sz w:val="20"/>
          <w:szCs w:val="20"/>
        </w:rPr>
        <w:t>3</w:t>
      </w:r>
      <w:r w:rsidRPr="00F82D01">
        <w:rPr>
          <w:rFonts w:ascii="Times New Roman" w:hAnsi="Times New Roman" w:cs="Times New Roman"/>
          <w:spacing w:val="-8"/>
          <w:sz w:val="20"/>
          <w:szCs w:val="20"/>
        </w:rPr>
        <w:t xml:space="preserve"> Long, S.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6) Can improvement in photosynthesis increase crop yield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29, 315–330 </w:t>
      </w:r>
      <w:r w:rsidRPr="00F82D01">
        <w:rPr>
          <w:rFonts w:ascii="Times New Roman" w:hAnsi="Times New Roman" w:cs="Times New Roman"/>
          <w:b/>
          <w:spacing w:val="-8"/>
          <w:sz w:val="20"/>
          <w:szCs w:val="20"/>
        </w:rPr>
        <w:t>4</w:t>
      </w:r>
      <w:r w:rsidRPr="00F82D01">
        <w:rPr>
          <w:rFonts w:ascii="Times New Roman" w:hAnsi="Times New Roman" w:cs="Times New Roman"/>
          <w:spacing w:val="-8"/>
          <w:sz w:val="20"/>
          <w:szCs w:val="20"/>
        </w:rPr>
        <w:t xml:space="preserve"> Zhu, X.-G.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Improving Photosynthetic Efficiency for Greater Yield. </w:t>
      </w:r>
      <w:r w:rsidRPr="00F82D01">
        <w:rPr>
          <w:rFonts w:ascii="Times New Roman" w:hAnsi="Times New Roman" w:cs="Times New Roman"/>
          <w:i/>
          <w:iCs/>
          <w:spacing w:val="-8"/>
          <w:sz w:val="20"/>
          <w:szCs w:val="20"/>
        </w:rPr>
        <w:t>Annu. Rev. Plant Biol.</w:t>
      </w:r>
      <w:r w:rsidRPr="00F82D01">
        <w:rPr>
          <w:rFonts w:ascii="Times New Roman" w:hAnsi="Times New Roman" w:cs="Times New Roman"/>
          <w:spacing w:val="-8"/>
          <w:sz w:val="20"/>
          <w:szCs w:val="20"/>
        </w:rPr>
        <w:t xml:space="preserve"> 61, 235–261 </w:t>
      </w:r>
      <w:r w:rsidRPr="00F82D01">
        <w:rPr>
          <w:rFonts w:ascii="Times New Roman" w:hAnsi="Times New Roman" w:cs="Times New Roman"/>
          <w:b/>
          <w:spacing w:val="-8"/>
          <w:sz w:val="20"/>
          <w:szCs w:val="20"/>
        </w:rPr>
        <w:t>5</w:t>
      </w:r>
      <w:r w:rsidRPr="00F82D01">
        <w:rPr>
          <w:rFonts w:ascii="Times New Roman" w:hAnsi="Times New Roman" w:cs="Times New Roman"/>
          <w:spacing w:val="-8"/>
          <w:sz w:val="20"/>
          <w:szCs w:val="20"/>
        </w:rPr>
        <w:t xml:space="preserve"> Evans, J.R. (2013) Improving Photosynthesis.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62, 1780–1793 </w:t>
      </w:r>
      <w:r w:rsidRPr="00F82D01">
        <w:rPr>
          <w:rFonts w:ascii="Times New Roman" w:hAnsi="Times New Roman" w:cs="Times New Roman"/>
          <w:b/>
          <w:spacing w:val="-8"/>
          <w:sz w:val="20"/>
          <w:szCs w:val="20"/>
        </w:rPr>
        <w:t>6</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Expanding knowledge of the Rubisco kinetics variability in plant species: environmental and evolutionary trend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7, 1989–2001 </w:t>
      </w:r>
      <w:r w:rsidRPr="00F82D01">
        <w:rPr>
          <w:rFonts w:ascii="Times New Roman" w:hAnsi="Times New Roman" w:cs="Times New Roman"/>
          <w:b/>
          <w:spacing w:val="-8"/>
          <w:sz w:val="20"/>
          <w:szCs w:val="20"/>
        </w:rPr>
        <w:t>7</w:t>
      </w:r>
      <w:r w:rsidRPr="00F82D01">
        <w:rPr>
          <w:rFonts w:ascii="Times New Roman" w:hAnsi="Times New Roman" w:cs="Times New Roman"/>
          <w:spacing w:val="-8"/>
          <w:sz w:val="20"/>
          <w:szCs w:val="20"/>
        </w:rPr>
        <w:t xml:space="preserve"> Parry, M.A.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Rubisco activity and regulation as targets for crop improvement.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64, 717–730 </w:t>
      </w:r>
      <w:r w:rsidRPr="00F82D01">
        <w:rPr>
          <w:rFonts w:ascii="Times New Roman" w:hAnsi="Times New Roman" w:cs="Times New Roman"/>
          <w:b/>
          <w:spacing w:val="-8"/>
          <w:sz w:val="20"/>
          <w:szCs w:val="20"/>
        </w:rPr>
        <w:t>8</w:t>
      </w:r>
      <w:r w:rsidRPr="00F82D01">
        <w:rPr>
          <w:rFonts w:ascii="Times New Roman" w:hAnsi="Times New Roman" w:cs="Times New Roman"/>
          <w:spacing w:val="-8"/>
          <w:sz w:val="20"/>
          <w:szCs w:val="20"/>
        </w:rPr>
        <w:t xml:space="preserve"> Orr, D.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Surveying Rubisco Diversity and Temperature Response to Improve Crop Photosynthetic Efficiency.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72, 707–717 </w:t>
      </w:r>
      <w:r w:rsidRPr="00F82D01">
        <w:rPr>
          <w:rFonts w:ascii="Times New Roman" w:hAnsi="Times New Roman" w:cs="Times New Roman"/>
          <w:b/>
          <w:spacing w:val="-8"/>
          <w:sz w:val="20"/>
          <w:szCs w:val="20"/>
        </w:rPr>
        <w:t>9</w:t>
      </w:r>
      <w:r w:rsidRPr="00F82D01">
        <w:rPr>
          <w:rFonts w:ascii="Times New Roman" w:hAnsi="Times New Roman" w:cs="Times New Roman"/>
          <w:spacing w:val="-8"/>
          <w:sz w:val="20"/>
          <w:szCs w:val="20"/>
        </w:rPr>
        <w:t xml:space="preserve"> Andersson, I. (2008) Catalysis and regulation in Rubisco.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59, 1555–1568 </w:t>
      </w:r>
      <w:r w:rsidRPr="00F82D01">
        <w:rPr>
          <w:rFonts w:ascii="Times New Roman" w:hAnsi="Times New Roman" w:cs="Times New Roman"/>
          <w:b/>
          <w:spacing w:val="-8"/>
          <w:sz w:val="20"/>
          <w:szCs w:val="20"/>
        </w:rPr>
        <w:t>10</w:t>
      </w:r>
      <w:r w:rsidRPr="00F82D01">
        <w:rPr>
          <w:rFonts w:ascii="Times New Roman" w:hAnsi="Times New Roman" w:cs="Times New Roman"/>
          <w:spacing w:val="-8"/>
          <w:sz w:val="20"/>
          <w:szCs w:val="20"/>
        </w:rPr>
        <w:t xml:space="preserve"> Prins, A.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Rubisco catalytic properties of wild and domesticated relatives provide scope for improving wheat photosynthesis.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67, 1827–1838 </w:t>
      </w:r>
      <w:r w:rsidRPr="00F82D01">
        <w:rPr>
          <w:rFonts w:ascii="Times New Roman" w:hAnsi="Times New Roman" w:cs="Times New Roman"/>
          <w:b/>
          <w:spacing w:val="-8"/>
          <w:sz w:val="20"/>
          <w:szCs w:val="20"/>
        </w:rPr>
        <w:t>11</w:t>
      </w:r>
      <w:r w:rsidRPr="00F82D01">
        <w:rPr>
          <w:rFonts w:ascii="Times New Roman" w:hAnsi="Times New Roman" w:cs="Times New Roman"/>
          <w:spacing w:val="-8"/>
          <w:sz w:val="20"/>
          <w:szCs w:val="20"/>
        </w:rPr>
        <w:t xml:space="preserve"> Sharwood, R.E. (2017) Engineering chloroplasts to improve Rubisco catalysis: prospects for translating improvements into food and fiber crops. </w:t>
      </w:r>
      <w:r w:rsidRPr="00F82D01">
        <w:rPr>
          <w:rFonts w:ascii="Times New Roman" w:hAnsi="Times New Roman" w:cs="Times New Roman"/>
          <w:i/>
          <w:iCs/>
          <w:spacing w:val="-8"/>
          <w:sz w:val="20"/>
          <w:szCs w:val="20"/>
        </w:rPr>
        <w:t>New Phytol.</w:t>
      </w:r>
      <w:r w:rsidRPr="00F82D01">
        <w:rPr>
          <w:rFonts w:ascii="Times New Roman" w:hAnsi="Times New Roman" w:cs="Times New Roman"/>
          <w:spacing w:val="-8"/>
          <w:sz w:val="20"/>
          <w:szCs w:val="20"/>
        </w:rPr>
        <w:t xml:space="preserve"> 213, 494–510 </w:t>
      </w:r>
      <w:r w:rsidRPr="00F82D01">
        <w:rPr>
          <w:rFonts w:ascii="Times New Roman" w:hAnsi="Times New Roman" w:cs="Times New Roman"/>
          <w:b/>
          <w:spacing w:val="-8"/>
          <w:sz w:val="20"/>
          <w:szCs w:val="20"/>
        </w:rPr>
        <w:t>12</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5) Rubisco specificity factor tends to be larger in plant species from drier habitats and in species with persistent leave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28, 571–579 </w:t>
      </w:r>
      <w:r w:rsidRPr="00F82D01">
        <w:rPr>
          <w:rFonts w:ascii="Times New Roman" w:hAnsi="Times New Roman" w:cs="Times New Roman"/>
          <w:b/>
          <w:spacing w:val="-8"/>
          <w:sz w:val="20"/>
          <w:szCs w:val="20"/>
        </w:rPr>
        <w:t>13</w:t>
      </w:r>
      <w:r w:rsidRPr="00F82D01">
        <w:rPr>
          <w:rFonts w:ascii="Times New Roman" w:hAnsi="Times New Roman" w:cs="Times New Roman"/>
          <w:spacing w:val="-8"/>
          <w:sz w:val="20"/>
          <w:szCs w:val="20"/>
        </w:rPr>
        <w:t xml:space="preserve"> Yamori, W.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Rubisco activase is a key regulator of non-steady-state photosynthesis at any leaf temperature and, to a lesser extent, of steady-state photosynthesis at high temperature. </w:t>
      </w:r>
      <w:r w:rsidRPr="00F82D01">
        <w:rPr>
          <w:rFonts w:ascii="Times New Roman" w:hAnsi="Times New Roman" w:cs="Times New Roman"/>
          <w:i/>
          <w:iCs/>
          <w:spacing w:val="-8"/>
          <w:sz w:val="20"/>
          <w:szCs w:val="20"/>
        </w:rPr>
        <w:t>Plant J.</w:t>
      </w:r>
      <w:r w:rsidRPr="00F82D01">
        <w:rPr>
          <w:rFonts w:ascii="Times New Roman" w:hAnsi="Times New Roman" w:cs="Times New Roman"/>
          <w:spacing w:val="-8"/>
          <w:sz w:val="20"/>
          <w:szCs w:val="20"/>
        </w:rPr>
        <w:t xml:space="preserve"> 71, 871–880 </w:t>
      </w:r>
      <w:r w:rsidRPr="00F82D01">
        <w:rPr>
          <w:rFonts w:ascii="Times New Roman" w:hAnsi="Times New Roman" w:cs="Times New Roman"/>
          <w:b/>
          <w:spacing w:val="-8"/>
          <w:sz w:val="20"/>
          <w:szCs w:val="20"/>
        </w:rPr>
        <w:t>14</w:t>
      </w:r>
      <w:r w:rsidRPr="00F82D01">
        <w:rPr>
          <w:rFonts w:ascii="Times New Roman" w:hAnsi="Times New Roman" w:cs="Times New Roman"/>
          <w:spacing w:val="-8"/>
          <w:sz w:val="20"/>
          <w:szCs w:val="20"/>
        </w:rPr>
        <w:t xml:space="preserve"> Carmo-Silva, 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Optimizing Rubisco and its regulation for greater resource use efficiency.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8, 1817–1832 </w:t>
      </w:r>
      <w:r w:rsidRPr="00F82D01">
        <w:rPr>
          <w:rFonts w:ascii="Times New Roman" w:hAnsi="Times New Roman" w:cs="Times New Roman"/>
          <w:b/>
          <w:spacing w:val="-8"/>
          <w:sz w:val="20"/>
          <w:szCs w:val="20"/>
        </w:rPr>
        <w:t>15</w:t>
      </w:r>
      <w:r w:rsidRPr="00F82D01">
        <w:rPr>
          <w:rFonts w:ascii="Times New Roman" w:hAnsi="Times New Roman" w:cs="Times New Roman"/>
          <w:spacing w:val="-8"/>
          <w:sz w:val="20"/>
          <w:szCs w:val="20"/>
        </w:rPr>
        <w:t xml:space="preserve"> Salvucci, M.E. and Crafts-Brandner, S.J. (2004) Relationship between the Heat Tolerance of Photosynthesis and the Thermal Stability of Rubisco Activase in Plants from Contrasting Thermal Environments.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34, 1460–1470 </w:t>
      </w:r>
      <w:r w:rsidRPr="00F82D01">
        <w:rPr>
          <w:rFonts w:ascii="Times New Roman" w:hAnsi="Times New Roman" w:cs="Times New Roman"/>
          <w:b/>
          <w:spacing w:val="-8"/>
          <w:sz w:val="20"/>
          <w:szCs w:val="20"/>
        </w:rPr>
        <w:t>16</w:t>
      </w:r>
      <w:r w:rsidRPr="00F82D01">
        <w:rPr>
          <w:rFonts w:ascii="Times New Roman" w:hAnsi="Times New Roman" w:cs="Times New Roman"/>
          <w:spacing w:val="-8"/>
          <w:sz w:val="20"/>
          <w:szCs w:val="20"/>
        </w:rPr>
        <w:t xml:space="preserve"> Sharkey, T.D.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1) Increased heat sensitivity of photosynthesis in tobacco plants with reduced Rubisco activase.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67, 147–156 </w:t>
      </w:r>
      <w:r w:rsidRPr="00F82D01">
        <w:rPr>
          <w:rFonts w:ascii="Times New Roman" w:hAnsi="Times New Roman" w:cs="Times New Roman"/>
          <w:b/>
          <w:spacing w:val="-8"/>
          <w:sz w:val="20"/>
          <w:szCs w:val="20"/>
        </w:rPr>
        <w:t>17</w:t>
      </w:r>
      <w:r w:rsidRPr="00F82D01">
        <w:rPr>
          <w:rFonts w:ascii="Times New Roman" w:hAnsi="Times New Roman" w:cs="Times New Roman"/>
          <w:spacing w:val="-8"/>
          <w:sz w:val="20"/>
          <w:szCs w:val="20"/>
        </w:rPr>
        <w:t xml:space="preserve"> Yamori, W.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Strategies for Optimizing Photosynthesis wit</w:t>
      </w:r>
      <w:r>
        <w:rPr>
          <w:rFonts w:ascii="Times New Roman" w:hAnsi="Times New Roman" w:cs="Times New Roman"/>
          <w:spacing w:val="-8"/>
          <w:sz w:val="20"/>
          <w:szCs w:val="20"/>
        </w:rPr>
        <w:t xml:space="preserve">h Biotechnology to Improve Crop </w:t>
      </w:r>
      <w:r w:rsidRPr="00F82D01">
        <w:rPr>
          <w:rFonts w:ascii="Times New Roman" w:hAnsi="Times New Roman" w:cs="Times New Roman"/>
          <w:spacing w:val="-8"/>
          <w:sz w:val="20"/>
          <w:szCs w:val="20"/>
        </w:rPr>
        <w:t xml:space="preserve">Yield. In </w:t>
      </w:r>
      <w:r w:rsidRPr="00F82D01">
        <w:rPr>
          <w:rFonts w:ascii="Times New Roman" w:hAnsi="Times New Roman" w:cs="Times New Roman"/>
          <w:i/>
          <w:iCs/>
          <w:spacing w:val="-8"/>
          <w:sz w:val="20"/>
          <w:szCs w:val="20"/>
        </w:rPr>
        <w:t>Handbook of Photosynthesis, Third Edition</w:t>
      </w:r>
      <w:r w:rsidRPr="00F82D01">
        <w:rPr>
          <w:rFonts w:ascii="Times New Roman" w:hAnsi="Times New Roman" w:cs="Times New Roman"/>
          <w:spacing w:val="-8"/>
          <w:sz w:val="20"/>
          <w:szCs w:val="20"/>
        </w:rPr>
        <w:t xml:space="preserve"> 0 vols.pp. 741–759, CRC Press </w:t>
      </w:r>
      <w:r w:rsidRPr="00F82D01">
        <w:rPr>
          <w:rFonts w:ascii="Times New Roman" w:hAnsi="Times New Roman" w:cs="Times New Roman"/>
          <w:b/>
          <w:spacing w:val="-8"/>
          <w:sz w:val="20"/>
          <w:szCs w:val="20"/>
        </w:rPr>
        <w:t>18</w:t>
      </w:r>
      <w:r w:rsidRPr="00F82D01">
        <w:rPr>
          <w:rFonts w:ascii="Times New Roman" w:hAnsi="Times New Roman" w:cs="Times New Roman"/>
          <w:spacing w:val="-8"/>
          <w:sz w:val="20"/>
          <w:szCs w:val="20"/>
        </w:rPr>
        <w:t xml:space="preserve"> Kurek, I.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7) Enhanced Thermostability of Arabidopsis Rubisco Activase Improves Photosynthesis and Growth Rates under Moderate Heat Stress. </w:t>
      </w:r>
      <w:r w:rsidRPr="00F82D01">
        <w:rPr>
          <w:rFonts w:ascii="Times New Roman" w:hAnsi="Times New Roman" w:cs="Times New Roman"/>
          <w:i/>
          <w:iCs/>
          <w:spacing w:val="-8"/>
          <w:sz w:val="20"/>
          <w:szCs w:val="20"/>
        </w:rPr>
        <w:t>Plant Cell</w:t>
      </w:r>
      <w:r w:rsidRPr="00F82D01">
        <w:rPr>
          <w:rFonts w:ascii="Times New Roman" w:hAnsi="Times New Roman" w:cs="Times New Roman"/>
          <w:spacing w:val="-8"/>
          <w:sz w:val="20"/>
          <w:szCs w:val="20"/>
        </w:rPr>
        <w:t xml:space="preserve"> 19, 3230–3241 </w:t>
      </w:r>
      <w:r w:rsidRPr="00F82D01">
        <w:rPr>
          <w:rFonts w:ascii="Times New Roman" w:hAnsi="Times New Roman" w:cs="Times New Roman"/>
          <w:b/>
          <w:spacing w:val="-8"/>
          <w:sz w:val="20"/>
          <w:szCs w:val="20"/>
        </w:rPr>
        <w:t>19</w:t>
      </w:r>
      <w:r w:rsidRPr="00F82D01">
        <w:rPr>
          <w:rFonts w:ascii="Times New Roman" w:hAnsi="Times New Roman" w:cs="Times New Roman"/>
          <w:spacing w:val="-8"/>
          <w:sz w:val="20"/>
          <w:szCs w:val="20"/>
        </w:rPr>
        <w:t xml:space="preserve"> Scafaro, A.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Heat tolerance in a wild Oryza species is attributed to maintenance of Rubisco activation by a thermally stable Rubisco activase ortholog. </w:t>
      </w:r>
      <w:r w:rsidRPr="00F82D01">
        <w:rPr>
          <w:rFonts w:ascii="Times New Roman" w:hAnsi="Times New Roman" w:cs="Times New Roman"/>
          <w:i/>
          <w:iCs/>
          <w:spacing w:val="-8"/>
          <w:sz w:val="20"/>
          <w:szCs w:val="20"/>
        </w:rPr>
        <w:t>New Phytol.</w:t>
      </w:r>
      <w:r w:rsidRPr="00F82D01">
        <w:rPr>
          <w:rFonts w:ascii="Times New Roman" w:hAnsi="Times New Roman" w:cs="Times New Roman"/>
          <w:spacing w:val="-8"/>
          <w:sz w:val="20"/>
          <w:szCs w:val="20"/>
        </w:rPr>
        <w:t xml:space="preserve"> 211, 899–911 </w:t>
      </w:r>
      <w:r w:rsidRPr="00F82D01">
        <w:rPr>
          <w:rFonts w:ascii="Times New Roman" w:hAnsi="Times New Roman" w:cs="Times New Roman"/>
          <w:b/>
          <w:spacing w:val="-8"/>
          <w:sz w:val="20"/>
          <w:szCs w:val="20"/>
        </w:rPr>
        <w:t>20</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Environmentally driven evolution of Rubisco and improved photosynthesis and growth within the C3 genus Limonium (Plumbaginaceae). </w:t>
      </w:r>
      <w:r w:rsidRPr="00F82D01">
        <w:rPr>
          <w:rFonts w:ascii="Times New Roman" w:hAnsi="Times New Roman" w:cs="Times New Roman"/>
          <w:i/>
          <w:iCs/>
          <w:spacing w:val="-8"/>
          <w:sz w:val="20"/>
          <w:szCs w:val="20"/>
        </w:rPr>
        <w:t>New Phytol.</w:t>
      </w:r>
      <w:r w:rsidRPr="00F82D01">
        <w:rPr>
          <w:rFonts w:ascii="Times New Roman" w:hAnsi="Times New Roman" w:cs="Times New Roman"/>
          <w:spacing w:val="-8"/>
          <w:sz w:val="20"/>
          <w:szCs w:val="20"/>
        </w:rPr>
        <w:t xml:space="preserve"> 203, 989–999 </w:t>
      </w:r>
      <w:r w:rsidRPr="00F82D01">
        <w:rPr>
          <w:rFonts w:ascii="Times New Roman" w:hAnsi="Times New Roman" w:cs="Times New Roman"/>
          <w:b/>
          <w:spacing w:val="-8"/>
          <w:sz w:val="20"/>
          <w:szCs w:val="20"/>
        </w:rPr>
        <w:t>21</w:t>
      </w:r>
      <w:r w:rsidRPr="00F82D01">
        <w:rPr>
          <w:rFonts w:ascii="Times New Roman" w:hAnsi="Times New Roman" w:cs="Times New Roman"/>
          <w:spacing w:val="-8"/>
          <w:sz w:val="20"/>
          <w:szCs w:val="20"/>
        </w:rPr>
        <w:t xml:space="preserve"> Sharwood, R.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Temperature responses of Rubisco from Paniceae grasses provide opportunities for improving C3 photosynthesis. </w:t>
      </w:r>
      <w:r w:rsidRPr="00F82D01">
        <w:rPr>
          <w:rFonts w:ascii="Times New Roman" w:hAnsi="Times New Roman" w:cs="Times New Roman"/>
          <w:i/>
          <w:iCs/>
          <w:spacing w:val="-8"/>
          <w:sz w:val="20"/>
          <w:szCs w:val="20"/>
        </w:rPr>
        <w:t>Nat. Plants</w:t>
      </w:r>
      <w:r w:rsidRPr="00F82D01">
        <w:rPr>
          <w:rFonts w:ascii="Times New Roman" w:hAnsi="Times New Roman" w:cs="Times New Roman"/>
          <w:spacing w:val="-8"/>
          <w:sz w:val="20"/>
          <w:szCs w:val="20"/>
        </w:rPr>
        <w:t xml:space="preserve"> 2, 16186 </w:t>
      </w:r>
      <w:r w:rsidRPr="00F82D01">
        <w:rPr>
          <w:rFonts w:ascii="Times New Roman" w:hAnsi="Times New Roman" w:cs="Times New Roman"/>
          <w:b/>
          <w:spacing w:val="-8"/>
          <w:sz w:val="20"/>
          <w:szCs w:val="20"/>
        </w:rPr>
        <w:t>22</w:t>
      </w:r>
      <w:r w:rsidRPr="00F82D01">
        <w:rPr>
          <w:rFonts w:ascii="Times New Roman" w:hAnsi="Times New Roman" w:cs="Times New Roman"/>
          <w:spacing w:val="-8"/>
          <w:sz w:val="20"/>
          <w:szCs w:val="20"/>
        </w:rPr>
        <w:t xml:space="preserve"> Galmés,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Temperature responses of the Rubisco maximum carboxylase activity across domains of life: phylogenetic signals, trade-offs, and importance for carbon gain.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123, 183–201 </w:t>
      </w:r>
      <w:r w:rsidRPr="00F82D01">
        <w:rPr>
          <w:rFonts w:ascii="Times New Roman" w:hAnsi="Times New Roman" w:cs="Times New Roman"/>
          <w:b/>
          <w:spacing w:val="-8"/>
          <w:sz w:val="20"/>
          <w:szCs w:val="20"/>
        </w:rPr>
        <w:t>23</w:t>
      </w:r>
      <w:r w:rsidRPr="00F82D01">
        <w:rPr>
          <w:rFonts w:ascii="Times New Roman" w:hAnsi="Times New Roman" w:cs="Times New Roman"/>
          <w:spacing w:val="-8"/>
          <w:sz w:val="20"/>
          <w:szCs w:val="20"/>
        </w:rPr>
        <w:t xml:space="preserve"> Tcherkez, G. (2013) Modelling the reaction mechanism of ribulose-1,5-bisphosphate carboxylase/oxygenase and consequences for kinetic parameters.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6, 1586–1596 </w:t>
      </w:r>
      <w:r w:rsidRPr="00F82D01">
        <w:rPr>
          <w:rFonts w:ascii="Times New Roman" w:hAnsi="Times New Roman" w:cs="Times New Roman"/>
          <w:b/>
          <w:spacing w:val="-8"/>
          <w:sz w:val="20"/>
          <w:szCs w:val="20"/>
        </w:rPr>
        <w:t>24</w:t>
      </w:r>
      <w:r w:rsidRPr="00F82D01">
        <w:rPr>
          <w:rFonts w:ascii="Times New Roman" w:hAnsi="Times New Roman" w:cs="Times New Roman"/>
          <w:spacing w:val="-8"/>
          <w:sz w:val="20"/>
          <w:szCs w:val="20"/>
        </w:rPr>
        <w:t xml:space="preserve"> Tcherkez, G.G.B.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6) Despite slow catalysis and confused substrate specificity, all ribulose bisphosphate carboxylases may be nearly perfectly optimized. </w:t>
      </w:r>
      <w:r w:rsidRPr="00F82D01">
        <w:rPr>
          <w:rFonts w:ascii="Times New Roman" w:hAnsi="Times New Roman" w:cs="Times New Roman"/>
          <w:i/>
          <w:iCs/>
          <w:spacing w:val="-8"/>
          <w:sz w:val="20"/>
          <w:szCs w:val="20"/>
        </w:rPr>
        <w:t>Proc. Natl. Acad. Sci.</w:t>
      </w:r>
      <w:r w:rsidRPr="00F82D01">
        <w:rPr>
          <w:rFonts w:ascii="Times New Roman" w:hAnsi="Times New Roman" w:cs="Times New Roman"/>
          <w:spacing w:val="-8"/>
          <w:sz w:val="20"/>
          <w:szCs w:val="20"/>
        </w:rPr>
        <w:t xml:space="preserve"> 103, 7246–7251 </w:t>
      </w:r>
      <w:r w:rsidRPr="00F82D01">
        <w:rPr>
          <w:rFonts w:ascii="Times New Roman" w:hAnsi="Times New Roman" w:cs="Times New Roman"/>
          <w:b/>
          <w:spacing w:val="-8"/>
          <w:sz w:val="20"/>
          <w:szCs w:val="20"/>
        </w:rPr>
        <w:t xml:space="preserve">25 </w:t>
      </w:r>
      <w:r w:rsidRPr="00F82D01">
        <w:rPr>
          <w:rFonts w:ascii="Times New Roman" w:hAnsi="Times New Roman" w:cs="Times New Roman"/>
          <w:spacing w:val="-8"/>
          <w:sz w:val="20"/>
          <w:szCs w:val="20"/>
        </w:rPr>
        <w:t xml:space="preserve">Gillet, L.C.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Targeted Data Extraction of the MS/MS Spectra Generated by Data-independent Acquisition: A New Concept for Consistent and Accurate Proteome Analysis. </w:t>
      </w:r>
      <w:r w:rsidRPr="00F82D01">
        <w:rPr>
          <w:rFonts w:ascii="Times New Roman" w:hAnsi="Times New Roman" w:cs="Times New Roman"/>
          <w:i/>
          <w:iCs/>
          <w:spacing w:val="-8"/>
          <w:sz w:val="20"/>
          <w:szCs w:val="20"/>
        </w:rPr>
        <w:t>Mol. Cell. Proteomics</w:t>
      </w:r>
      <w:r w:rsidRPr="00F82D01">
        <w:rPr>
          <w:rFonts w:ascii="Times New Roman" w:hAnsi="Times New Roman" w:cs="Times New Roman"/>
          <w:spacing w:val="-8"/>
          <w:sz w:val="20"/>
          <w:szCs w:val="20"/>
        </w:rPr>
        <w:t xml:space="preserve"> 11, O111.016717 </w:t>
      </w:r>
      <w:r w:rsidRPr="00F82D01">
        <w:rPr>
          <w:rFonts w:ascii="Times New Roman" w:hAnsi="Times New Roman" w:cs="Times New Roman"/>
          <w:b/>
          <w:spacing w:val="-8"/>
          <w:sz w:val="20"/>
          <w:szCs w:val="20"/>
        </w:rPr>
        <w:t>26</w:t>
      </w:r>
      <w:r w:rsidRPr="00F82D01">
        <w:rPr>
          <w:rFonts w:ascii="Times New Roman" w:hAnsi="Times New Roman" w:cs="Times New Roman"/>
          <w:spacing w:val="-8"/>
          <w:sz w:val="20"/>
          <w:szCs w:val="20"/>
        </w:rPr>
        <w:t xml:space="preserve"> Liu, Y.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Mass spectrometric protein maps for biomarker discovery and clinical research. </w:t>
      </w:r>
      <w:r w:rsidRPr="00F82D01">
        <w:rPr>
          <w:rFonts w:ascii="Times New Roman" w:hAnsi="Times New Roman" w:cs="Times New Roman"/>
          <w:i/>
          <w:iCs/>
          <w:spacing w:val="-8"/>
          <w:sz w:val="20"/>
          <w:szCs w:val="20"/>
        </w:rPr>
        <w:t>Expert Rev. Mol. Diagn.</w:t>
      </w:r>
      <w:r w:rsidRPr="00F82D01">
        <w:rPr>
          <w:rFonts w:ascii="Times New Roman" w:hAnsi="Times New Roman" w:cs="Times New Roman"/>
          <w:spacing w:val="-8"/>
          <w:sz w:val="20"/>
          <w:szCs w:val="20"/>
        </w:rPr>
        <w:t xml:space="preserve"> 13, 811–825 </w:t>
      </w:r>
      <w:r w:rsidRPr="00F82D01">
        <w:rPr>
          <w:rFonts w:ascii="Times New Roman" w:hAnsi="Times New Roman" w:cs="Times New Roman"/>
          <w:b/>
          <w:spacing w:val="-8"/>
          <w:sz w:val="20"/>
          <w:szCs w:val="20"/>
        </w:rPr>
        <w:t>27</w:t>
      </w:r>
      <w:r w:rsidRPr="00F82D01">
        <w:rPr>
          <w:rFonts w:ascii="Times New Roman" w:hAnsi="Times New Roman" w:cs="Times New Roman"/>
          <w:spacing w:val="-8"/>
          <w:sz w:val="20"/>
          <w:szCs w:val="20"/>
        </w:rPr>
        <w:t xml:space="preserve"> Pratt, J.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6) Multiplexed absolute quantification for proteomics using concatenated signature peptides encoded by QconCAT genes. </w:t>
      </w:r>
      <w:r w:rsidRPr="00F82D01">
        <w:rPr>
          <w:rFonts w:ascii="Times New Roman" w:hAnsi="Times New Roman" w:cs="Times New Roman"/>
          <w:i/>
          <w:iCs/>
          <w:spacing w:val="-8"/>
          <w:sz w:val="20"/>
          <w:szCs w:val="20"/>
        </w:rPr>
        <w:t>Nat. Protoc.</w:t>
      </w:r>
      <w:r w:rsidRPr="00F82D01">
        <w:rPr>
          <w:rFonts w:ascii="Times New Roman" w:hAnsi="Times New Roman" w:cs="Times New Roman"/>
          <w:spacing w:val="-8"/>
          <w:sz w:val="20"/>
          <w:szCs w:val="20"/>
        </w:rPr>
        <w:t xml:space="preserve"> 1, 1029–1043 </w:t>
      </w:r>
      <w:r w:rsidRPr="00F82D01">
        <w:rPr>
          <w:rFonts w:ascii="Times New Roman" w:hAnsi="Times New Roman" w:cs="Times New Roman"/>
          <w:b/>
          <w:spacing w:val="-8"/>
          <w:sz w:val="20"/>
          <w:szCs w:val="20"/>
        </w:rPr>
        <w:t>28</w:t>
      </w:r>
      <w:r w:rsidRPr="00F82D01">
        <w:rPr>
          <w:rFonts w:ascii="Times New Roman" w:hAnsi="Times New Roman" w:cs="Times New Roman"/>
          <w:spacing w:val="-8"/>
          <w:sz w:val="20"/>
          <w:szCs w:val="20"/>
        </w:rPr>
        <w:t xml:space="preserve"> Hu,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Advances in plant proteomics toward improvement of crop productivity and stress resistance. </w:t>
      </w:r>
      <w:r w:rsidRPr="00F82D01">
        <w:rPr>
          <w:rFonts w:ascii="Times New Roman" w:hAnsi="Times New Roman" w:cs="Times New Roman"/>
          <w:i/>
          <w:iCs/>
          <w:spacing w:val="-8"/>
          <w:sz w:val="20"/>
          <w:szCs w:val="20"/>
        </w:rPr>
        <w:t>Front. Plant Sci.</w:t>
      </w:r>
      <w:r w:rsidRPr="00F82D01">
        <w:rPr>
          <w:rFonts w:ascii="Times New Roman" w:hAnsi="Times New Roman" w:cs="Times New Roman"/>
          <w:spacing w:val="-8"/>
          <w:sz w:val="20"/>
          <w:szCs w:val="20"/>
        </w:rPr>
        <w:t xml:space="preserve"> 6, </w:t>
      </w:r>
      <w:r w:rsidRPr="00F82D01">
        <w:rPr>
          <w:rFonts w:ascii="Times New Roman" w:hAnsi="Times New Roman" w:cs="Times New Roman"/>
          <w:b/>
          <w:spacing w:val="-8"/>
          <w:sz w:val="20"/>
          <w:szCs w:val="20"/>
        </w:rPr>
        <w:t>29</w:t>
      </w:r>
      <w:r w:rsidRPr="00F82D01">
        <w:rPr>
          <w:rFonts w:ascii="Times New Roman" w:hAnsi="Times New Roman" w:cs="Times New Roman"/>
          <w:spacing w:val="-8"/>
          <w:sz w:val="20"/>
          <w:szCs w:val="20"/>
        </w:rPr>
        <w:t xml:space="preserve"> Pertl-Obermeyer, H.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Quantitation of Vacuolar Sugar Transporter Abundance Changes Using QconCAT Synthtetic Peptides. </w:t>
      </w:r>
      <w:r w:rsidRPr="00F82D01">
        <w:rPr>
          <w:rFonts w:ascii="Times New Roman" w:hAnsi="Times New Roman" w:cs="Times New Roman"/>
          <w:i/>
          <w:iCs/>
          <w:spacing w:val="-8"/>
          <w:sz w:val="20"/>
          <w:szCs w:val="20"/>
        </w:rPr>
        <w:t>Front. Plant Sci.</w:t>
      </w:r>
      <w:r w:rsidRPr="00F82D01">
        <w:rPr>
          <w:rFonts w:ascii="Times New Roman" w:hAnsi="Times New Roman" w:cs="Times New Roman"/>
          <w:spacing w:val="-8"/>
          <w:sz w:val="20"/>
          <w:szCs w:val="20"/>
        </w:rPr>
        <w:t xml:space="preserve"> 7, </w:t>
      </w:r>
      <w:r w:rsidRPr="00F82D01">
        <w:rPr>
          <w:rFonts w:ascii="Times New Roman" w:hAnsi="Times New Roman" w:cs="Times New Roman"/>
          <w:b/>
          <w:spacing w:val="-8"/>
          <w:sz w:val="20"/>
          <w:szCs w:val="20"/>
        </w:rPr>
        <w:t>30</w:t>
      </w:r>
      <w:r w:rsidRPr="00F82D01">
        <w:rPr>
          <w:rFonts w:ascii="Times New Roman" w:hAnsi="Times New Roman" w:cs="Times New Roman"/>
          <w:spacing w:val="-8"/>
          <w:sz w:val="20"/>
          <w:szCs w:val="20"/>
        </w:rPr>
        <w:t xml:space="preserve"> Morandini, P. (2013) Control limits for accumulation of plant metabolites: brute force is no substitute for understanding. </w:t>
      </w:r>
      <w:r w:rsidRPr="00F82D01">
        <w:rPr>
          <w:rFonts w:ascii="Times New Roman" w:hAnsi="Times New Roman" w:cs="Times New Roman"/>
          <w:i/>
          <w:iCs/>
          <w:spacing w:val="-8"/>
          <w:sz w:val="20"/>
          <w:szCs w:val="20"/>
        </w:rPr>
        <w:t>Plant Biotechnol. J.</w:t>
      </w:r>
      <w:r w:rsidRPr="00F82D01">
        <w:rPr>
          <w:rFonts w:ascii="Times New Roman" w:hAnsi="Times New Roman" w:cs="Times New Roman"/>
          <w:spacing w:val="-8"/>
          <w:sz w:val="20"/>
          <w:szCs w:val="20"/>
        </w:rPr>
        <w:t xml:space="preserve"> 11, 253–267 </w:t>
      </w:r>
      <w:r w:rsidRPr="00F82D01">
        <w:rPr>
          <w:rFonts w:ascii="Times New Roman" w:hAnsi="Times New Roman" w:cs="Times New Roman"/>
          <w:b/>
          <w:spacing w:val="-8"/>
          <w:sz w:val="20"/>
          <w:szCs w:val="20"/>
        </w:rPr>
        <w:t>31</w:t>
      </w:r>
      <w:r w:rsidRPr="00F82D01">
        <w:rPr>
          <w:rFonts w:ascii="Times New Roman" w:hAnsi="Times New Roman" w:cs="Times New Roman"/>
          <w:spacing w:val="-8"/>
          <w:sz w:val="20"/>
          <w:szCs w:val="20"/>
        </w:rPr>
        <w:t xml:space="preserve"> Stitt, 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Metabolic Networks: How to Identify Key Components in the Regulation of Metabolism and Growth.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52, 428–444 </w:t>
      </w:r>
      <w:r w:rsidRPr="00F82D01">
        <w:rPr>
          <w:rFonts w:ascii="Times New Roman" w:hAnsi="Times New Roman" w:cs="Times New Roman"/>
          <w:b/>
          <w:spacing w:val="-8"/>
          <w:sz w:val="20"/>
          <w:szCs w:val="20"/>
        </w:rPr>
        <w:t>32</w:t>
      </w:r>
      <w:r w:rsidRPr="00F82D01">
        <w:rPr>
          <w:rFonts w:ascii="Times New Roman" w:hAnsi="Times New Roman" w:cs="Times New Roman"/>
          <w:spacing w:val="-8"/>
          <w:sz w:val="20"/>
          <w:szCs w:val="20"/>
        </w:rPr>
        <w:t xml:space="preserve"> Farquhar, G.D.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1) Models of Photosynthesis.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25, 42–45 </w:t>
      </w:r>
      <w:r w:rsidRPr="00F82D01">
        <w:rPr>
          <w:rFonts w:ascii="Times New Roman" w:hAnsi="Times New Roman" w:cs="Times New Roman"/>
          <w:b/>
          <w:spacing w:val="-8"/>
          <w:sz w:val="20"/>
          <w:szCs w:val="20"/>
        </w:rPr>
        <w:t>33</w:t>
      </w:r>
      <w:r w:rsidRPr="00F82D01">
        <w:rPr>
          <w:rFonts w:ascii="Times New Roman" w:hAnsi="Times New Roman" w:cs="Times New Roman"/>
          <w:spacing w:val="-8"/>
          <w:sz w:val="20"/>
          <w:szCs w:val="20"/>
        </w:rPr>
        <w:t xml:space="preserve"> Maire, V.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The Coordination of Leaf Photosynthesis Links C and N Fluxes in C3 Plant Species. </w:t>
      </w:r>
      <w:r w:rsidRPr="00F82D01">
        <w:rPr>
          <w:rFonts w:ascii="Times New Roman" w:hAnsi="Times New Roman" w:cs="Times New Roman"/>
          <w:i/>
          <w:iCs/>
          <w:spacing w:val="-8"/>
          <w:sz w:val="20"/>
          <w:szCs w:val="20"/>
        </w:rPr>
        <w:t>PLOS ONE</w:t>
      </w:r>
      <w:r w:rsidRPr="00F82D01">
        <w:rPr>
          <w:rFonts w:ascii="Times New Roman" w:hAnsi="Times New Roman" w:cs="Times New Roman"/>
          <w:spacing w:val="-8"/>
          <w:sz w:val="20"/>
          <w:szCs w:val="20"/>
        </w:rPr>
        <w:t xml:space="preserve"> 7, e38345 </w:t>
      </w:r>
      <w:r w:rsidRPr="00F82D01">
        <w:rPr>
          <w:rFonts w:ascii="Times New Roman" w:hAnsi="Times New Roman" w:cs="Times New Roman"/>
          <w:b/>
          <w:spacing w:val="-8"/>
          <w:sz w:val="20"/>
          <w:szCs w:val="20"/>
        </w:rPr>
        <w:t>34</w:t>
      </w:r>
      <w:r w:rsidRPr="00F82D01">
        <w:rPr>
          <w:rFonts w:ascii="Times New Roman" w:hAnsi="Times New Roman" w:cs="Times New Roman"/>
          <w:spacing w:val="-8"/>
          <w:sz w:val="20"/>
          <w:szCs w:val="20"/>
        </w:rPr>
        <w:t xml:space="preserve"> Walker, A.P.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The relationship of leaf photosynthetic traits – Vcmax and Jmax – to leaf nitrogen, leaf phosphorus, and specific leaf area: a meta-analysis and modeling study. </w:t>
      </w:r>
      <w:r w:rsidRPr="00F82D01">
        <w:rPr>
          <w:rFonts w:ascii="Times New Roman" w:hAnsi="Times New Roman" w:cs="Times New Roman"/>
          <w:i/>
          <w:iCs/>
          <w:spacing w:val="-8"/>
          <w:sz w:val="20"/>
          <w:szCs w:val="20"/>
        </w:rPr>
        <w:t>Ecol. Evol.</w:t>
      </w:r>
      <w:r w:rsidRPr="00F82D01">
        <w:rPr>
          <w:rFonts w:ascii="Times New Roman" w:hAnsi="Times New Roman" w:cs="Times New Roman"/>
          <w:spacing w:val="-8"/>
          <w:sz w:val="20"/>
          <w:szCs w:val="20"/>
        </w:rPr>
        <w:t xml:space="preserve"> 4, 3218–3235 </w:t>
      </w:r>
      <w:r w:rsidRPr="00F82D01">
        <w:rPr>
          <w:rFonts w:ascii="Times New Roman" w:hAnsi="Times New Roman" w:cs="Times New Roman"/>
          <w:b/>
          <w:spacing w:val="-8"/>
          <w:sz w:val="20"/>
          <w:szCs w:val="20"/>
        </w:rPr>
        <w:t>35</w:t>
      </w:r>
      <w:r w:rsidRPr="00F82D01">
        <w:rPr>
          <w:rFonts w:ascii="Times New Roman" w:hAnsi="Times New Roman" w:cs="Times New Roman"/>
          <w:spacing w:val="-8"/>
          <w:sz w:val="20"/>
          <w:szCs w:val="20"/>
        </w:rPr>
        <w:t xml:space="preserve"> Quebbeman, J.A. and Ramirez, J.A. (2016) Optimal allocation of leaf-level nitrogen: Implications for covariation of Vcmax and Jmax and photosynthetic downregulation. </w:t>
      </w:r>
      <w:r w:rsidRPr="00F82D01">
        <w:rPr>
          <w:rFonts w:ascii="Times New Roman" w:hAnsi="Times New Roman" w:cs="Times New Roman"/>
          <w:i/>
          <w:iCs/>
          <w:spacing w:val="-8"/>
          <w:sz w:val="20"/>
          <w:szCs w:val="20"/>
        </w:rPr>
        <w:t>J. Geophys. Res. Biogeosciences</w:t>
      </w:r>
      <w:r w:rsidRPr="00F82D01">
        <w:rPr>
          <w:rFonts w:ascii="Times New Roman" w:hAnsi="Times New Roman" w:cs="Times New Roman"/>
          <w:spacing w:val="-8"/>
          <w:sz w:val="20"/>
          <w:szCs w:val="20"/>
        </w:rPr>
        <w:t xml:space="preserve"> 121, 2016JG003473 </w:t>
      </w:r>
      <w:r w:rsidRPr="00F82D01">
        <w:rPr>
          <w:rFonts w:ascii="Times New Roman" w:hAnsi="Times New Roman" w:cs="Times New Roman"/>
          <w:b/>
          <w:spacing w:val="-8"/>
          <w:sz w:val="20"/>
          <w:szCs w:val="20"/>
        </w:rPr>
        <w:t>36</w:t>
      </w:r>
      <w:r w:rsidRPr="00F82D01">
        <w:rPr>
          <w:rFonts w:ascii="Times New Roman" w:hAnsi="Times New Roman" w:cs="Times New Roman"/>
          <w:spacing w:val="-8"/>
          <w:sz w:val="20"/>
          <w:szCs w:val="20"/>
        </w:rPr>
        <w:t xml:space="preserve"> Dong, N.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7) Leaf nitrogen from first principles: field evidence for adaptive variation with climate. </w:t>
      </w:r>
      <w:r w:rsidRPr="00F82D01">
        <w:rPr>
          <w:rFonts w:ascii="Times New Roman" w:hAnsi="Times New Roman" w:cs="Times New Roman"/>
          <w:i/>
          <w:iCs/>
          <w:spacing w:val="-8"/>
          <w:sz w:val="20"/>
          <w:szCs w:val="20"/>
        </w:rPr>
        <w:t>Biogeosciences</w:t>
      </w:r>
      <w:r w:rsidRPr="00F82D01">
        <w:rPr>
          <w:rFonts w:ascii="Times New Roman" w:hAnsi="Times New Roman" w:cs="Times New Roman"/>
          <w:spacing w:val="-8"/>
          <w:sz w:val="20"/>
          <w:szCs w:val="20"/>
        </w:rPr>
        <w:t xml:space="preserve"> 14, 481–495 </w:t>
      </w:r>
      <w:r w:rsidRPr="00F82D01">
        <w:rPr>
          <w:rFonts w:ascii="Times New Roman" w:hAnsi="Times New Roman" w:cs="Times New Roman"/>
          <w:b/>
          <w:spacing w:val="-8"/>
          <w:sz w:val="20"/>
          <w:szCs w:val="20"/>
        </w:rPr>
        <w:t>37</w:t>
      </w:r>
      <w:r w:rsidRPr="00F82D01">
        <w:rPr>
          <w:rFonts w:ascii="Times New Roman" w:hAnsi="Times New Roman" w:cs="Times New Roman"/>
          <w:spacing w:val="-8"/>
          <w:sz w:val="20"/>
          <w:szCs w:val="20"/>
        </w:rPr>
        <w:t xml:space="preserve"> Sulpice, R.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Network Analysis of Enzyme Activities and Metabolite Levels and Their Relationship to Biomass in a Large Panel of Arabidopsis Accessions. </w:t>
      </w:r>
      <w:r w:rsidRPr="00F82D01">
        <w:rPr>
          <w:rFonts w:ascii="Times New Roman" w:hAnsi="Times New Roman" w:cs="Times New Roman"/>
          <w:i/>
          <w:iCs/>
          <w:spacing w:val="-8"/>
          <w:sz w:val="20"/>
          <w:szCs w:val="20"/>
        </w:rPr>
        <w:t>Plant Cell</w:t>
      </w:r>
      <w:r w:rsidRPr="00F82D01">
        <w:rPr>
          <w:rFonts w:ascii="Times New Roman" w:hAnsi="Times New Roman" w:cs="Times New Roman"/>
          <w:spacing w:val="-8"/>
          <w:sz w:val="20"/>
          <w:szCs w:val="20"/>
        </w:rPr>
        <w:t xml:space="preserve"> 22, 2872–2893 </w:t>
      </w:r>
      <w:r w:rsidRPr="00F82D01">
        <w:rPr>
          <w:rFonts w:ascii="Times New Roman" w:hAnsi="Times New Roman" w:cs="Times New Roman"/>
          <w:b/>
          <w:spacing w:val="-8"/>
          <w:sz w:val="20"/>
          <w:szCs w:val="20"/>
        </w:rPr>
        <w:t>38</w:t>
      </w:r>
      <w:r w:rsidRPr="00F82D01">
        <w:rPr>
          <w:rFonts w:ascii="Times New Roman" w:hAnsi="Times New Roman" w:cs="Times New Roman"/>
          <w:spacing w:val="-8"/>
          <w:sz w:val="20"/>
          <w:szCs w:val="20"/>
        </w:rPr>
        <w:t xml:space="preserve"> Schöttler, M.A. and Tóth, S.Z. (2014) Photosynthetic complex stoichiometry dynamics in higher plants: environmental acclimation and photosynthetic flux control. </w:t>
      </w:r>
      <w:r w:rsidRPr="00F82D01">
        <w:rPr>
          <w:rFonts w:ascii="Times New Roman" w:hAnsi="Times New Roman" w:cs="Times New Roman"/>
          <w:i/>
          <w:iCs/>
          <w:spacing w:val="-8"/>
          <w:sz w:val="20"/>
          <w:szCs w:val="20"/>
        </w:rPr>
        <w:t>Front. Plant Sci.</w:t>
      </w:r>
      <w:r w:rsidRPr="00F82D01">
        <w:rPr>
          <w:rFonts w:ascii="Times New Roman" w:hAnsi="Times New Roman" w:cs="Times New Roman"/>
          <w:spacing w:val="-8"/>
          <w:sz w:val="20"/>
          <w:szCs w:val="20"/>
        </w:rPr>
        <w:t xml:space="preserve"> 5, </w:t>
      </w:r>
      <w:r w:rsidRPr="00AE4955">
        <w:rPr>
          <w:rFonts w:ascii="Times New Roman" w:hAnsi="Times New Roman" w:cs="Times New Roman"/>
          <w:b/>
          <w:spacing w:val="-8"/>
          <w:sz w:val="20"/>
          <w:szCs w:val="20"/>
        </w:rPr>
        <w:t>39</w:t>
      </w:r>
      <w:r w:rsidRPr="00F82D01">
        <w:rPr>
          <w:rFonts w:ascii="Times New Roman" w:hAnsi="Times New Roman" w:cs="Times New Roman"/>
          <w:spacing w:val="-8"/>
          <w:sz w:val="20"/>
          <w:szCs w:val="20"/>
        </w:rPr>
        <w:t xml:space="preserve"> Vogel, C. (2013) Protein Expression Under Pressure. </w:t>
      </w:r>
      <w:r w:rsidRPr="00F82D01">
        <w:rPr>
          <w:rFonts w:ascii="Times New Roman" w:hAnsi="Times New Roman" w:cs="Times New Roman"/>
          <w:i/>
          <w:iCs/>
          <w:spacing w:val="-8"/>
          <w:sz w:val="20"/>
          <w:szCs w:val="20"/>
        </w:rPr>
        <w:t>Science</w:t>
      </w:r>
      <w:r w:rsidRPr="00F82D01">
        <w:rPr>
          <w:rFonts w:ascii="Times New Roman" w:hAnsi="Times New Roman" w:cs="Times New Roman"/>
          <w:spacing w:val="-8"/>
          <w:sz w:val="20"/>
          <w:szCs w:val="20"/>
        </w:rPr>
        <w:t xml:space="preserve"> 342, 1052–1053 </w:t>
      </w:r>
      <w:r w:rsidRPr="00F82D01">
        <w:rPr>
          <w:rFonts w:ascii="Times New Roman" w:hAnsi="Times New Roman" w:cs="Times New Roman"/>
          <w:b/>
          <w:spacing w:val="-8"/>
          <w:sz w:val="20"/>
          <w:szCs w:val="20"/>
        </w:rPr>
        <w:t>40</w:t>
      </w:r>
      <w:r w:rsidRPr="00F82D01">
        <w:rPr>
          <w:rFonts w:ascii="Times New Roman" w:hAnsi="Times New Roman" w:cs="Times New Roman"/>
          <w:spacing w:val="-8"/>
          <w:sz w:val="20"/>
          <w:szCs w:val="20"/>
        </w:rPr>
        <w:t xml:space="preserve"> </w:t>
      </w:r>
      <w:r w:rsidR="00A074EB">
        <w:rPr>
          <w:rFonts w:ascii="Times New Roman" w:hAnsi="Times New Roman" w:cs="Times New Roman"/>
          <w:spacing w:val="-8"/>
          <w:sz w:val="20"/>
          <w:szCs w:val="20"/>
        </w:rPr>
        <w:t>40</w:t>
      </w:r>
      <w:r w:rsidRPr="00F82D01">
        <w:rPr>
          <w:rFonts w:ascii="Times New Roman" w:hAnsi="Times New Roman" w:cs="Times New Roman"/>
          <w:spacing w:val="-8"/>
          <w:sz w:val="20"/>
          <w:szCs w:val="20"/>
        </w:rPr>
        <w:t xml:space="preserve">J.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0) Protein abundances are more conserved than mRNA abundances across diverse taxa. </w:t>
      </w:r>
      <w:r w:rsidRPr="00F82D01">
        <w:rPr>
          <w:rFonts w:ascii="Times New Roman" w:hAnsi="Times New Roman" w:cs="Times New Roman"/>
          <w:i/>
          <w:iCs/>
          <w:spacing w:val="-8"/>
          <w:sz w:val="20"/>
          <w:szCs w:val="20"/>
        </w:rPr>
        <w:t>Proteomics</w:t>
      </w:r>
      <w:r w:rsidRPr="00F82D01">
        <w:rPr>
          <w:rFonts w:ascii="Times New Roman" w:hAnsi="Times New Roman" w:cs="Times New Roman"/>
          <w:spacing w:val="-8"/>
          <w:sz w:val="20"/>
          <w:szCs w:val="20"/>
        </w:rPr>
        <w:t xml:space="preserve"> 10, 4209–4212 </w:t>
      </w:r>
      <w:r w:rsidRPr="00F82D01">
        <w:rPr>
          <w:rFonts w:ascii="Times New Roman" w:hAnsi="Times New Roman" w:cs="Times New Roman"/>
          <w:b/>
          <w:spacing w:val="-8"/>
          <w:sz w:val="20"/>
          <w:szCs w:val="20"/>
        </w:rPr>
        <w:t>41</w:t>
      </w:r>
      <w:r w:rsidRPr="00F82D01">
        <w:rPr>
          <w:rFonts w:ascii="Times New Roman" w:hAnsi="Times New Roman" w:cs="Times New Roman"/>
          <w:spacing w:val="-8"/>
          <w:sz w:val="20"/>
          <w:szCs w:val="20"/>
        </w:rPr>
        <w:t xml:space="preserve"> Khan, Z.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Primate Transcript and Protein Expression Levels Evolve Under Compensatory Selection Pressures. </w:t>
      </w:r>
      <w:r w:rsidRPr="00F82D01">
        <w:rPr>
          <w:rFonts w:ascii="Times New Roman" w:hAnsi="Times New Roman" w:cs="Times New Roman"/>
          <w:i/>
          <w:iCs/>
          <w:spacing w:val="-8"/>
          <w:sz w:val="20"/>
          <w:szCs w:val="20"/>
        </w:rPr>
        <w:t>Science</w:t>
      </w:r>
      <w:r w:rsidRPr="00F82D01">
        <w:rPr>
          <w:rFonts w:ascii="Times New Roman" w:hAnsi="Times New Roman" w:cs="Times New Roman"/>
          <w:spacing w:val="-8"/>
          <w:sz w:val="20"/>
          <w:szCs w:val="20"/>
        </w:rPr>
        <w:t xml:space="preserve"> 342, 1100–1104 </w:t>
      </w:r>
      <w:r w:rsidRPr="00F82D01">
        <w:rPr>
          <w:rFonts w:ascii="Times New Roman" w:hAnsi="Times New Roman" w:cs="Times New Roman"/>
          <w:b/>
          <w:spacing w:val="-8"/>
          <w:sz w:val="20"/>
          <w:szCs w:val="20"/>
        </w:rPr>
        <w:t>42</w:t>
      </w:r>
      <w:r w:rsidRPr="00F82D01">
        <w:rPr>
          <w:rFonts w:ascii="Times New Roman" w:hAnsi="Times New Roman" w:cs="Times New Roman"/>
          <w:spacing w:val="-8"/>
          <w:sz w:val="20"/>
          <w:szCs w:val="20"/>
        </w:rPr>
        <w:t xml:space="preserve"> Gago, 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Relationships of Leaf Net Photosynthesis, Stomatal Conductance, and Mesophyll Conductance to Primary Metabolism: A Multispecies Meta-Analysis Approach.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71, 265–279 </w:t>
      </w:r>
      <w:r w:rsidRPr="00F82D01">
        <w:rPr>
          <w:rFonts w:ascii="Times New Roman" w:hAnsi="Times New Roman" w:cs="Times New Roman"/>
          <w:b/>
          <w:spacing w:val="-8"/>
          <w:sz w:val="20"/>
          <w:szCs w:val="20"/>
        </w:rPr>
        <w:t>43</w:t>
      </w:r>
      <w:r w:rsidRPr="00F82D01">
        <w:rPr>
          <w:rFonts w:ascii="Times New Roman" w:hAnsi="Times New Roman" w:cs="Times New Roman"/>
          <w:spacing w:val="-8"/>
          <w:sz w:val="20"/>
          <w:szCs w:val="20"/>
        </w:rPr>
        <w:t xml:space="preserve"> Penning de Vries, F.W. (1975) The Cost of Maintenance Processes in Plant Cells. </w:t>
      </w:r>
      <w:r w:rsidRPr="00F82D01">
        <w:rPr>
          <w:rFonts w:ascii="Times New Roman" w:hAnsi="Times New Roman" w:cs="Times New Roman"/>
          <w:i/>
          <w:iCs/>
          <w:spacing w:val="-8"/>
          <w:sz w:val="20"/>
          <w:szCs w:val="20"/>
        </w:rPr>
        <w:t>Ann. Bot.</w:t>
      </w:r>
      <w:r w:rsidRPr="00F82D01">
        <w:rPr>
          <w:rFonts w:ascii="Times New Roman" w:hAnsi="Times New Roman" w:cs="Times New Roman"/>
          <w:spacing w:val="-8"/>
          <w:sz w:val="20"/>
          <w:szCs w:val="20"/>
        </w:rPr>
        <w:t xml:space="preserve"> 39, 77–92 </w:t>
      </w:r>
      <w:r w:rsidRPr="00F82D01">
        <w:rPr>
          <w:rFonts w:ascii="Times New Roman" w:hAnsi="Times New Roman" w:cs="Times New Roman"/>
          <w:b/>
          <w:spacing w:val="-8"/>
          <w:sz w:val="20"/>
          <w:szCs w:val="20"/>
        </w:rPr>
        <w:t>44</w:t>
      </w:r>
      <w:r w:rsidRPr="00F82D01">
        <w:rPr>
          <w:rFonts w:ascii="Times New Roman" w:hAnsi="Times New Roman" w:cs="Times New Roman"/>
          <w:spacing w:val="-8"/>
          <w:sz w:val="20"/>
          <w:szCs w:val="20"/>
        </w:rPr>
        <w:t xml:space="preserve"> Dillon, S.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5) Genetic diversity of Eucalyptus camaldulensis Dehnh. following population decline in response to drought and altered hydrological regime. </w:t>
      </w:r>
      <w:r w:rsidRPr="00F82D01">
        <w:rPr>
          <w:rFonts w:ascii="Times New Roman" w:hAnsi="Times New Roman" w:cs="Times New Roman"/>
          <w:i/>
          <w:iCs/>
          <w:spacing w:val="-8"/>
          <w:sz w:val="20"/>
          <w:szCs w:val="20"/>
        </w:rPr>
        <w:t>Austral Ecol.</w:t>
      </w:r>
      <w:r w:rsidRPr="00F82D01">
        <w:rPr>
          <w:rFonts w:ascii="Times New Roman" w:hAnsi="Times New Roman" w:cs="Times New Roman"/>
          <w:spacing w:val="-8"/>
          <w:sz w:val="20"/>
          <w:szCs w:val="20"/>
        </w:rPr>
        <w:t xml:space="preserve"> 40, 558–572 </w:t>
      </w:r>
      <w:r w:rsidRPr="00F82D01">
        <w:rPr>
          <w:rFonts w:ascii="Times New Roman" w:hAnsi="Times New Roman" w:cs="Times New Roman"/>
          <w:b/>
          <w:spacing w:val="-8"/>
          <w:sz w:val="20"/>
          <w:szCs w:val="20"/>
        </w:rPr>
        <w:t>45</w:t>
      </w:r>
      <w:r w:rsidRPr="00F82D01">
        <w:rPr>
          <w:rFonts w:ascii="Times New Roman" w:hAnsi="Times New Roman" w:cs="Times New Roman"/>
          <w:spacing w:val="-8"/>
          <w:sz w:val="20"/>
          <w:szCs w:val="20"/>
        </w:rPr>
        <w:t xml:space="preserve"> Blackman, C.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6) Leaf photosynthetic, economics and hydraulic traits are decoupled among genotypes of a widespread species of eucalypt grown under ambient and elevated CO2. </w:t>
      </w:r>
      <w:r w:rsidRPr="00F82D01">
        <w:rPr>
          <w:rFonts w:ascii="Times New Roman" w:hAnsi="Times New Roman" w:cs="Times New Roman"/>
          <w:i/>
          <w:iCs/>
          <w:spacing w:val="-8"/>
          <w:sz w:val="20"/>
          <w:szCs w:val="20"/>
        </w:rPr>
        <w:t>Funct. Ecol.</w:t>
      </w:r>
      <w:r w:rsidRPr="00F82D01">
        <w:rPr>
          <w:rFonts w:ascii="Times New Roman" w:hAnsi="Times New Roman" w:cs="Times New Roman"/>
          <w:spacing w:val="-8"/>
          <w:sz w:val="20"/>
          <w:szCs w:val="20"/>
        </w:rPr>
        <w:t xml:space="preserve"> 30, 1491–1500 </w:t>
      </w:r>
      <w:r w:rsidRPr="00F82D01">
        <w:rPr>
          <w:rFonts w:ascii="Times New Roman" w:hAnsi="Times New Roman" w:cs="Times New Roman"/>
          <w:b/>
          <w:spacing w:val="-8"/>
          <w:sz w:val="20"/>
          <w:szCs w:val="20"/>
        </w:rPr>
        <w:t>46</w:t>
      </w:r>
      <w:r w:rsidRPr="00F82D01">
        <w:rPr>
          <w:rFonts w:ascii="Times New Roman" w:hAnsi="Times New Roman" w:cs="Times New Roman"/>
          <w:spacing w:val="-8"/>
          <w:sz w:val="20"/>
          <w:szCs w:val="20"/>
        </w:rPr>
        <w:t xml:space="preserve"> Chapman, B.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Plant Proteogenomics: From Protein Extraction to Improved Gene Predictions. In </w:t>
      </w:r>
      <w:r w:rsidRPr="00F82D01">
        <w:rPr>
          <w:rFonts w:ascii="Times New Roman" w:hAnsi="Times New Roman" w:cs="Times New Roman"/>
          <w:i/>
          <w:iCs/>
          <w:spacing w:val="-8"/>
          <w:sz w:val="20"/>
          <w:szCs w:val="20"/>
        </w:rPr>
        <w:t>Proteomics for Biomarker Discovery</w:t>
      </w:r>
      <w:r w:rsidRPr="00F82D01">
        <w:rPr>
          <w:rFonts w:ascii="Times New Roman" w:hAnsi="Times New Roman" w:cs="Times New Roman"/>
          <w:spacing w:val="-8"/>
          <w:sz w:val="20"/>
          <w:szCs w:val="20"/>
        </w:rPr>
        <w:t xml:space="preserve"> (Zhou, M. and Veenstra, T., eds), pp. 267–294, Humana Press </w:t>
      </w:r>
      <w:r w:rsidRPr="00F82D01">
        <w:rPr>
          <w:rFonts w:ascii="Times New Roman" w:hAnsi="Times New Roman" w:cs="Times New Roman"/>
          <w:b/>
          <w:spacing w:val="-8"/>
          <w:sz w:val="20"/>
          <w:szCs w:val="20"/>
        </w:rPr>
        <w:t>47</w:t>
      </w:r>
      <w:r w:rsidRPr="00F82D01">
        <w:rPr>
          <w:rFonts w:ascii="Times New Roman" w:hAnsi="Times New Roman" w:cs="Times New Roman"/>
          <w:spacing w:val="-8"/>
          <w:sz w:val="20"/>
          <w:szCs w:val="20"/>
        </w:rPr>
        <w:t xml:space="preserve"> Wessel, D. and Flügge, U.I. (1984) </w:t>
      </w:r>
      <w:r w:rsidRPr="00F82D01">
        <w:rPr>
          <w:rFonts w:ascii="Times New Roman" w:hAnsi="Times New Roman" w:cs="Times New Roman"/>
          <w:i/>
          <w:iCs/>
          <w:spacing w:val="-8"/>
          <w:sz w:val="20"/>
          <w:szCs w:val="20"/>
        </w:rPr>
        <w:t>Anal. Biochem.</w:t>
      </w:r>
      <w:r w:rsidRPr="00F82D01">
        <w:rPr>
          <w:rFonts w:ascii="Times New Roman" w:hAnsi="Times New Roman" w:cs="Times New Roman"/>
          <w:spacing w:val="-8"/>
          <w:sz w:val="20"/>
          <w:szCs w:val="20"/>
        </w:rPr>
        <w:t xml:space="preserve"> 138, 141–143 </w:t>
      </w:r>
      <w:r w:rsidRPr="00F82D01">
        <w:rPr>
          <w:rFonts w:ascii="Times New Roman" w:hAnsi="Times New Roman" w:cs="Times New Roman"/>
          <w:b/>
          <w:spacing w:val="-8"/>
          <w:sz w:val="20"/>
          <w:szCs w:val="20"/>
        </w:rPr>
        <w:t>48</w:t>
      </w:r>
      <w:r w:rsidRPr="00F82D01">
        <w:rPr>
          <w:rFonts w:ascii="Times New Roman" w:hAnsi="Times New Roman" w:cs="Times New Roman"/>
          <w:spacing w:val="-8"/>
          <w:sz w:val="20"/>
          <w:szCs w:val="20"/>
        </w:rPr>
        <w:t xml:space="preserve"> Myburg, A.A.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w:t>
      </w:r>
      <w:r w:rsidRPr="00F82D01">
        <w:rPr>
          <w:rFonts w:ascii="Times New Roman" w:hAnsi="Times New Roman" w:cs="Times New Roman"/>
          <w:i/>
          <w:iCs/>
          <w:spacing w:val="-8"/>
          <w:sz w:val="20"/>
          <w:szCs w:val="20"/>
        </w:rPr>
        <w:t>Nature</w:t>
      </w:r>
      <w:r w:rsidRPr="00F82D01">
        <w:rPr>
          <w:rFonts w:ascii="Times New Roman" w:hAnsi="Times New Roman" w:cs="Times New Roman"/>
          <w:spacing w:val="-8"/>
          <w:sz w:val="20"/>
          <w:szCs w:val="20"/>
        </w:rPr>
        <w:t xml:space="preserve"> 510, 356–362 </w:t>
      </w:r>
      <w:r w:rsidRPr="00F82D01">
        <w:rPr>
          <w:rFonts w:ascii="Times New Roman" w:hAnsi="Times New Roman" w:cs="Times New Roman"/>
          <w:b/>
          <w:spacing w:val="-8"/>
          <w:sz w:val="20"/>
          <w:szCs w:val="20"/>
        </w:rPr>
        <w:t>49</w:t>
      </w:r>
      <w:r w:rsidRPr="00F82D01">
        <w:rPr>
          <w:rFonts w:ascii="Times New Roman" w:hAnsi="Times New Roman" w:cs="Times New Roman"/>
          <w:spacing w:val="-8"/>
          <w:sz w:val="20"/>
          <w:szCs w:val="20"/>
        </w:rPr>
        <w:t xml:space="preserve"> Bayly, M.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w:t>
      </w:r>
      <w:r w:rsidRPr="00F82D01">
        <w:rPr>
          <w:rFonts w:ascii="Times New Roman" w:hAnsi="Times New Roman" w:cs="Times New Roman"/>
          <w:i/>
          <w:iCs/>
          <w:spacing w:val="-8"/>
          <w:sz w:val="20"/>
          <w:szCs w:val="20"/>
        </w:rPr>
        <w:t>Mol. Phylogenet. Evol.</w:t>
      </w:r>
      <w:r w:rsidRPr="00F82D01">
        <w:rPr>
          <w:rFonts w:ascii="Times New Roman" w:hAnsi="Times New Roman" w:cs="Times New Roman"/>
          <w:spacing w:val="-8"/>
          <w:sz w:val="20"/>
          <w:szCs w:val="20"/>
        </w:rPr>
        <w:t xml:space="preserve"> 69, 704–716 </w:t>
      </w:r>
      <w:r w:rsidRPr="00F82D01">
        <w:rPr>
          <w:rFonts w:ascii="Times New Roman" w:hAnsi="Times New Roman" w:cs="Times New Roman"/>
          <w:b/>
          <w:spacing w:val="-8"/>
          <w:sz w:val="20"/>
          <w:szCs w:val="20"/>
        </w:rPr>
        <w:t>50</w:t>
      </w:r>
      <w:r w:rsidRPr="00F82D01">
        <w:rPr>
          <w:rFonts w:ascii="Times New Roman" w:hAnsi="Times New Roman" w:cs="Times New Roman"/>
          <w:spacing w:val="-8"/>
          <w:sz w:val="20"/>
          <w:szCs w:val="20"/>
        </w:rPr>
        <w:t xml:space="preserve"> Lohse, 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Mercator: a fast and simple web server for genome scale functional annotation of plant sequence data. </w:t>
      </w:r>
      <w:r w:rsidRPr="00F82D01">
        <w:rPr>
          <w:rFonts w:ascii="Times New Roman" w:hAnsi="Times New Roman" w:cs="Times New Roman"/>
          <w:i/>
          <w:iCs/>
          <w:spacing w:val="-8"/>
          <w:sz w:val="20"/>
          <w:szCs w:val="20"/>
        </w:rPr>
        <w:t>Plant Cell Environ.</w:t>
      </w:r>
      <w:r w:rsidRPr="00F82D01">
        <w:rPr>
          <w:rFonts w:ascii="Times New Roman" w:hAnsi="Times New Roman" w:cs="Times New Roman"/>
          <w:spacing w:val="-8"/>
          <w:sz w:val="20"/>
          <w:szCs w:val="20"/>
        </w:rPr>
        <w:t xml:space="preserve"> 37, 1250–1258 </w:t>
      </w:r>
      <w:r w:rsidRPr="00F82D01">
        <w:rPr>
          <w:rFonts w:ascii="Times New Roman" w:hAnsi="Times New Roman" w:cs="Times New Roman"/>
          <w:b/>
          <w:spacing w:val="-8"/>
          <w:sz w:val="20"/>
          <w:szCs w:val="20"/>
        </w:rPr>
        <w:t>51</w:t>
      </w:r>
      <w:r w:rsidRPr="00F82D01">
        <w:rPr>
          <w:rFonts w:ascii="Times New Roman" w:hAnsi="Times New Roman" w:cs="Times New Roman"/>
          <w:spacing w:val="-8"/>
          <w:sz w:val="20"/>
          <w:szCs w:val="20"/>
        </w:rPr>
        <w:t xml:space="preserve"> Chang, S.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1993) A simple and efficient method for isolating RNA from pine trees. </w:t>
      </w:r>
      <w:r w:rsidRPr="00F82D01">
        <w:rPr>
          <w:rFonts w:ascii="Times New Roman" w:hAnsi="Times New Roman" w:cs="Times New Roman"/>
          <w:i/>
          <w:iCs/>
          <w:spacing w:val="-8"/>
          <w:sz w:val="20"/>
          <w:szCs w:val="20"/>
        </w:rPr>
        <w:t>Plant Mol. Biol. Report.</w:t>
      </w:r>
      <w:r w:rsidRPr="00F82D01">
        <w:rPr>
          <w:rFonts w:ascii="Times New Roman" w:hAnsi="Times New Roman" w:cs="Times New Roman"/>
          <w:spacing w:val="-8"/>
          <w:sz w:val="20"/>
          <w:szCs w:val="20"/>
        </w:rPr>
        <w:t xml:space="preserve"> 11, 113–116 </w:t>
      </w:r>
      <w:r w:rsidRPr="00F82D01">
        <w:rPr>
          <w:rFonts w:ascii="Times New Roman" w:hAnsi="Times New Roman" w:cs="Times New Roman"/>
          <w:b/>
          <w:spacing w:val="-8"/>
          <w:sz w:val="20"/>
          <w:szCs w:val="20"/>
        </w:rPr>
        <w:t>52</w:t>
      </w:r>
      <w:r w:rsidRPr="00F82D01">
        <w:rPr>
          <w:rFonts w:ascii="Times New Roman" w:hAnsi="Times New Roman" w:cs="Times New Roman"/>
          <w:spacing w:val="-8"/>
          <w:sz w:val="20"/>
          <w:szCs w:val="20"/>
        </w:rPr>
        <w:t xml:space="preserve"> Ludwig, C.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2) Estimation of Absolute Protein Quantities of Unlabeled Samples by Selected Reaction Monitoring Mass Spectrometry. </w:t>
      </w:r>
      <w:r w:rsidRPr="00F82D01">
        <w:rPr>
          <w:rFonts w:ascii="Times New Roman" w:hAnsi="Times New Roman" w:cs="Times New Roman"/>
          <w:i/>
          <w:iCs/>
          <w:spacing w:val="-8"/>
          <w:sz w:val="20"/>
          <w:szCs w:val="20"/>
        </w:rPr>
        <w:t>Mol. Cell. Proteomics</w:t>
      </w:r>
      <w:r w:rsidRPr="00F82D01">
        <w:rPr>
          <w:rFonts w:ascii="Times New Roman" w:hAnsi="Times New Roman" w:cs="Times New Roman"/>
          <w:spacing w:val="-8"/>
          <w:sz w:val="20"/>
          <w:szCs w:val="20"/>
        </w:rPr>
        <w:t xml:space="preserve"> 11, M111.013987 </w:t>
      </w:r>
      <w:r w:rsidRPr="00F82D01">
        <w:rPr>
          <w:rFonts w:ascii="Times New Roman" w:hAnsi="Times New Roman" w:cs="Times New Roman"/>
          <w:b/>
          <w:spacing w:val="-8"/>
          <w:sz w:val="20"/>
          <w:szCs w:val="20"/>
        </w:rPr>
        <w:t>53</w:t>
      </w:r>
      <w:r w:rsidRPr="00F82D01">
        <w:rPr>
          <w:rFonts w:ascii="Times New Roman" w:hAnsi="Times New Roman" w:cs="Times New Roman"/>
          <w:spacing w:val="-8"/>
          <w:sz w:val="20"/>
          <w:szCs w:val="20"/>
        </w:rPr>
        <w:t xml:space="preserve"> Liu, Y.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Quantitative measurements of N-linked glycoproteins in human plasma by SWATH-MS. </w:t>
      </w:r>
      <w:r w:rsidRPr="00F82D01">
        <w:rPr>
          <w:rFonts w:ascii="Times New Roman" w:hAnsi="Times New Roman" w:cs="Times New Roman"/>
          <w:i/>
          <w:iCs/>
          <w:spacing w:val="-8"/>
          <w:sz w:val="20"/>
          <w:szCs w:val="20"/>
        </w:rPr>
        <w:t>PROTEOMICS</w:t>
      </w:r>
      <w:r w:rsidRPr="00F82D01">
        <w:rPr>
          <w:rFonts w:ascii="Times New Roman" w:hAnsi="Times New Roman" w:cs="Times New Roman"/>
          <w:spacing w:val="-8"/>
          <w:sz w:val="20"/>
          <w:szCs w:val="20"/>
        </w:rPr>
        <w:t xml:space="preserve"> 13, 1247–1256 </w:t>
      </w:r>
      <w:r w:rsidRPr="00F82D01">
        <w:rPr>
          <w:rFonts w:ascii="Times New Roman" w:hAnsi="Times New Roman" w:cs="Times New Roman"/>
          <w:b/>
          <w:spacing w:val="-8"/>
          <w:sz w:val="20"/>
          <w:szCs w:val="20"/>
        </w:rPr>
        <w:t>54</w:t>
      </w:r>
      <w:r w:rsidRPr="00F82D01">
        <w:rPr>
          <w:rFonts w:ascii="Times New Roman" w:hAnsi="Times New Roman" w:cs="Times New Roman"/>
          <w:spacing w:val="-8"/>
          <w:sz w:val="20"/>
          <w:szCs w:val="20"/>
        </w:rPr>
        <w:t xml:space="preserve"> Sharwood, R.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7) Linking photosynthesis and leaf N allocation under future elevated CO2 and climate warming in Eucalyptus globulus.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DOI: 10.1093/jxb/erw484 </w:t>
      </w:r>
      <w:r w:rsidRPr="00F82D01">
        <w:rPr>
          <w:rFonts w:ascii="Times New Roman" w:hAnsi="Times New Roman" w:cs="Times New Roman"/>
          <w:b/>
          <w:spacing w:val="-8"/>
          <w:sz w:val="20"/>
          <w:szCs w:val="20"/>
        </w:rPr>
        <w:t>55</w:t>
      </w:r>
      <w:r w:rsidRPr="00F82D01">
        <w:rPr>
          <w:rFonts w:ascii="Times New Roman" w:hAnsi="Times New Roman" w:cs="Times New Roman"/>
          <w:spacing w:val="-8"/>
          <w:sz w:val="20"/>
          <w:szCs w:val="20"/>
        </w:rPr>
        <w:t xml:space="preserve"> Sharwood, R.E.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8) The Catalytic Properties of Hybrid Rubisco Comprising Tobacco Small and Sunflower Large Subunits Mirror the Kinetically Equivalent Source Rubiscos and Can Support Tobacco Growth. </w:t>
      </w:r>
      <w:r w:rsidRPr="00F82D01">
        <w:rPr>
          <w:rFonts w:ascii="Times New Roman" w:hAnsi="Times New Roman" w:cs="Times New Roman"/>
          <w:i/>
          <w:iCs/>
          <w:spacing w:val="-8"/>
          <w:sz w:val="20"/>
          <w:szCs w:val="20"/>
        </w:rPr>
        <w:t>Plant Physiol.</w:t>
      </w:r>
      <w:r w:rsidRPr="00F82D01">
        <w:rPr>
          <w:rFonts w:ascii="Times New Roman" w:hAnsi="Times New Roman" w:cs="Times New Roman"/>
          <w:spacing w:val="-8"/>
          <w:sz w:val="20"/>
          <w:szCs w:val="20"/>
        </w:rPr>
        <w:t xml:space="preserve"> 146, 83–96 </w:t>
      </w:r>
      <w:r w:rsidRPr="00F82D01">
        <w:rPr>
          <w:rFonts w:ascii="Times New Roman" w:hAnsi="Times New Roman" w:cs="Times New Roman"/>
          <w:b/>
          <w:spacing w:val="-8"/>
          <w:sz w:val="20"/>
          <w:szCs w:val="20"/>
        </w:rPr>
        <w:t>56</w:t>
      </w:r>
      <w:r w:rsidRPr="00F82D01">
        <w:rPr>
          <w:rFonts w:ascii="Times New Roman" w:hAnsi="Times New Roman" w:cs="Times New Roman"/>
          <w:spacing w:val="-8"/>
          <w:sz w:val="20"/>
          <w:szCs w:val="20"/>
        </w:rPr>
        <w:t xml:space="preserve"> Kane, H.J.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1994) An Improved Method for Measuring the CO2/O2 Specificity of Ribulosebisphosphate Carboxylase-Oxygenase. </w:t>
      </w:r>
      <w:r w:rsidRPr="00F82D01">
        <w:rPr>
          <w:rFonts w:ascii="Times New Roman" w:hAnsi="Times New Roman" w:cs="Times New Roman"/>
          <w:i/>
          <w:iCs/>
          <w:spacing w:val="-8"/>
          <w:sz w:val="20"/>
          <w:szCs w:val="20"/>
        </w:rPr>
        <w:t>Funct. Plant Biol.</w:t>
      </w:r>
      <w:r w:rsidRPr="00F82D01">
        <w:rPr>
          <w:rFonts w:ascii="Times New Roman" w:hAnsi="Times New Roman" w:cs="Times New Roman"/>
          <w:spacing w:val="-8"/>
          <w:sz w:val="20"/>
          <w:szCs w:val="20"/>
        </w:rPr>
        <w:t xml:space="preserve"> 21, 449–461 </w:t>
      </w:r>
      <w:r w:rsidRPr="00F82D01">
        <w:rPr>
          <w:rFonts w:ascii="Times New Roman" w:hAnsi="Times New Roman" w:cs="Times New Roman"/>
          <w:b/>
          <w:spacing w:val="-8"/>
          <w:sz w:val="20"/>
          <w:szCs w:val="20"/>
        </w:rPr>
        <w:t>57</w:t>
      </w:r>
      <w:r w:rsidRPr="00F82D01">
        <w:rPr>
          <w:rFonts w:ascii="Times New Roman" w:hAnsi="Times New Roman" w:cs="Times New Roman"/>
          <w:spacing w:val="-8"/>
          <w:sz w:val="20"/>
          <w:szCs w:val="20"/>
        </w:rPr>
        <w:t xml:space="preserve"> Baker, R.T.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5) Using deubiquitylating enzymes as research tools. </w:t>
      </w:r>
      <w:r w:rsidRPr="00F82D01">
        <w:rPr>
          <w:rFonts w:ascii="Times New Roman" w:hAnsi="Times New Roman" w:cs="Times New Roman"/>
          <w:i/>
          <w:iCs/>
          <w:spacing w:val="-8"/>
          <w:sz w:val="20"/>
          <w:szCs w:val="20"/>
        </w:rPr>
        <w:t>Methods Enzymol.</w:t>
      </w:r>
      <w:r w:rsidRPr="00F82D01">
        <w:rPr>
          <w:rFonts w:ascii="Times New Roman" w:hAnsi="Times New Roman" w:cs="Times New Roman"/>
          <w:spacing w:val="-8"/>
          <w:sz w:val="20"/>
          <w:szCs w:val="20"/>
        </w:rPr>
        <w:t xml:space="preserve"> 398, 540–554 </w:t>
      </w:r>
      <w:r w:rsidRPr="00F82D01">
        <w:rPr>
          <w:rFonts w:ascii="Times New Roman" w:hAnsi="Times New Roman" w:cs="Times New Roman"/>
          <w:b/>
          <w:spacing w:val="-8"/>
          <w:sz w:val="20"/>
          <w:szCs w:val="20"/>
        </w:rPr>
        <w:t>58</w:t>
      </w:r>
      <w:r w:rsidRPr="00F82D01">
        <w:rPr>
          <w:rFonts w:ascii="Times New Roman" w:hAnsi="Times New Roman" w:cs="Times New Roman"/>
          <w:spacing w:val="-8"/>
          <w:sz w:val="20"/>
          <w:szCs w:val="20"/>
        </w:rPr>
        <w:t xml:space="preserve"> Hendrickson, L.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08) The effects of Rubisco activase on C4 photosynthesis and metabolism at high temperature. </w:t>
      </w:r>
      <w:r w:rsidRPr="00F82D01">
        <w:rPr>
          <w:rFonts w:ascii="Times New Roman" w:hAnsi="Times New Roman" w:cs="Times New Roman"/>
          <w:i/>
          <w:iCs/>
          <w:spacing w:val="-8"/>
          <w:sz w:val="20"/>
          <w:szCs w:val="20"/>
        </w:rPr>
        <w:t>J. Exp. Bot.</w:t>
      </w:r>
      <w:r w:rsidRPr="00F82D01">
        <w:rPr>
          <w:rFonts w:ascii="Times New Roman" w:hAnsi="Times New Roman" w:cs="Times New Roman"/>
          <w:spacing w:val="-8"/>
          <w:sz w:val="20"/>
          <w:szCs w:val="20"/>
        </w:rPr>
        <w:t xml:space="preserve"> 59, 1789–1798 </w:t>
      </w:r>
      <w:r w:rsidRPr="00F82D01">
        <w:rPr>
          <w:rFonts w:ascii="Times New Roman" w:hAnsi="Times New Roman" w:cs="Times New Roman"/>
          <w:b/>
          <w:spacing w:val="-8"/>
          <w:sz w:val="20"/>
          <w:szCs w:val="20"/>
        </w:rPr>
        <w:t>59</w:t>
      </w:r>
      <w:r w:rsidRPr="00F82D01">
        <w:rPr>
          <w:rFonts w:ascii="Times New Roman" w:hAnsi="Times New Roman" w:cs="Times New Roman"/>
          <w:spacing w:val="-8"/>
          <w:sz w:val="20"/>
          <w:szCs w:val="20"/>
        </w:rPr>
        <w:t xml:space="preserve"> Wachter, R.M.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3) Activation of interspecies-hybrid Rubisco enzymes to assess different models for the Rubisco–Rubisco activase interaction.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117, 557–566 </w:t>
      </w:r>
      <w:r w:rsidRPr="00F82D01">
        <w:rPr>
          <w:rFonts w:ascii="Times New Roman" w:hAnsi="Times New Roman" w:cs="Times New Roman"/>
          <w:b/>
          <w:spacing w:val="-8"/>
          <w:sz w:val="20"/>
          <w:szCs w:val="20"/>
        </w:rPr>
        <w:t>60</w:t>
      </w:r>
      <w:r w:rsidRPr="00F82D01">
        <w:rPr>
          <w:rFonts w:ascii="Times New Roman" w:hAnsi="Times New Roman" w:cs="Times New Roman"/>
          <w:spacing w:val="-8"/>
          <w:sz w:val="20"/>
          <w:szCs w:val="20"/>
        </w:rPr>
        <w:t xml:space="preserve"> Barta, C.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1) Rubisco Activase Activity Assays. In </w:t>
      </w:r>
      <w:r w:rsidRPr="00F82D01">
        <w:rPr>
          <w:rFonts w:ascii="Times New Roman" w:hAnsi="Times New Roman" w:cs="Times New Roman"/>
          <w:i/>
          <w:iCs/>
          <w:spacing w:val="-8"/>
          <w:sz w:val="20"/>
          <w:szCs w:val="20"/>
        </w:rPr>
        <w:t>Photosynthesis Research Protocols</w:t>
      </w:r>
      <w:r w:rsidRPr="00F82D01">
        <w:rPr>
          <w:rFonts w:ascii="Times New Roman" w:hAnsi="Times New Roman" w:cs="Times New Roman"/>
          <w:spacing w:val="-8"/>
          <w:sz w:val="20"/>
          <w:szCs w:val="20"/>
        </w:rPr>
        <w:t xml:space="preserve"> (Carpentier, R., ed), pp. 375–382, Humana Press </w:t>
      </w:r>
      <w:r w:rsidRPr="00F82D01">
        <w:rPr>
          <w:rFonts w:ascii="Times New Roman" w:hAnsi="Times New Roman" w:cs="Times New Roman"/>
          <w:b/>
          <w:spacing w:val="-8"/>
          <w:sz w:val="20"/>
          <w:szCs w:val="20"/>
        </w:rPr>
        <w:t>61</w:t>
      </w:r>
      <w:r w:rsidRPr="00F82D01">
        <w:rPr>
          <w:rFonts w:ascii="Times New Roman" w:hAnsi="Times New Roman" w:cs="Times New Roman"/>
          <w:spacing w:val="-8"/>
          <w:sz w:val="20"/>
          <w:szCs w:val="20"/>
        </w:rPr>
        <w:t xml:space="preserve"> Carmo-Silva, A.E. and Salvucci, M.E. (2011) The activity of Rubisco’s molecular chaperone, Rubisco activase, in leaf extracts. </w:t>
      </w:r>
      <w:r w:rsidRPr="00F82D01">
        <w:rPr>
          <w:rFonts w:ascii="Times New Roman" w:hAnsi="Times New Roman" w:cs="Times New Roman"/>
          <w:i/>
          <w:iCs/>
          <w:spacing w:val="-8"/>
          <w:sz w:val="20"/>
          <w:szCs w:val="20"/>
        </w:rPr>
        <w:t>Photosynth. Res.</w:t>
      </w:r>
      <w:r w:rsidRPr="00F82D01">
        <w:rPr>
          <w:rFonts w:ascii="Times New Roman" w:hAnsi="Times New Roman" w:cs="Times New Roman"/>
          <w:spacing w:val="-8"/>
          <w:sz w:val="20"/>
          <w:szCs w:val="20"/>
        </w:rPr>
        <w:t xml:space="preserve"> 108, 143–155 </w:t>
      </w:r>
      <w:r w:rsidRPr="00F82D01">
        <w:rPr>
          <w:rFonts w:ascii="Times New Roman" w:hAnsi="Times New Roman" w:cs="Times New Roman"/>
          <w:b/>
          <w:spacing w:val="-8"/>
          <w:sz w:val="20"/>
          <w:szCs w:val="20"/>
        </w:rPr>
        <w:t>62</w:t>
      </w:r>
      <w:r w:rsidRPr="00F82D01">
        <w:rPr>
          <w:rFonts w:ascii="Times New Roman" w:hAnsi="Times New Roman" w:cs="Times New Roman"/>
          <w:spacing w:val="-8"/>
          <w:sz w:val="20"/>
          <w:szCs w:val="20"/>
        </w:rPr>
        <w:t xml:space="preserve"> Vizcaíno, J.A.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4) </w:t>
      </w:r>
      <w:r w:rsidRPr="00F82D01">
        <w:rPr>
          <w:rFonts w:ascii="Times New Roman" w:hAnsi="Times New Roman" w:cs="Times New Roman"/>
          <w:i/>
          <w:iCs/>
          <w:spacing w:val="-8"/>
          <w:sz w:val="20"/>
          <w:szCs w:val="20"/>
        </w:rPr>
        <w:t>Nat. Biotechnol.</w:t>
      </w:r>
      <w:r w:rsidRPr="00F82D01">
        <w:rPr>
          <w:rFonts w:ascii="Times New Roman" w:hAnsi="Times New Roman" w:cs="Times New Roman"/>
          <w:spacing w:val="-8"/>
          <w:sz w:val="20"/>
          <w:szCs w:val="20"/>
        </w:rPr>
        <w:t xml:space="preserve"> 32, 223–226 </w:t>
      </w:r>
      <w:r w:rsidRPr="00F82D01">
        <w:rPr>
          <w:rFonts w:ascii="Times New Roman" w:hAnsi="Times New Roman" w:cs="Times New Roman"/>
          <w:b/>
          <w:spacing w:val="-8"/>
          <w:sz w:val="20"/>
          <w:szCs w:val="20"/>
        </w:rPr>
        <w:t>63</w:t>
      </w:r>
      <w:r w:rsidRPr="00F82D01">
        <w:rPr>
          <w:rFonts w:ascii="Times New Roman" w:hAnsi="Times New Roman" w:cs="Times New Roman"/>
          <w:spacing w:val="-8"/>
          <w:sz w:val="20"/>
          <w:szCs w:val="20"/>
        </w:rPr>
        <w:t xml:space="preserve"> Deutsch, E.W. </w:t>
      </w:r>
      <w:r w:rsidR="008B1C27">
        <w:rPr>
          <w:rFonts w:ascii="Times New Roman" w:hAnsi="Times New Roman" w:cs="Times New Roman"/>
          <w:i/>
          <w:iCs/>
          <w:spacing w:val="-8"/>
          <w:sz w:val="20"/>
          <w:szCs w:val="20"/>
        </w:rPr>
        <w:t>et al</w:t>
      </w:r>
      <w:r w:rsidRPr="00F82D01">
        <w:rPr>
          <w:rFonts w:ascii="Times New Roman" w:hAnsi="Times New Roman" w:cs="Times New Roman"/>
          <w:spacing w:val="-8"/>
          <w:sz w:val="20"/>
          <w:szCs w:val="20"/>
        </w:rPr>
        <w:t xml:space="preserve"> (2017) </w:t>
      </w:r>
      <w:r w:rsidRPr="00F82D01">
        <w:rPr>
          <w:rFonts w:ascii="Times New Roman" w:hAnsi="Times New Roman" w:cs="Times New Roman"/>
          <w:i/>
          <w:iCs/>
          <w:spacing w:val="-8"/>
          <w:sz w:val="20"/>
          <w:szCs w:val="20"/>
        </w:rPr>
        <w:t>Nucleic Acids Res.</w:t>
      </w:r>
      <w:r w:rsidRPr="00F82D01">
        <w:rPr>
          <w:rFonts w:ascii="Times New Roman" w:hAnsi="Times New Roman" w:cs="Times New Roman"/>
          <w:spacing w:val="-8"/>
          <w:sz w:val="20"/>
          <w:szCs w:val="20"/>
        </w:rPr>
        <w:t xml:space="preserve"> 45, D1100–D1106 </w:t>
      </w:r>
    </w:p>
    <w:sectPr w:rsidR="000B74B9" w:rsidRPr="004928FF" w:rsidSect="00C33B26">
      <w:pgSz w:w="11900" w:h="16840"/>
      <w:pgMar w:top="284" w:right="284" w:bottom="284" w:left="28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56077"/>
    <w:multiLevelType w:val="hybridMultilevel"/>
    <w:tmpl w:val="BACA685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4F3E12"/>
    <w:multiLevelType w:val="hybridMultilevel"/>
    <w:tmpl w:val="F8F6AD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C53FE"/>
    <w:multiLevelType w:val="hybridMultilevel"/>
    <w:tmpl w:val="0A2CA4BE"/>
    <w:lvl w:ilvl="0" w:tplc="98FA392A">
      <w:start w:val="1"/>
      <w:numFmt w:val="decimal"/>
      <w:lvlText w:val="%1)"/>
      <w:lvlJc w:val="left"/>
      <w:pPr>
        <w:tabs>
          <w:tab w:val="num" w:pos="720"/>
        </w:tabs>
        <w:ind w:left="720" w:hanging="360"/>
      </w:pPr>
    </w:lvl>
    <w:lvl w:ilvl="1" w:tplc="5D1EB458" w:tentative="1">
      <w:start w:val="1"/>
      <w:numFmt w:val="decimal"/>
      <w:lvlText w:val="%2)"/>
      <w:lvlJc w:val="left"/>
      <w:pPr>
        <w:tabs>
          <w:tab w:val="num" w:pos="1440"/>
        </w:tabs>
        <w:ind w:left="1440" w:hanging="360"/>
      </w:pPr>
    </w:lvl>
    <w:lvl w:ilvl="2" w:tplc="283E3658" w:tentative="1">
      <w:start w:val="1"/>
      <w:numFmt w:val="decimal"/>
      <w:lvlText w:val="%3)"/>
      <w:lvlJc w:val="left"/>
      <w:pPr>
        <w:tabs>
          <w:tab w:val="num" w:pos="2160"/>
        </w:tabs>
        <w:ind w:left="2160" w:hanging="360"/>
      </w:pPr>
    </w:lvl>
    <w:lvl w:ilvl="3" w:tplc="38C2DC42" w:tentative="1">
      <w:start w:val="1"/>
      <w:numFmt w:val="decimal"/>
      <w:lvlText w:val="%4)"/>
      <w:lvlJc w:val="left"/>
      <w:pPr>
        <w:tabs>
          <w:tab w:val="num" w:pos="2880"/>
        </w:tabs>
        <w:ind w:left="2880" w:hanging="360"/>
      </w:pPr>
    </w:lvl>
    <w:lvl w:ilvl="4" w:tplc="5EE63C1A" w:tentative="1">
      <w:start w:val="1"/>
      <w:numFmt w:val="decimal"/>
      <w:lvlText w:val="%5)"/>
      <w:lvlJc w:val="left"/>
      <w:pPr>
        <w:tabs>
          <w:tab w:val="num" w:pos="3600"/>
        </w:tabs>
        <w:ind w:left="3600" w:hanging="360"/>
      </w:pPr>
    </w:lvl>
    <w:lvl w:ilvl="5" w:tplc="4184E858" w:tentative="1">
      <w:start w:val="1"/>
      <w:numFmt w:val="decimal"/>
      <w:lvlText w:val="%6)"/>
      <w:lvlJc w:val="left"/>
      <w:pPr>
        <w:tabs>
          <w:tab w:val="num" w:pos="4320"/>
        </w:tabs>
        <w:ind w:left="4320" w:hanging="360"/>
      </w:pPr>
    </w:lvl>
    <w:lvl w:ilvl="6" w:tplc="0924F69C" w:tentative="1">
      <w:start w:val="1"/>
      <w:numFmt w:val="decimal"/>
      <w:lvlText w:val="%7)"/>
      <w:lvlJc w:val="left"/>
      <w:pPr>
        <w:tabs>
          <w:tab w:val="num" w:pos="5040"/>
        </w:tabs>
        <w:ind w:left="5040" w:hanging="360"/>
      </w:pPr>
    </w:lvl>
    <w:lvl w:ilvl="7" w:tplc="7F5A08A6" w:tentative="1">
      <w:start w:val="1"/>
      <w:numFmt w:val="decimal"/>
      <w:lvlText w:val="%8)"/>
      <w:lvlJc w:val="left"/>
      <w:pPr>
        <w:tabs>
          <w:tab w:val="num" w:pos="5760"/>
        </w:tabs>
        <w:ind w:left="5760" w:hanging="360"/>
      </w:pPr>
    </w:lvl>
    <w:lvl w:ilvl="8" w:tplc="42A63C74" w:tentative="1">
      <w:start w:val="1"/>
      <w:numFmt w:val="decimal"/>
      <w:lvlText w:val="%9)"/>
      <w:lvlJc w:val="left"/>
      <w:pPr>
        <w:tabs>
          <w:tab w:val="num" w:pos="6480"/>
        </w:tabs>
        <w:ind w:left="6480" w:hanging="360"/>
      </w:pPr>
    </w:lvl>
  </w:abstractNum>
  <w:abstractNum w:abstractNumId="3" w15:restartNumberingAfterBreak="0">
    <w:nsid w:val="42102693"/>
    <w:multiLevelType w:val="hybridMultilevel"/>
    <w:tmpl w:val="0E04F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19548D"/>
    <w:multiLevelType w:val="hybridMultilevel"/>
    <w:tmpl w:val="C4B6F35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1392FD4"/>
    <w:multiLevelType w:val="hybridMultilevel"/>
    <w:tmpl w:val="051EA7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65585"/>
    <w:multiLevelType w:val="hybridMultilevel"/>
    <w:tmpl w:val="9E6C04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3B1400"/>
    <w:multiLevelType w:val="hybridMultilevel"/>
    <w:tmpl w:val="E31058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CD446B3"/>
    <w:multiLevelType w:val="hybridMultilevel"/>
    <w:tmpl w:val="0C5A4C78"/>
    <w:lvl w:ilvl="0" w:tplc="139820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B542A74"/>
    <w:multiLevelType w:val="hybridMultilevel"/>
    <w:tmpl w:val="8D14AB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7"/>
  </w:num>
  <w:num w:numId="5">
    <w:abstractNumId w:val="3"/>
  </w:num>
  <w:num w:numId="6">
    <w:abstractNumId w:val="1"/>
  </w:num>
  <w:num w:numId="7">
    <w:abstractNumId w:val="4"/>
  </w:num>
  <w:num w:numId="8">
    <w:abstractNumId w:val="8"/>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en-US" w:vendorID="64" w:dllVersion="131078" w:nlCheck="1" w:checkStyle="1"/>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8E2"/>
    <w:rsid w:val="00003416"/>
    <w:rsid w:val="00004C9D"/>
    <w:rsid w:val="0000601D"/>
    <w:rsid w:val="0001423D"/>
    <w:rsid w:val="00022098"/>
    <w:rsid w:val="0002696F"/>
    <w:rsid w:val="00037F24"/>
    <w:rsid w:val="00043021"/>
    <w:rsid w:val="00050509"/>
    <w:rsid w:val="00054DE4"/>
    <w:rsid w:val="00056F18"/>
    <w:rsid w:val="00056F58"/>
    <w:rsid w:val="00062D97"/>
    <w:rsid w:val="0006407C"/>
    <w:rsid w:val="00067E5E"/>
    <w:rsid w:val="00067FD5"/>
    <w:rsid w:val="00070D27"/>
    <w:rsid w:val="000827E2"/>
    <w:rsid w:val="0009055A"/>
    <w:rsid w:val="00097803"/>
    <w:rsid w:val="000A2B4F"/>
    <w:rsid w:val="000A6AAD"/>
    <w:rsid w:val="000B0DB8"/>
    <w:rsid w:val="000B6306"/>
    <w:rsid w:val="000B68BF"/>
    <w:rsid w:val="000B74B9"/>
    <w:rsid w:val="000C26E6"/>
    <w:rsid w:val="000C373B"/>
    <w:rsid w:val="000C415C"/>
    <w:rsid w:val="000D44CC"/>
    <w:rsid w:val="000E01CE"/>
    <w:rsid w:val="000E1667"/>
    <w:rsid w:val="000E33A1"/>
    <w:rsid w:val="000E43BC"/>
    <w:rsid w:val="000F1EDA"/>
    <w:rsid w:val="000F24F6"/>
    <w:rsid w:val="000F3534"/>
    <w:rsid w:val="000F591F"/>
    <w:rsid w:val="000F62FD"/>
    <w:rsid w:val="00106B98"/>
    <w:rsid w:val="0011291C"/>
    <w:rsid w:val="00115130"/>
    <w:rsid w:val="001160C0"/>
    <w:rsid w:val="0011644F"/>
    <w:rsid w:val="001205F8"/>
    <w:rsid w:val="00120E12"/>
    <w:rsid w:val="00140590"/>
    <w:rsid w:val="00141CFB"/>
    <w:rsid w:val="001527AE"/>
    <w:rsid w:val="00156F4D"/>
    <w:rsid w:val="00162493"/>
    <w:rsid w:val="00165AD2"/>
    <w:rsid w:val="00166573"/>
    <w:rsid w:val="00170762"/>
    <w:rsid w:val="001712E4"/>
    <w:rsid w:val="00172591"/>
    <w:rsid w:val="00173A7D"/>
    <w:rsid w:val="001770E8"/>
    <w:rsid w:val="001813B7"/>
    <w:rsid w:val="00181CC2"/>
    <w:rsid w:val="0018467A"/>
    <w:rsid w:val="00192F05"/>
    <w:rsid w:val="001B23CA"/>
    <w:rsid w:val="001B5763"/>
    <w:rsid w:val="001B7AD5"/>
    <w:rsid w:val="001B7E60"/>
    <w:rsid w:val="001C3114"/>
    <w:rsid w:val="001C34E0"/>
    <w:rsid w:val="001C40C9"/>
    <w:rsid w:val="001C796D"/>
    <w:rsid w:val="001D0681"/>
    <w:rsid w:val="001D26C1"/>
    <w:rsid w:val="001D3600"/>
    <w:rsid w:val="001E2069"/>
    <w:rsid w:val="001E7DCE"/>
    <w:rsid w:val="001F1932"/>
    <w:rsid w:val="001F37C6"/>
    <w:rsid w:val="001F455B"/>
    <w:rsid w:val="001F78A4"/>
    <w:rsid w:val="00206C43"/>
    <w:rsid w:val="00206F34"/>
    <w:rsid w:val="002102B8"/>
    <w:rsid w:val="002115D7"/>
    <w:rsid w:val="00212CFF"/>
    <w:rsid w:val="002143C9"/>
    <w:rsid w:val="00216EFA"/>
    <w:rsid w:val="00217B92"/>
    <w:rsid w:val="0022439C"/>
    <w:rsid w:val="00231934"/>
    <w:rsid w:val="00234562"/>
    <w:rsid w:val="00234E59"/>
    <w:rsid w:val="002368AD"/>
    <w:rsid w:val="00245F6E"/>
    <w:rsid w:val="002532D3"/>
    <w:rsid w:val="002614D4"/>
    <w:rsid w:val="0026200C"/>
    <w:rsid w:val="00263EBF"/>
    <w:rsid w:val="00266811"/>
    <w:rsid w:val="002678F8"/>
    <w:rsid w:val="00272BE7"/>
    <w:rsid w:val="00276F1E"/>
    <w:rsid w:val="0029427C"/>
    <w:rsid w:val="00294510"/>
    <w:rsid w:val="002A1E53"/>
    <w:rsid w:val="002A4846"/>
    <w:rsid w:val="002C033F"/>
    <w:rsid w:val="002C1435"/>
    <w:rsid w:val="002C1D0C"/>
    <w:rsid w:val="002C212B"/>
    <w:rsid w:val="002C2A77"/>
    <w:rsid w:val="002D55C6"/>
    <w:rsid w:val="002D6127"/>
    <w:rsid w:val="002E3C2F"/>
    <w:rsid w:val="002E4015"/>
    <w:rsid w:val="002E4D37"/>
    <w:rsid w:val="002F190C"/>
    <w:rsid w:val="002F1B3C"/>
    <w:rsid w:val="002F73B7"/>
    <w:rsid w:val="00304EFA"/>
    <w:rsid w:val="00307418"/>
    <w:rsid w:val="0031502E"/>
    <w:rsid w:val="003170BB"/>
    <w:rsid w:val="00317A5E"/>
    <w:rsid w:val="00321F20"/>
    <w:rsid w:val="003223E6"/>
    <w:rsid w:val="00322E0C"/>
    <w:rsid w:val="00324716"/>
    <w:rsid w:val="003247C9"/>
    <w:rsid w:val="00325119"/>
    <w:rsid w:val="00327BDB"/>
    <w:rsid w:val="0033078A"/>
    <w:rsid w:val="00330F8C"/>
    <w:rsid w:val="003329B7"/>
    <w:rsid w:val="00334CF7"/>
    <w:rsid w:val="003354D6"/>
    <w:rsid w:val="003379E1"/>
    <w:rsid w:val="00337A85"/>
    <w:rsid w:val="00340D94"/>
    <w:rsid w:val="00341E92"/>
    <w:rsid w:val="00346F1B"/>
    <w:rsid w:val="00347883"/>
    <w:rsid w:val="0036341D"/>
    <w:rsid w:val="00364F08"/>
    <w:rsid w:val="003656F3"/>
    <w:rsid w:val="00367FAD"/>
    <w:rsid w:val="00376ECE"/>
    <w:rsid w:val="003804AE"/>
    <w:rsid w:val="00386843"/>
    <w:rsid w:val="003924A0"/>
    <w:rsid w:val="003927B6"/>
    <w:rsid w:val="0039587B"/>
    <w:rsid w:val="003A16A4"/>
    <w:rsid w:val="003A35E1"/>
    <w:rsid w:val="003A3929"/>
    <w:rsid w:val="003B1ED8"/>
    <w:rsid w:val="003B2D1C"/>
    <w:rsid w:val="003B6CEA"/>
    <w:rsid w:val="003B7029"/>
    <w:rsid w:val="003C0733"/>
    <w:rsid w:val="003C4ED2"/>
    <w:rsid w:val="003D0F7F"/>
    <w:rsid w:val="003E0273"/>
    <w:rsid w:val="003F44AC"/>
    <w:rsid w:val="004027A5"/>
    <w:rsid w:val="004071FF"/>
    <w:rsid w:val="00407FCD"/>
    <w:rsid w:val="004203D9"/>
    <w:rsid w:val="00432B25"/>
    <w:rsid w:val="00441D59"/>
    <w:rsid w:val="00444810"/>
    <w:rsid w:val="004457CE"/>
    <w:rsid w:val="0046085C"/>
    <w:rsid w:val="00461558"/>
    <w:rsid w:val="004623AC"/>
    <w:rsid w:val="00465D68"/>
    <w:rsid w:val="00470C21"/>
    <w:rsid w:val="0047119B"/>
    <w:rsid w:val="0047438D"/>
    <w:rsid w:val="00483144"/>
    <w:rsid w:val="004928FF"/>
    <w:rsid w:val="00493BEB"/>
    <w:rsid w:val="004A186C"/>
    <w:rsid w:val="004A47F0"/>
    <w:rsid w:val="004B1785"/>
    <w:rsid w:val="004B1E97"/>
    <w:rsid w:val="004B3A53"/>
    <w:rsid w:val="004B5D69"/>
    <w:rsid w:val="004C4447"/>
    <w:rsid w:val="004D1BDF"/>
    <w:rsid w:val="004D2039"/>
    <w:rsid w:val="004D3433"/>
    <w:rsid w:val="004D7B70"/>
    <w:rsid w:val="004E3F9C"/>
    <w:rsid w:val="004E53A6"/>
    <w:rsid w:val="004F4469"/>
    <w:rsid w:val="004F7437"/>
    <w:rsid w:val="004F7FC6"/>
    <w:rsid w:val="00501817"/>
    <w:rsid w:val="00501C3C"/>
    <w:rsid w:val="005037E2"/>
    <w:rsid w:val="00514551"/>
    <w:rsid w:val="00534E94"/>
    <w:rsid w:val="005403FF"/>
    <w:rsid w:val="00541A77"/>
    <w:rsid w:val="00547FAE"/>
    <w:rsid w:val="005565FC"/>
    <w:rsid w:val="00560650"/>
    <w:rsid w:val="005608E3"/>
    <w:rsid w:val="00563F0D"/>
    <w:rsid w:val="00564790"/>
    <w:rsid w:val="005668B6"/>
    <w:rsid w:val="0057532C"/>
    <w:rsid w:val="00575653"/>
    <w:rsid w:val="0058145A"/>
    <w:rsid w:val="00582671"/>
    <w:rsid w:val="005837A2"/>
    <w:rsid w:val="00583C00"/>
    <w:rsid w:val="005866D2"/>
    <w:rsid w:val="00587546"/>
    <w:rsid w:val="0059144A"/>
    <w:rsid w:val="005949F7"/>
    <w:rsid w:val="005A272C"/>
    <w:rsid w:val="005A6E2F"/>
    <w:rsid w:val="005C3C5C"/>
    <w:rsid w:val="005C5289"/>
    <w:rsid w:val="005D0C3A"/>
    <w:rsid w:val="005D53B2"/>
    <w:rsid w:val="005D5E22"/>
    <w:rsid w:val="005D6FD4"/>
    <w:rsid w:val="005D752B"/>
    <w:rsid w:val="005E106D"/>
    <w:rsid w:val="005E1C0E"/>
    <w:rsid w:val="005E3615"/>
    <w:rsid w:val="005E3845"/>
    <w:rsid w:val="005F43BE"/>
    <w:rsid w:val="00601398"/>
    <w:rsid w:val="00604005"/>
    <w:rsid w:val="00604B30"/>
    <w:rsid w:val="006072C9"/>
    <w:rsid w:val="00614988"/>
    <w:rsid w:val="00614D45"/>
    <w:rsid w:val="00626627"/>
    <w:rsid w:val="0063011A"/>
    <w:rsid w:val="00634C6D"/>
    <w:rsid w:val="00636A9B"/>
    <w:rsid w:val="0064012E"/>
    <w:rsid w:val="00640748"/>
    <w:rsid w:val="006426C1"/>
    <w:rsid w:val="00647AD9"/>
    <w:rsid w:val="00660E03"/>
    <w:rsid w:val="00661B3A"/>
    <w:rsid w:val="00665899"/>
    <w:rsid w:val="006661CA"/>
    <w:rsid w:val="00671051"/>
    <w:rsid w:val="00671910"/>
    <w:rsid w:val="00675DF1"/>
    <w:rsid w:val="00680EE0"/>
    <w:rsid w:val="00683F80"/>
    <w:rsid w:val="006912EC"/>
    <w:rsid w:val="006937E1"/>
    <w:rsid w:val="00693FB7"/>
    <w:rsid w:val="00694BEB"/>
    <w:rsid w:val="00696569"/>
    <w:rsid w:val="006A26F5"/>
    <w:rsid w:val="006A2CBF"/>
    <w:rsid w:val="006A387F"/>
    <w:rsid w:val="006A67FD"/>
    <w:rsid w:val="006B2419"/>
    <w:rsid w:val="006B3A90"/>
    <w:rsid w:val="006B5043"/>
    <w:rsid w:val="006B671E"/>
    <w:rsid w:val="006B7DD0"/>
    <w:rsid w:val="006C2BCC"/>
    <w:rsid w:val="006C3D61"/>
    <w:rsid w:val="006C5420"/>
    <w:rsid w:val="006C7A26"/>
    <w:rsid w:val="006D33C6"/>
    <w:rsid w:val="006D3409"/>
    <w:rsid w:val="006D3C96"/>
    <w:rsid w:val="006E51F3"/>
    <w:rsid w:val="006E70E6"/>
    <w:rsid w:val="006E7B40"/>
    <w:rsid w:val="006F071B"/>
    <w:rsid w:val="006F1931"/>
    <w:rsid w:val="006F4B46"/>
    <w:rsid w:val="00710616"/>
    <w:rsid w:val="00717587"/>
    <w:rsid w:val="00717B73"/>
    <w:rsid w:val="00721D1F"/>
    <w:rsid w:val="00733B33"/>
    <w:rsid w:val="007350DC"/>
    <w:rsid w:val="007360DF"/>
    <w:rsid w:val="007423D8"/>
    <w:rsid w:val="00742894"/>
    <w:rsid w:val="00743B05"/>
    <w:rsid w:val="00744406"/>
    <w:rsid w:val="00752C3B"/>
    <w:rsid w:val="00752EFC"/>
    <w:rsid w:val="007558E2"/>
    <w:rsid w:val="00757FD7"/>
    <w:rsid w:val="00762062"/>
    <w:rsid w:val="0076298D"/>
    <w:rsid w:val="00766011"/>
    <w:rsid w:val="00767105"/>
    <w:rsid w:val="00771106"/>
    <w:rsid w:val="00771564"/>
    <w:rsid w:val="007814A9"/>
    <w:rsid w:val="007856A5"/>
    <w:rsid w:val="007940CE"/>
    <w:rsid w:val="007A027F"/>
    <w:rsid w:val="007A1E4C"/>
    <w:rsid w:val="007A43CD"/>
    <w:rsid w:val="007A6BF6"/>
    <w:rsid w:val="007B074E"/>
    <w:rsid w:val="007B5846"/>
    <w:rsid w:val="007B6626"/>
    <w:rsid w:val="007B6D3F"/>
    <w:rsid w:val="007B7B58"/>
    <w:rsid w:val="007C4490"/>
    <w:rsid w:val="007D171F"/>
    <w:rsid w:val="007D7A01"/>
    <w:rsid w:val="007D7A3F"/>
    <w:rsid w:val="007E09E7"/>
    <w:rsid w:val="007F0D3B"/>
    <w:rsid w:val="007F2790"/>
    <w:rsid w:val="007F5707"/>
    <w:rsid w:val="00804869"/>
    <w:rsid w:val="008061B9"/>
    <w:rsid w:val="00815278"/>
    <w:rsid w:val="0081601C"/>
    <w:rsid w:val="00822C22"/>
    <w:rsid w:val="00823470"/>
    <w:rsid w:val="00826A93"/>
    <w:rsid w:val="008304B8"/>
    <w:rsid w:val="008351D1"/>
    <w:rsid w:val="00845152"/>
    <w:rsid w:val="00845726"/>
    <w:rsid w:val="008514EB"/>
    <w:rsid w:val="00852AA7"/>
    <w:rsid w:val="00855177"/>
    <w:rsid w:val="008607C1"/>
    <w:rsid w:val="00863009"/>
    <w:rsid w:val="00867166"/>
    <w:rsid w:val="0087550E"/>
    <w:rsid w:val="008760DD"/>
    <w:rsid w:val="00877B9F"/>
    <w:rsid w:val="00877ED6"/>
    <w:rsid w:val="00882806"/>
    <w:rsid w:val="00882A47"/>
    <w:rsid w:val="0088712F"/>
    <w:rsid w:val="008A3C53"/>
    <w:rsid w:val="008B1C27"/>
    <w:rsid w:val="008B54B8"/>
    <w:rsid w:val="008C508A"/>
    <w:rsid w:val="008C584A"/>
    <w:rsid w:val="008D2A41"/>
    <w:rsid w:val="008E02AD"/>
    <w:rsid w:val="008E1E56"/>
    <w:rsid w:val="008E3078"/>
    <w:rsid w:val="008E46AF"/>
    <w:rsid w:val="008E4E7C"/>
    <w:rsid w:val="008E5A92"/>
    <w:rsid w:val="008F6350"/>
    <w:rsid w:val="008F6551"/>
    <w:rsid w:val="008F7C86"/>
    <w:rsid w:val="00900753"/>
    <w:rsid w:val="00901560"/>
    <w:rsid w:val="00902BEF"/>
    <w:rsid w:val="00903E53"/>
    <w:rsid w:val="009054D9"/>
    <w:rsid w:val="00907143"/>
    <w:rsid w:val="00911E64"/>
    <w:rsid w:val="009221C7"/>
    <w:rsid w:val="009263D3"/>
    <w:rsid w:val="00935A36"/>
    <w:rsid w:val="00935CF7"/>
    <w:rsid w:val="009527B3"/>
    <w:rsid w:val="00955BCC"/>
    <w:rsid w:val="00957666"/>
    <w:rsid w:val="00962C82"/>
    <w:rsid w:val="00965086"/>
    <w:rsid w:val="009676EB"/>
    <w:rsid w:val="009770A0"/>
    <w:rsid w:val="0098127E"/>
    <w:rsid w:val="00982CE9"/>
    <w:rsid w:val="00986702"/>
    <w:rsid w:val="00987E8A"/>
    <w:rsid w:val="00995375"/>
    <w:rsid w:val="009A0DB1"/>
    <w:rsid w:val="009A40A1"/>
    <w:rsid w:val="009D4FE0"/>
    <w:rsid w:val="009D6326"/>
    <w:rsid w:val="009E57E9"/>
    <w:rsid w:val="009E5EF2"/>
    <w:rsid w:val="009E6129"/>
    <w:rsid w:val="009F793C"/>
    <w:rsid w:val="00A045FC"/>
    <w:rsid w:val="00A074EB"/>
    <w:rsid w:val="00A157C3"/>
    <w:rsid w:val="00A17302"/>
    <w:rsid w:val="00A17E3F"/>
    <w:rsid w:val="00A343E8"/>
    <w:rsid w:val="00A34A08"/>
    <w:rsid w:val="00A43ABC"/>
    <w:rsid w:val="00A45367"/>
    <w:rsid w:val="00A53264"/>
    <w:rsid w:val="00A63AC2"/>
    <w:rsid w:val="00A75F08"/>
    <w:rsid w:val="00A82E85"/>
    <w:rsid w:val="00A84CCF"/>
    <w:rsid w:val="00A87017"/>
    <w:rsid w:val="00A92E46"/>
    <w:rsid w:val="00A93ADB"/>
    <w:rsid w:val="00A94C73"/>
    <w:rsid w:val="00A95627"/>
    <w:rsid w:val="00A967E1"/>
    <w:rsid w:val="00AA731B"/>
    <w:rsid w:val="00AA73B1"/>
    <w:rsid w:val="00AB2134"/>
    <w:rsid w:val="00AB311D"/>
    <w:rsid w:val="00AB3663"/>
    <w:rsid w:val="00AB4AF7"/>
    <w:rsid w:val="00AB5602"/>
    <w:rsid w:val="00AC1212"/>
    <w:rsid w:val="00AD27D7"/>
    <w:rsid w:val="00AD4E2F"/>
    <w:rsid w:val="00AD79CF"/>
    <w:rsid w:val="00AE3D9D"/>
    <w:rsid w:val="00AE4955"/>
    <w:rsid w:val="00AF36B4"/>
    <w:rsid w:val="00AF7202"/>
    <w:rsid w:val="00B02583"/>
    <w:rsid w:val="00B03436"/>
    <w:rsid w:val="00B04CE5"/>
    <w:rsid w:val="00B06D23"/>
    <w:rsid w:val="00B07686"/>
    <w:rsid w:val="00B16224"/>
    <w:rsid w:val="00B169DD"/>
    <w:rsid w:val="00B17353"/>
    <w:rsid w:val="00B17D2D"/>
    <w:rsid w:val="00B23E81"/>
    <w:rsid w:val="00B243F4"/>
    <w:rsid w:val="00B307F7"/>
    <w:rsid w:val="00B34D3F"/>
    <w:rsid w:val="00B4217F"/>
    <w:rsid w:val="00B45A5C"/>
    <w:rsid w:val="00B52C2F"/>
    <w:rsid w:val="00B615C0"/>
    <w:rsid w:val="00B76B8B"/>
    <w:rsid w:val="00B87990"/>
    <w:rsid w:val="00B91A54"/>
    <w:rsid w:val="00B928D2"/>
    <w:rsid w:val="00B93586"/>
    <w:rsid w:val="00B97C60"/>
    <w:rsid w:val="00BA1C1A"/>
    <w:rsid w:val="00BA5D9C"/>
    <w:rsid w:val="00BB5D16"/>
    <w:rsid w:val="00BB5F7E"/>
    <w:rsid w:val="00BB77A7"/>
    <w:rsid w:val="00BD469A"/>
    <w:rsid w:val="00BE0260"/>
    <w:rsid w:val="00BE6A2F"/>
    <w:rsid w:val="00BF6A44"/>
    <w:rsid w:val="00BF7941"/>
    <w:rsid w:val="00C022F8"/>
    <w:rsid w:val="00C02C57"/>
    <w:rsid w:val="00C03672"/>
    <w:rsid w:val="00C07C3D"/>
    <w:rsid w:val="00C170E1"/>
    <w:rsid w:val="00C22342"/>
    <w:rsid w:val="00C235DF"/>
    <w:rsid w:val="00C26ED0"/>
    <w:rsid w:val="00C32EE9"/>
    <w:rsid w:val="00C33A11"/>
    <w:rsid w:val="00C33B26"/>
    <w:rsid w:val="00C47BF2"/>
    <w:rsid w:val="00C51D83"/>
    <w:rsid w:val="00C52314"/>
    <w:rsid w:val="00C55AC0"/>
    <w:rsid w:val="00C614B0"/>
    <w:rsid w:val="00C61D7C"/>
    <w:rsid w:val="00C62231"/>
    <w:rsid w:val="00C82EFB"/>
    <w:rsid w:val="00C8416D"/>
    <w:rsid w:val="00C911E2"/>
    <w:rsid w:val="00C92FD5"/>
    <w:rsid w:val="00C95BB8"/>
    <w:rsid w:val="00C9662F"/>
    <w:rsid w:val="00CA4E57"/>
    <w:rsid w:val="00CA543C"/>
    <w:rsid w:val="00CA5887"/>
    <w:rsid w:val="00CB2677"/>
    <w:rsid w:val="00CB31C9"/>
    <w:rsid w:val="00CB6A61"/>
    <w:rsid w:val="00CC02A2"/>
    <w:rsid w:val="00CC0FEB"/>
    <w:rsid w:val="00CC197B"/>
    <w:rsid w:val="00CC1C73"/>
    <w:rsid w:val="00CC4EE9"/>
    <w:rsid w:val="00CD092C"/>
    <w:rsid w:val="00CD1993"/>
    <w:rsid w:val="00CD4D75"/>
    <w:rsid w:val="00CD5D8F"/>
    <w:rsid w:val="00CE0D28"/>
    <w:rsid w:val="00CE22E0"/>
    <w:rsid w:val="00CE3DC6"/>
    <w:rsid w:val="00CE51D4"/>
    <w:rsid w:val="00CF5ED8"/>
    <w:rsid w:val="00D014BF"/>
    <w:rsid w:val="00D02ABE"/>
    <w:rsid w:val="00D054CA"/>
    <w:rsid w:val="00D17C2C"/>
    <w:rsid w:val="00D3087E"/>
    <w:rsid w:val="00D31BCB"/>
    <w:rsid w:val="00D31FE0"/>
    <w:rsid w:val="00D37E24"/>
    <w:rsid w:val="00D511B4"/>
    <w:rsid w:val="00D53BD1"/>
    <w:rsid w:val="00D5633D"/>
    <w:rsid w:val="00D57EC5"/>
    <w:rsid w:val="00D57EDA"/>
    <w:rsid w:val="00D60EA7"/>
    <w:rsid w:val="00D629CC"/>
    <w:rsid w:val="00D75945"/>
    <w:rsid w:val="00D7639B"/>
    <w:rsid w:val="00D84339"/>
    <w:rsid w:val="00D86690"/>
    <w:rsid w:val="00D925C1"/>
    <w:rsid w:val="00D92980"/>
    <w:rsid w:val="00D93C08"/>
    <w:rsid w:val="00D95A6B"/>
    <w:rsid w:val="00DA0A4B"/>
    <w:rsid w:val="00DA2C0E"/>
    <w:rsid w:val="00DB43F2"/>
    <w:rsid w:val="00DB5550"/>
    <w:rsid w:val="00DB5B47"/>
    <w:rsid w:val="00DC535F"/>
    <w:rsid w:val="00DC68BA"/>
    <w:rsid w:val="00DD0AF4"/>
    <w:rsid w:val="00DD5DAD"/>
    <w:rsid w:val="00DE06D3"/>
    <w:rsid w:val="00DF2379"/>
    <w:rsid w:val="00DF3736"/>
    <w:rsid w:val="00DF5206"/>
    <w:rsid w:val="00E01106"/>
    <w:rsid w:val="00E015F4"/>
    <w:rsid w:val="00E03D40"/>
    <w:rsid w:val="00E101BA"/>
    <w:rsid w:val="00E10242"/>
    <w:rsid w:val="00E1142B"/>
    <w:rsid w:val="00E20C07"/>
    <w:rsid w:val="00E20C9D"/>
    <w:rsid w:val="00E21779"/>
    <w:rsid w:val="00E26CEC"/>
    <w:rsid w:val="00E365EA"/>
    <w:rsid w:val="00E4030F"/>
    <w:rsid w:val="00E41C81"/>
    <w:rsid w:val="00E460D7"/>
    <w:rsid w:val="00E511E9"/>
    <w:rsid w:val="00E529CB"/>
    <w:rsid w:val="00E52F5D"/>
    <w:rsid w:val="00E54EA6"/>
    <w:rsid w:val="00E56E9B"/>
    <w:rsid w:val="00E62473"/>
    <w:rsid w:val="00E627CA"/>
    <w:rsid w:val="00E65AA2"/>
    <w:rsid w:val="00E70EAC"/>
    <w:rsid w:val="00E724C4"/>
    <w:rsid w:val="00E72761"/>
    <w:rsid w:val="00E75358"/>
    <w:rsid w:val="00E77302"/>
    <w:rsid w:val="00E77897"/>
    <w:rsid w:val="00E80D1C"/>
    <w:rsid w:val="00E8204B"/>
    <w:rsid w:val="00E903D1"/>
    <w:rsid w:val="00E942BD"/>
    <w:rsid w:val="00E95646"/>
    <w:rsid w:val="00E95806"/>
    <w:rsid w:val="00E9608F"/>
    <w:rsid w:val="00EA34F5"/>
    <w:rsid w:val="00EA5AF9"/>
    <w:rsid w:val="00EB002E"/>
    <w:rsid w:val="00EC4F21"/>
    <w:rsid w:val="00EC63EC"/>
    <w:rsid w:val="00ED16E9"/>
    <w:rsid w:val="00ED4CF2"/>
    <w:rsid w:val="00ED5AE4"/>
    <w:rsid w:val="00ED7C91"/>
    <w:rsid w:val="00EE3D62"/>
    <w:rsid w:val="00EE6690"/>
    <w:rsid w:val="00EE7E39"/>
    <w:rsid w:val="00EF0A07"/>
    <w:rsid w:val="00EF0C88"/>
    <w:rsid w:val="00EF3A62"/>
    <w:rsid w:val="00EF5ECA"/>
    <w:rsid w:val="00F03854"/>
    <w:rsid w:val="00F046AF"/>
    <w:rsid w:val="00F10A31"/>
    <w:rsid w:val="00F1638B"/>
    <w:rsid w:val="00F23D6A"/>
    <w:rsid w:val="00F41E59"/>
    <w:rsid w:val="00F46633"/>
    <w:rsid w:val="00F508E2"/>
    <w:rsid w:val="00F5354F"/>
    <w:rsid w:val="00F545C4"/>
    <w:rsid w:val="00F54C6D"/>
    <w:rsid w:val="00F565B1"/>
    <w:rsid w:val="00F65CB5"/>
    <w:rsid w:val="00F85119"/>
    <w:rsid w:val="00F92CB3"/>
    <w:rsid w:val="00F95FE8"/>
    <w:rsid w:val="00FA46BA"/>
    <w:rsid w:val="00FB125A"/>
    <w:rsid w:val="00FC6103"/>
    <w:rsid w:val="00FD0C4B"/>
    <w:rsid w:val="00FD1710"/>
    <w:rsid w:val="00FD4720"/>
    <w:rsid w:val="00FF0FEB"/>
    <w:rsid w:val="00FF2F8F"/>
    <w:rsid w:val="00FF48CA"/>
    <w:rsid w:val="00FF66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53A3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63D3"/>
    <w:pPr>
      <w:ind w:left="720"/>
      <w:contextualSpacing/>
    </w:pPr>
  </w:style>
  <w:style w:type="paragraph" w:styleId="Caption">
    <w:name w:val="caption"/>
    <w:basedOn w:val="Normal"/>
    <w:next w:val="Normal"/>
    <w:uiPriority w:val="35"/>
    <w:unhideWhenUsed/>
    <w:qFormat/>
    <w:rsid w:val="009D6326"/>
    <w:pPr>
      <w:spacing w:after="200"/>
    </w:pPr>
    <w:rPr>
      <w:rFonts w:ascii="Times New Roman" w:hAnsi="Times New Roman" w:cs="Times New Roman"/>
      <w:i/>
      <w:iCs/>
      <w:color w:val="000000" w:themeColor="text1"/>
    </w:rPr>
  </w:style>
  <w:style w:type="paragraph" w:styleId="NormalWeb">
    <w:name w:val="Normal (Web)"/>
    <w:basedOn w:val="Normal"/>
    <w:uiPriority w:val="99"/>
    <w:semiHidden/>
    <w:unhideWhenUsed/>
    <w:rsid w:val="005866D2"/>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A17302"/>
    <w:rPr>
      <w:sz w:val="16"/>
      <w:szCs w:val="16"/>
    </w:rPr>
  </w:style>
  <w:style w:type="paragraph" w:styleId="CommentText">
    <w:name w:val="annotation text"/>
    <w:basedOn w:val="Normal"/>
    <w:link w:val="CommentTextChar"/>
    <w:uiPriority w:val="99"/>
    <w:semiHidden/>
    <w:unhideWhenUsed/>
    <w:rsid w:val="00A17302"/>
    <w:rPr>
      <w:sz w:val="20"/>
      <w:szCs w:val="20"/>
    </w:rPr>
  </w:style>
  <w:style w:type="character" w:customStyle="1" w:styleId="CommentTextChar">
    <w:name w:val="Comment Text Char"/>
    <w:basedOn w:val="DefaultParagraphFont"/>
    <w:link w:val="CommentText"/>
    <w:uiPriority w:val="99"/>
    <w:semiHidden/>
    <w:rsid w:val="00A17302"/>
    <w:rPr>
      <w:sz w:val="20"/>
      <w:szCs w:val="20"/>
    </w:rPr>
  </w:style>
  <w:style w:type="paragraph" w:styleId="CommentSubject">
    <w:name w:val="annotation subject"/>
    <w:basedOn w:val="CommentText"/>
    <w:next w:val="CommentText"/>
    <w:link w:val="CommentSubjectChar"/>
    <w:uiPriority w:val="99"/>
    <w:semiHidden/>
    <w:unhideWhenUsed/>
    <w:rsid w:val="00A17302"/>
    <w:rPr>
      <w:b/>
      <w:bCs/>
    </w:rPr>
  </w:style>
  <w:style w:type="character" w:customStyle="1" w:styleId="CommentSubjectChar">
    <w:name w:val="Comment Subject Char"/>
    <w:basedOn w:val="CommentTextChar"/>
    <w:link w:val="CommentSubject"/>
    <w:uiPriority w:val="99"/>
    <w:semiHidden/>
    <w:rsid w:val="00A17302"/>
    <w:rPr>
      <w:b/>
      <w:bCs/>
      <w:sz w:val="20"/>
      <w:szCs w:val="20"/>
    </w:rPr>
  </w:style>
  <w:style w:type="paragraph" w:styleId="BalloonText">
    <w:name w:val="Balloon Text"/>
    <w:basedOn w:val="Normal"/>
    <w:link w:val="BalloonTextChar"/>
    <w:uiPriority w:val="99"/>
    <w:semiHidden/>
    <w:unhideWhenUsed/>
    <w:rsid w:val="00A173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302"/>
    <w:rPr>
      <w:rFonts w:ascii="Segoe UI" w:hAnsi="Segoe UI" w:cs="Segoe UI"/>
      <w:sz w:val="18"/>
      <w:szCs w:val="18"/>
    </w:rPr>
  </w:style>
  <w:style w:type="paragraph" w:styleId="Bibliography">
    <w:name w:val="Bibliography"/>
    <w:basedOn w:val="Normal"/>
    <w:next w:val="Normal"/>
    <w:uiPriority w:val="37"/>
    <w:unhideWhenUsed/>
    <w:rsid w:val="00965086"/>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1995586">
      <w:bodyDiv w:val="1"/>
      <w:marLeft w:val="0"/>
      <w:marRight w:val="0"/>
      <w:marTop w:val="0"/>
      <w:marBottom w:val="0"/>
      <w:divBdr>
        <w:top w:val="none" w:sz="0" w:space="0" w:color="auto"/>
        <w:left w:val="none" w:sz="0" w:space="0" w:color="auto"/>
        <w:bottom w:val="none" w:sz="0" w:space="0" w:color="auto"/>
        <w:right w:val="none" w:sz="0" w:space="0" w:color="auto"/>
      </w:divBdr>
    </w:div>
    <w:div w:id="527836796">
      <w:bodyDiv w:val="1"/>
      <w:marLeft w:val="0"/>
      <w:marRight w:val="0"/>
      <w:marTop w:val="0"/>
      <w:marBottom w:val="0"/>
      <w:divBdr>
        <w:top w:val="none" w:sz="0" w:space="0" w:color="auto"/>
        <w:left w:val="none" w:sz="0" w:space="0" w:color="auto"/>
        <w:bottom w:val="none" w:sz="0" w:space="0" w:color="auto"/>
        <w:right w:val="none" w:sz="0" w:space="0" w:color="auto"/>
      </w:divBdr>
    </w:div>
    <w:div w:id="943806945">
      <w:bodyDiv w:val="1"/>
      <w:marLeft w:val="0"/>
      <w:marRight w:val="0"/>
      <w:marTop w:val="0"/>
      <w:marBottom w:val="0"/>
      <w:divBdr>
        <w:top w:val="none" w:sz="0" w:space="0" w:color="auto"/>
        <w:left w:val="none" w:sz="0" w:space="0" w:color="auto"/>
        <w:bottom w:val="none" w:sz="0" w:space="0" w:color="auto"/>
        <w:right w:val="none" w:sz="0" w:space="0" w:color="auto"/>
      </w:divBdr>
      <w:divsChild>
        <w:div w:id="1827866018">
          <w:marLeft w:val="547"/>
          <w:marRight w:val="0"/>
          <w:marTop w:val="0"/>
          <w:marBottom w:val="0"/>
          <w:divBdr>
            <w:top w:val="none" w:sz="0" w:space="0" w:color="auto"/>
            <w:left w:val="none" w:sz="0" w:space="0" w:color="auto"/>
            <w:bottom w:val="none" w:sz="0" w:space="0" w:color="auto"/>
            <w:right w:val="none" w:sz="0" w:space="0" w:color="auto"/>
          </w:divBdr>
        </w:div>
        <w:div w:id="118302160">
          <w:marLeft w:val="547"/>
          <w:marRight w:val="0"/>
          <w:marTop w:val="0"/>
          <w:marBottom w:val="0"/>
          <w:divBdr>
            <w:top w:val="none" w:sz="0" w:space="0" w:color="auto"/>
            <w:left w:val="none" w:sz="0" w:space="0" w:color="auto"/>
            <w:bottom w:val="none" w:sz="0" w:space="0" w:color="auto"/>
            <w:right w:val="none" w:sz="0" w:space="0" w:color="auto"/>
          </w:divBdr>
        </w:div>
        <w:div w:id="1128739995">
          <w:marLeft w:val="547"/>
          <w:marRight w:val="0"/>
          <w:marTop w:val="0"/>
          <w:marBottom w:val="0"/>
          <w:divBdr>
            <w:top w:val="none" w:sz="0" w:space="0" w:color="auto"/>
            <w:left w:val="none" w:sz="0" w:space="0" w:color="auto"/>
            <w:bottom w:val="none" w:sz="0" w:space="0" w:color="auto"/>
            <w:right w:val="none" w:sz="0" w:space="0" w:color="auto"/>
          </w:divBdr>
        </w:div>
      </w:divsChild>
    </w:div>
    <w:div w:id="1021280029">
      <w:bodyDiv w:val="1"/>
      <w:marLeft w:val="0"/>
      <w:marRight w:val="0"/>
      <w:marTop w:val="0"/>
      <w:marBottom w:val="0"/>
      <w:divBdr>
        <w:top w:val="none" w:sz="0" w:space="0" w:color="auto"/>
        <w:left w:val="none" w:sz="0" w:space="0" w:color="auto"/>
        <w:bottom w:val="none" w:sz="0" w:space="0" w:color="auto"/>
        <w:right w:val="none" w:sz="0" w:space="0" w:color="auto"/>
      </w:divBdr>
    </w:div>
    <w:div w:id="1699352406">
      <w:bodyDiv w:val="1"/>
      <w:marLeft w:val="0"/>
      <w:marRight w:val="0"/>
      <w:marTop w:val="0"/>
      <w:marBottom w:val="0"/>
      <w:divBdr>
        <w:top w:val="none" w:sz="0" w:space="0" w:color="auto"/>
        <w:left w:val="none" w:sz="0" w:space="0" w:color="auto"/>
        <w:bottom w:val="none" w:sz="0" w:space="0" w:color="auto"/>
        <w:right w:val="none" w:sz="0" w:space="0" w:color="auto"/>
      </w:divBdr>
    </w:div>
    <w:div w:id="21074626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4.emf"/><Relationship Id="rId5" Type="http://schemas.openxmlformats.org/officeDocument/2006/relationships/image" Target="media/image1.tif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42828</Words>
  <Characters>244124</Characters>
  <Application>Microsoft Office Word</Application>
  <DocSecurity>0</DocSecurity>
  <Lines>2034</Lines>
  <Paragraphs>5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6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aculty of Science</cp:lastModifiedBy>
  <cp:revision>3</cp:revision>
  <cp:lastPrinted>2017-03-22T03:16:00Z</cp:lastPrinted>
  <dcterms:created xsi:type="dcterms:W3CDTF">2017-03-22T03:22:00Z</dcterms:created>
  <dcterms:modified xsi:type="dcterms:W3CDTF">2017-03-2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57uvF6E"/&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